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DB1D56" w:rsidRPr="00B33378" w:rsidRDefault="00DB1D56" w:rsidP="00DB1D56">
      <w:pPr>
        <w:pStyle w:val="Heading1"/>
        <w:spacing w:before="0" w:after="120"/>
        <w:rPr>
          <w:rFonts w:ascii="Times New Roman" w:hAnsi="Times New Roman" w:cs="Times New Roman"/>
          <w:b/>
          <w:color w:val="auto"/>
          <w:sz w:val="22"/>
          <w:szCs w:val="22"/>
        </w:rPr>
      </w:pPr>
      <w:bookmarkStart w:id="0" w:name="_Toc518680947"/>
      <w:r w:rsidRPr="00B33378">
        <w:rPr>
          <w:rFonts w:ascii="Times New Roman" w:hAnsi="Times New Roman" w:cs="Times New Roman"/>
          <w:b/>
          <w:color w:val="auto"/>
          <w:sz w:val="22"/>
          <w:szCs w:val="22"/>
        </w:rPr>
        <w:t xml:space="preserve">S9 Table. </w:t>
      </w:r>
      <w:r w:rsidRPr="00B33378">
        <w:rPr>
          <w:rFonts w:ascii="Times New Roman" w:hAnsi="Times New Roman" w:cs="Times New Roman"/>
          <w:color w:val="auto"/>
          <w:sz w:val="22"/>
          <w:szCs w:val="22"/>
        </w:rPr>
        <w:t xml:space="preserve">Model Inputs for Probabilistic Sensitivity </w:t>
      </w:r>
      <w:proofErr w:type="spellStart"/>
      <w:r w:rsidRPr="00B33378">
        <w:rPr>
          <w:rFonts w:ascii="Times New Roman" w:hAnsi="Times New Roman" w:cs="Times New Roman"/>
          <w:color w:val="auto"/>
          <w:sz w:val="22"/>
          <w:szCs w:val="22"/>
        </w:rPr>
        <w:t>Analyses</w:t>
      </w:r>
      <w:r w:rsidRPr="00B33378">
        <w:rPr>
          <w:rFonts w:ascii="Times New Roman" w:hAnsi="Times New Roman" w:cs="Times New Roman"/>
          <w:b/>
          <w:color w:val="auto"/>
          <w:sz w:val="22"/>
          <w:szCs w:val="22"/>
        </w:rPr>
        <w:t>.</w:t>
      </w:r>
      <w:r w:rsidRPr="00B33378">
        <w:rPr>
          <w:rFonts w:ascii="Times New Roman" w:hAnsi="Times New Roman" w:cs="Times New Roman"/>
          <w:b/>
          <w:color w:val="auto"/>
          <w:sz w:val="22"/>
          <w:szCs w:val="22"/>
          <w:vertAlign w:val="superscript"/>
        </w:rPr>
        <w:t>a</w:t>
      </w:r>
      <w:bookmarkEnd w:id="0"/>
      <w:proofErr w:type="spellEnd"/>
    </w:p>
    <w:tbl>
      <w:tblPr>
        <w:tblStyle w:val="TableGrid"/>
        <w:tblW w:w="10458" w:type="dxa"/>
        <w:tblBorders>
          <w:top w:val="single" w:sz="12" w:space="0" w:color="auto"/>
          <w:left w:val="none" w:sz="0" w:space="0" w:color="auto"/>
          <w:bottom w:val="single" w:sz="12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3753"/>
        <w:gridCol w:w="2586"/>
        <w:gridCol w:w="1509"/>
        <w:gridCol w:w="2610"/>
      </w:tblGrid>
      <w:tr w:rsidR="00DB1D56" w:rsidRPr="00B33378" w:rsidTr="00772338">
        <w:trPr>
          <w:trHeight w:val="496"/>
        </w:trPr>
        <w:tc>
          <w:tcPr>
            <w:tcW w:w="3753" w:type="dxa"/>
            <w:tcBorders>
              <w:top w:val="single" w:sz="12" w:space="0" w:color="auto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:rsidR="00DB1D56" w:rsidRPr="00B33378" w:rsidRDefault="00DB1D56" w:rsidP="00772338">
            <w:pPr>
              <w:rPr>
                <w:rFonts w:ascii="Times New Roman" w:hAnsi="Times New Roman" w:cs="Times New Roman"/>
                <w:b/>
                <w:color w:val="000000" w:themeColor="text1"/>
                <w:sz w:val="22"/>
                <w:szCs w:val="22"/>
              </w:rPr>
            </w:pPr>
            <w:r w:rsidRPr="00B33378">
              <w:rPr>
                <w:rFonts w:ascii="Times New Roman" w:hAnsi="Times New Roman" w:cs="Times New Roman"/>
                <w:b/>
                <w:color w:val="000000" w:themeColor="text1"/>
                <w:sz w:val="22"/>
                <w:szCs w:val="22"/>
              </w:rPr>
              <w:t>Inputs</w:t>
            </w:r>
          </w:p>
        </w:tc>
        <w:tc>
          <w:tcPr>
            <w:tcW w:w="2586" w:type="dxa"/>
            <w:tcBorders>
              <w:top w:val="single" w:sz="12" w:space="0" w:color="auto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:rsidR="00DB1D56" w:rsidRPr="00B33378" w:rsidRDefault="00DB1D56" w:rsidP="00772338">
            <w:pPr>
              <w:rPr>
                <w:rFonts w:ascii="Times New Roman" w:hAnsi="Times New Roman" w:cs="Times New Roman"/>
                <w:b/>
                <w:color w:val="000000" w:themeColor="text1"/>
                <w:sz w:val="22"/>
                <w:szCs w:val="22"/>
              </w:rPr>
            </w:pPr>
            <w:r w:rsidRPr="00B33378">
              <w:rPr>
                <w:rFonts w:ascii="Times New Roman" w:hAnsi="Times New Roman" w:cs="Times New Roman"/>
                <w:b/>
                <w:color w:val="000000" w:themeColor="text1"/>
                <w:sz w:val="22"/>
                <w:szCs w:val="22"/>
              </w:rPr>
              <w:t xml:space="preserve">Mean </w:t>
            </w:r>
            <w:proofErr w:type="gramStart"/>
            <w:r w:rsidRPr="00B33378">
              <w:rPr>
                <w:rFonts w:ascii="Times New Roman" w:hAnsi="Times New Roman" w:cs="Times New Roman"/>
                <w:b/>
                <w:color w:val="000000" w:themeColor="text1"/>
                <w:sz w:val="22"/>
                <w:szCs w:val="22"/>
              </w:rPr>
              <w:t>value  (</w:t>
            </w:r>
            <w:proofErr w:type="gramEnd"/>
            <w:r w:rsidRPr="00B33378">
              <w:rPr>
                <w:rFonts w:ascii="Times New Roman" w:hAnsi="Times New Roman" w:cs="Times New Roman"/>
                <w:b/>
                <w:color w:val="000000" w:themeColor="text1"/>
                <w:sz w:val="22"/>
                <w:szCs w:val="22"/>
              </w:rPr>
              <w:t>SD)</w:t>
            </w:r>
          </w:p>
        </w:tc>
        <w:tc>
          <w:tcPr>
            <w:tcW w:w="1509" w:type="dxa"/>
            <w:tcBorders>
              <w:top w:val="single" w:sz="12" w:space="0" w:color="auto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:rsidR="00DB1D56" w:rsidRPr="00B33378" w:rsidRDefault="00DB1D56" w:rsidP="00772338">
            <w:pPr>
              <w:jc w:val="center"/>
              <w:rPr>
                <w:rFonts w:ascii="Times New Roman" w:hAnsi="Times New Roman" w:cs="Times New Roman"/>
                <w:b/>
                <w:color w:val="000000" w:themeColor="text1"/>
                <w:sz w:val="22"/>
                <w:szCs w:val="22"/>
              </w:rPr>
            </w:pPr>
            <w:r w:rsidRPr="00B33378">
              <w:rPr>
                <w:rFonts w:ascii="Times New Roman" w:hAnsi="Times New Roman" w:cs="Times New Roman"/>
                <w:b/>
                <w:color w:val="000000" w:themeColor="text1"/>
                <w:sz w:val="22"/>
                <w:szCs w:val="22"/>
              </w:rPr>
              <w:t>Distribution</w:t>
            </w:r>
          </w:p>
        </w:tc>
        <w:tc>
          <w:tcPr>
            <w:tcW w:w="2610" w:type="dxa"/>
            <w:tcBorders>
              <w:top w:val="single" w:sz="12" w:space="0" w:color="auto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:rsidR="00DB1D56" w:rsidRPr="00B33378" w:rsidRDefault="00DB1D56" w:rsidP="00772338">
            <w:pPr>
              <w:rPr>
                <w:rFonts w:ascii="Times New Roman" w:hAnsi="Times New Roman" w:cs="Times New Roman"/>
                <w:b/>
                <w:color w:val="000000" w:themeColor="text1"/>
                <w:sz w:val="22"/>
                <w:szCs w:val="22"/>
              </w:rPr>
            </w:pPr>
            <w:r w:rsidRPr="00B33378">
              <w:rPr>
                <w:rFonts w:ascii="Times New Roman" w:hAnsi="Times New Roman" w:cs="Times New Roman"/>
                <w:b/>
                <w:color w:val="000000" w:themeColor="text1"/>
                <w:sz w:val="22"/>
                <w:szCs w:val="22"/>
              </w:rPr>
              <w:t>Source</w:t>
            </w:r>
          </w:p>
        </w:tc>
      </w:tr>
      <w:tr w:rsidR="00DB1D56" w:rsidRPr="00B33378" w:rsidTr="00772338">
        <w:trPr>
          <w:trHeight w:val="243"/>
        </w:trPr>
        <w:tc>
          <w:tcPr>
            <w:tcW w:w="3753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  <w:hideMark/>
          </w:tcPr>
          <w:p w:rsidR="00DB1D56" w:rsidRPr="00B33378" w:rsidRDefault="00DB1D56" w:rsidP="00772338">
            <w:pPr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B33378">
              <w:rPr>
                <w:rFonts w:ascii="Times New Roman" w:hAnsi="Times New Roman" w:cs="Times New Roman"/>
                <w:b/>
                <w:sz w:val="22"/>
                <w:szCs w:val="22"/>
              </w:rPr>
              <w:t xml:space="preserve">Costs </w:t>
            </w:r>
            <w:r w:rsidRPr="00B33378">
              <w:rPr>
                <w:rFonts w:ascii="Times New Roman" w:hAnsi="Times New Roman" w:cs="Times New Roman"/>
                <w:sz w:val="22"/>
                <w:szCs w:val="22"/>
                <w:vertAlign w:val="superscript"/>
              </w:rPr>
              <w:t>b</w:t>
            </w:r>
          </w:p>
        </w:tc>
        <w:tc>
          <w:tcPr>
            <w:tcW w:w="2586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:rsidR="00DB1D56" w:rsidRPr="00B33378" w:rsidRDefault="00DB1D56" w:rsidP="00772338">
            <w:pPr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1509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:rsidR="00DB1D56" w:rsidRPr="00B33378" w:rsidRDefault="00DB1D56" w:rsidP="00772338">
            <w:pPr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2610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:rsidR="00DB1D56" w:rsidRPr="00B33378" w:rsidRDefault="00DB1D56" w:rsidP="00772338">
            <w:pPr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</w:p>
        </w:tc>
      </w:tr>
      <w:tr w:rsidR="00DB1D56" w:rsidRPr="00B33378" w:rsidTr="00772338">
        <w:trPr>
          <w:trHeight w:val="243"/>
        </w:trPr>
        <w:tc>
          <w:tcPr>
            <w:tcW w:w="3753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DB1D56" w:rsidRPr="00B33378" w:rsidRDefault="00DB1D56" w:rsidP="00772338">
            <w:pPr>
              <w:spacing w:after="40"/>
              <w:ind w:left="247"/>
              <w:rPr>
                <w:rFonts w:ascii="Times New Roman" w:hAnsi="Times New Roman" w:cs="Times New Roman"/>
                <w:sz w:val="22"/>
                <w:szCs w:val="22"/>
              </w:rPr>
            </w:pPr>
            <w:proofErr w:type="gramStart"/>
            <w:r w:rsidRPr="00B33378">
              <w:rPr>
                <w:rFonts w:ascii="Times New Roman" w:hAnsi="Times New Roman" w:cs="Times New Roman"/>
                <w:sz w:val="22"/>
                <w:szCs w:val="22"/>
              </w:rPr>
              <w:t>One time</w:t>
            </w:r>
            <w:proofErr w:type="gramEnd"/>
            <w:r w:rsidRPr="00B33378">
              <w:rPr>
                <w:rFonts w:ascii="Times New Roman" w:hAnsi="Times New Roman" w:cs="Times New Roman"/>
                <w:sz w:val="22"/>
                <w:szCs w:val="22"/>
              </w:rPr>
              <w:t xml:space="preserve"> implementation cost</w:t>
            </w:r>
          </w:p>
        </w:tc>
        <w:tc>
          <w:tcPr>
            <w:tcW w:w="2586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DB1D56" w:rsidRPr="00B33378" w:rsidRDefault="00DB1D56" w:rsidP="00772338">
            <w:pPr>
              <w:spacing w:after="40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B33378">
              <w:rPr>
                <w:rFonts w:ascii="Times New Roman" w:hAnsi="Times New Roman" w:cs="Times New Roman"/>
                <w:sz w:val="22"/>
                <w:szCs w:val="22"/>
              </w:rPr>
              <w:t>30,521,533 (7,630,383)</w:t>
            </w:r>
          </w:p>
        </w:tc>
        <w:tc>
          <w:tcPr>
            <w:tcW w:w="1509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DB1D56" w:rsidRPr="00B33378" w:rsidRDefault="00DB1D56" w:rsidP="00772338">
            <w:pPr>
              <w:spacing w:after="40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B33378">
              <w:rPr>
                <w:rFonts w:ascii="Times New Roman" w:hAnsi="Times New Roman" w:cs="Times New Roman"/>
                <w:sz w:val="22"/>
                <w:szCs w:val="22"/>
              </w:rPr>
              <w:t>Gamma</w:t>
            </w:r>
          </w:p>
        </w:tc>
        <w:tc>
          <w:tcPr>
            <w:tcW w:w="2610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DB1D56" w:rsidRPr="00B33378" w:rsidRDefault="00DB1D56" w:rsidP="00772338">
            <w:pPr>
              <w:spacing w:after="40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  <w:r w:rsidRPr="00B33378"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  <w:t>HIP Final Report</w:t>
            </w:r>
            <w:r w:rsidRPr="00B33378">
              <w:rPr>
                <w:rFonts w:ascii="Times New Roman" w:eastAsia="Times New Roman" w:hAnsi="Times New Roman" w:cs="Times New Roman"/>
                <w:color w:val="222222"/>
                <w:sz w:val="22"/>
                <w:szCs w:val="22"/>
                <w:shd w:val="clear" w:color="auto" w:fill="FFFFFF"/>
              </w:rPr>
              <w:fldChar w:fldCharType="begin"/>
            </w:r>
            <w:r w:rsidRPr="00B33378">
              <w:rPr>
                <w:rFonts w:ascii="Times New Roman" w:eastAsia="Times New Roman" w:hAnsi="Times New Roman" w:cs="Times New Roman"/>
                <w:color w:val="222222"/>
                <w:sz w:val="22"/>
                <w:szCs w:val="22"/>
                <w:shd w:val="clear" w:color="auto" w:fill="FFFFFF"/>
              </w:rPr>
              <w:instrText xml:space="preserve"> ADDIN EN.CITE &lt;EndNote&gt;&lt;Cite&gt;&lt;Author&gt;Bartlett&lt;/Author&gt;&lt;Year&gt;2014&lt;/Year&gt;&lt;RecNum&gt;3832&lt;/RecNum&gt;&lt;DisplayText&gt;[25]&lt;/DisplayText&gt;&lt;record&gt;&lt;rec-number&gt;3832&lt;/rec-number&gt;&lt;foreign-keys&gt;&lt;key app="EN" db-id="xt2fa5pf1vvptiexpvnxtwzjsa5fest5z5vx"&gt;3832&lt;/key&gt;&lt;/foreign-keys&gt;&lt;ref-type name="Web Page"&gt;12&lt;/ref-type&gt;&lt;contributors&gt;&lt;authors&gt;&lt;author&gt;Bartlett, S.&lt;/author&gt;&lt;author&gt;Klerman, J.&lt;/author&gt;&lt;author&gt;Olsho, L.&lt;/author&gt;&lt;author&gt;Logan, C.&lt;/author&gt;&lt;author&gt;Blocklin, M.&lt;/author&gt;&lt;author&gt;Beauregard, M.&lt;/author&gt;&lt;author&gt;Enver, A.&lt;/author&gt;&lt;author&gt;Wilde, P.&lt;/author&gt;&lt;author&gt;Owens, C.&lt;/author&gt;&lt;/authors&gt;&lt;/contributors&gt;&lt;titles&gt;&lt;title&gt;Evaluation of the Healthy Incentives Pilot (HIP): Final Report&lt;/title&gt;&lt;/titles&gt;&lt;volume&gt;2015&lt;/volume&gt;&lt;number&gt;September 30&lt;/number&gt;&lt;dates&gt;&lt;year&gt;2014&lt;/year&gt;&lt;/dates&gt;&lt;pub-location&gt;Alexandria, VA&lt;/pub-location&gt;&lt;publisher&gt;USDA Food and Nutrition Service&lt;/publisher&gt;&lt;urls&gt;&lt;related-urls&gt;&lt;url&gt;http://www.fns.usda.gov/sites/default/files/HIP-Final.pdf&lt;/url&gt;&lt;/related-urls&gt;&lt;/urls&gt;&lt;/record&gt;&lt;/Cite&gt;&lt;/EndNote&gt;</w:instrText>
            </w:r>
            <w:r w:rsidRPr="00B33378">
              <w:rPr>
                <w:rFonts w:ascii="Times New Roman" w:eastAsia="Times New Roman" w:hAnsi="Times New Roman" w:cs="Times New Roman"/>
                <w:color w:val="222222"/>
                <w:sz w:val="22"/>
                <w:szCs w:val="22"/>
                <w:shd w:val="clear" w:color="auto" w:fill="FFFFFF"/>
              </w:rPr>
              <w:fldChar w:fldCharType="separate"/>
            </w:r>
            <w:bookmarkStart w:id="1" w:name="_GoBack"/>
            <w:r w:rsidRPr="00B33378">
              <w:rPr>
                <w:rFonts w:ascii="Times New Roman" w:eastAsia="Times New Roman" w:hAnsi="Times New Roman" w:cs="Times New Roman"/>
                <w:noProof/>
                <w:color w:val="222222"/>
                <w:sz w:val="22"/>
                <w:szCs w:val="22"/>
                <w:shd w:val="clear" w:color="auto" w:fill="FFFFFF"/>
              </w:rPr>
              <w:t>[</w:t>
            </w:r>
            <w:hyperlink w:anchor="_ENREF_25" w:tooltip="Bartlett, 2014 #3832" w:history="1">
              <w:r w:rsidRPr="00B33378">
                <w:rPr>
                  <w:rFonts w:ascii="Times New Roman" w:eastAsia="Times New Roman" w:hAnsi="Times New Roman" w:cs="Times New Roman"/>
                  <w:noProof/>
                  <w:color w:val="222222"/>
                  <w:sz w:val="22"/>
                  <w:szCs w:val="22"/>
                  <w:shd w:val="clear" w:color="auto" w:fill="FFFFFF"/>
                </w:rPr>
                <w:t>2</w:t>
              </w:r>
            </w:hyperlink>
            <w:bookmarkEnd w:id="1"/>
            <w:r w:rsidRPr="00B33378">
              <w:rPr>
                <w:rFonts w:ascii="Times New Roman" w:eastAsia="Times New Roman" w:hAnsi="Times New Roman" w:cs="Times New Roman"/>
                <w:noProof/>
                <w:color w:val="222222"/>
                <w:sz w:val="22"/>
                <w:szCs w:val="22"/>
                <w:shd w:val="clear" w:color="auto" w:fill="FFFFFF"/>
              </w:rPr>
              <w:t>]</w:t>
            </w:r>
            <w:r w:rsidRPr="00B33378">
              <w:rPr>
                <w:rFonts w:ascii="Times New Roman" w:eastAsia="Times New Roman" w:hAnsi="Times New Roman" w:cs="Times New Roman"/>
                <w:color w:val="222222"/>
                <w:sz w:val="22"/>
                <w:szCs w:val="22"/>
                <w:shd w:val="clear" w:color="auto" w:fill="FFFFFF"/>
              </w:rPr>
              <w:fldChar w:fldCharType="end"/>
            </w:r>
          </w:p>
        </w:tc>
      </w:tr>
      <w:tr w:rsidR="00DB1D56" w:rsidRPr="00B33378" w:rsidTr="00772338">
        <w:trPr>
          <w:trHeight w:val="243"/>
        </w:trPr>
        <w:tc>
          <w:tcPr>
            <w:tcW w:w="3753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DB1D56" w:rsidRPr="00B33378" w:rsidRDefault="00DB1D56" w:rsidP="00772338">
            <w:pPr>
              <w:spacing w:after="40"/>
              <w:ind w:left="247"/>
              <w:rPr>
                <w:rFonts w:ascii="Times New Roman" w:hAnsi="Times New Roman" w:cs="Times New Roman"/>
                <w:sz w:val="22"/>
                <w:szCs w:val="22"/>
              </w:rPr>
            </w:pPr>
            <w:proofErr w:type="gramStart"/>
            <w:r w:rsidRPr="00B33378">
              <w:rPr>
                <w:rFonts w:ascii="Times New Roman" w:hAnsi="Times New Roman" w:cs="Times New Roman"/>
                <w:sz w:val="22"/>
                <w:szCs w:val="22"/>
              </w:rPr>
              <w:t>One time</w:t>
            </w:r>
            <w:proofErr w:type="gramEnd"/>
            <w:r w:rsidRPr="00B33378">
              <w:rPr>
                <w:rFonts w:ascii="Times New Roman" w:hAnsi="Times New Roman" w:cs="Times New Roman"/>
                <w:sz w:val="22"/>
                <w:szCs w:val="22"/>
              </w:rPr>
              <w:t xml:space="preserve"> infrastructure cost</w:t>
            </w:r>
          </w:p>
        </w:tc>
        <w:tc>
          <w:tcPr>
            <w:tcW w:w="2586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DB1D56" w:rsidRPr="00B33378" w:rsidRDefault="00DB1D56" w:rsidP="00772338">
            <w:pPr>
              <w:spacing w:after="40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B33378">
              <w:rPr>
                <w:rFonts w:ascii="Times New Roman" w:hAnsi="Times New Roman" w:cs="Times New Roman"/>
                <w:sz w:val="22"/>
                <w:szCs w:val="22"/>
              </w:rPr>
              <w:t>69,684,913 (17,421,228)</w:t>
            </w:r>
          </w:p>
        </w:tc>
        <w:tc>
          <w:tcPr>
            <w:tcW w:w="1509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DB1D56" w:rsidRPr="00B33378" w:rsidRDefault="00DB1D56" w:rsidP="00772338">
            <w:pPr>
              <w:spacing w:after="40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B33378">
              <w:rPr>
                <w:rFonts w:ascii="Times New Roman" w:hAnsi="Times New Roman" w:cs="Times New Roman"/>
                <w:sz w:val="22"/>
                <w:szCs w:val="22"/>
              </w:rPr>
              <w:t>Gamma</w:t>
            </w:r>
          </w:p>
        </w:tc>
        <w:tc>
          <w:tcPr>
            <w:tcW w:w="2610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DB1D56" w:rsidRPr="00B33378" w:rsidRDefault="00DB1D56" w:rsidP="00772338">
            <w:pPr>
              <w:spacing w:after="40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  <w:r w:rsidRPr="00B33378"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  <w:t>HIP Final Report</w:t>
            </w:r>
            <w:r w:rsidRPr="00B33378">
              <w:rPr>
                <w:rFonts w:ascii="Times New Roman" w:eastAsia="Times New Roman" w:hAnsi="Times New Roman" w:cs="Times New Roman"/>
                <w:color w:val="222222"/>
                <w:sz w:val="22"/>
                <w:szCs w:val="22"/>
                <w:shd w:val="clear" w:color="auto" w:fill="FFFFFF"/>
              </w:rPr>
              <w:fldChar w:fldCharType="begin"/>
            </w:r>
            <w:r w:rsidRPr="00B33378">
              <w:rPr>
                <w:rFonts w:ascii="Times New Roman" w:eastAsia="Times New Roman" w:hAnsi="Times New Roman" w:cs="Times New Roman"/>
                <w:color w:val="222222"/>
                <w:sz w:val="22"/>
                <w:szCs w:val="22"/>
                <w:shd w:val="clear" w:color="auto" w:fill="FFFFFF"/>
              </w:rPr>
              <w:instrText xml:space="preserve"> ADDIN EN.CITE &lt;EndNote&gt;&lt;Cite&gt;&lt;Author&gt;Bartlett&lt;/Author&gt;&lt;Year&gt;2014&lt;/Year&gt;&lt;RecNum&gt;3832&lt;/RecNum&gt;&lt;DisplayText&gt;[25]&lt;/DisplayText&gt;&lt;record&gt;&lt;rec-number&gt;3832&lt;/rec-number&gt;&lt;foreign-keys&gt;&lt;key app="EN" db-id="xt2fa5pf1vvptiexpvnxtwzjsa5fest5z5vx"&gt;3832&lt;/key&gt;&lt;/foreign-keys&gt;&lt;ref-type name="Web Page"&gt;12&lt;/ref-type&gt;&lt;contributors&gt;&lt;authors&gt;&lt;author&gt;Bartlett, S.&lt;/author&gt;&lt;author&gt;Klerman, J.&lt;/author&gt;&lt;author&gt;Olsho, L.&lt;/author&gt;&lt;author&gt;Logan, C.&lt;/author&gt;&lt;author&gt;Blocklin, M.&lt;/author&gt;&lt;author&gt;Beauregard, M.&lt;/author&gt;&lt;author&gt;Enver, A.&lt;/author&gt;&lt;author&gt;Wilde, P.&lt;/author&gt;&lt;author&gt;Owens, C.&lt;/author&gt;&lt;/authors&gt;&lt;/contributors&gt;&lt;titles&gt;&lt;title&gt;Evaluation of the Healthy Incentives Pilot (HIP): Final Report&lt;/title&gt;&lt;/titles&gt;&lt;volume&gt;2015&lt;/volume&gt;&lt;number&gt;September 30&lt;/number&gt;&lt;dates&gt;&lt;year&gt;2014&lt;/year&gt;&lt;/dates&gt;&lt;pub-location&gt;Alexandria, VA&lt;/pub-location&gt;&lt;publisher&gt;USDA Food and Nutrition Service&lt;/publisher&gt;&lt;urls&gt;&lt;related-urls&gt;&lt;url&gt;http://www.fns.usda.gov/sites/default/files/HIP-Final.pdf&lt;/url&gt;&lt;/related-urls&gt;&lt;/urls&gt;&lt;/record&gt;&lt;/Cite&gt;&lt;/EndNote&gt;</w:instrText>
            </w:r>
            <w:r w:rsidRPr="00B33378">
              <w:rPr>
                <w:rFonts w:ascii="Times New Roman" w:eastAsia="Times New Roman" w:hAnsi="Times New Roman" w:cs="Times New Roman"/>
                <w:color w:val="222222"/>
                <w:sz w:val="22"/>
                <w:szCs w:val="22"/>
                <w:shd w:val="clear" w:color="auto" w:fill="FFFFFF"/>
              </w:rPr>
              <w:fldChar w:fldCharType="separate"/>
            </w:r>
            <w:r w:rsidRPr="00B33378">
              <w:rPr>
                <w:rFonts w:ascii="Times New Roman" w:eastAsia="Times New Roman" w:hAnsi="Times New Roman" w:cs="Times New Roman"/>
                <w:noProof/>
                <w:color w:val="222222"/>
                <w:sz w:val="22"/>
                <w:szCs w:val="22"/>
                <w:shd w:val="clear" w:color="auto" w:fill="FFFFFF"/>
              </w:rPr>
              <w:t>[</w:t>
            </w:r>
            <w:hyperlink w:anchor="_ENREF_25" w:tooltip="Bartlett, 2014 #3832" w:history="1">
              <w:r w:rsidRPr="00B33378">
                <w:rPr>
                  <w:rFonts w:ascii="Times New Roman" w:eastAsia="Times New Roman" w:hAnsi="Times New Roman" w:cs="Times New Roman"/>
                  <w:noProof/>
                  <w:color w:val="222222"/>
                  <w:sz w:val="22"/>
                  <w:szCs w:val="22"/>
                  <w:shd w:val="clear" w:color="auto" w:fill="FFFFFF"/>
                </w:rPr>
                <w:t>2</w:t>
              </w:r>
            </w:hyperlink>
            <w:r w:rsidRPr="00B33378">
              <w:rPr>
                <w:rFonts w:ascii="Times New Roman" w:eastAsia="Times New Roman" w:hAnsi="Times New Roman" w:cs="Times New Roman"/>
                <w:noProof/>
                <w:color w:val="222222"/>
                <w:sz w:val="22"/>
                <w:szCs w:val="22"/>
                <w:shd w:val="clear" w:color="auto" w:fill="FFFFFF"/>
              </w:rPr>
              <w:t>]</w:t>
            </w:r>
            <w:r w:rsidRPr="00B33378">
              <w:rPr>
                <w:rFonts w:ascii="Times New Roman" w:eastAsia="Times New Roman" w:hAnsi="Times New Roman" w:cs="Times New Roman"/>
                <w:color w:val="222222"/>
                <w:sz w:val="22"/>
                <w:szCs w:val="22"/>
                <w:shd w:val="clear" w:color="auto" w:fill="FFFFFF"/>
              </w:rPr>
              <w:fldChar w:fldCharType="end"/>
            </w:r>
          </w:p>
        </w:tc>
      </w:tr>
      <w:tr w:rsidR="00DB1D56" w:rsidRPr="00B33378" w:rsidTr="00772338">
        <w:trPr>
          <w:trHeight w:val="243"/>
        </w:trPr>
        <w:tc>
          <w:tcPr>
            <w:tcW w:w="3753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DB1D56" w:rsidRPr="00B33378" w:rsidRDefault="00DB1D56" w:rsidP="00772338">
            <w:pPr>
              <w:ind w:left="247"/>
              <w:rPr>
                <w:rFonts w:ascii="Times New Roman" w:hAnsi="Times New Roman" w:cs="Times New Roman"/>
                <w:sz w:val="22"/>
                <w:szCs w:val="22"/>
              </w:rPr>
            </w:pPr>
            <w:r w:rsidRPr="00B33378">
              <w:rPr>
                <w:rFonts w:ascii="Times New Roman" w:hAnsi="Times New Roman" w:cs="Times New Roman"/>
                <w:sz w:val="22"/>
                <w:szCs w:val="22"/>
              </w:rPr>
              <w:t>Annual program management costs</w:t>
            </w:r>
          </w:p>
        </w:tc>
        <w:tc>
          <w:tcPr>
            <w:tcW w:w="2586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DB1D56" w:rsidRPr="00B33378" w:rsidRDefault="00DB1D56" w:rsidP="00772338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B33378">
              <w:rPr>
                <w:rFonts w:ascii="Times New Roman" w:hAnsi="Times New Roman" w:cs="Times New Roman"/>
                <w:sz w:val="22"/>
                <w:szCs w:val="22"/>
              </w:rPr>
              <w:t>5,638,225 (1,409,556)</w:t>
            </w:r>
          </w:p>
        </w:tc>
        <w:tc>
          <w:tcPr>
            <w:tcW w:w="1509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DB1D56" w:rsidRPr="00B33378" w:rsidRDefault="00DB1D56" w:rsidP="00772338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B33378">
              <w:rPr>
                <w:rFonts w:ascii="Times New Roman" w:hAnsi="Times New Roman" w:cs="Times New Roman"/>
                <w:sz w:val="22"/>
                <w:szCs w:val="22"/>
              </w:rPr>
              <w:t>Gamma</w:t>
            </w:r>
          </w:p>
        </w:tc>
        <w:tc>
          <w:tcPr>
            <w:tcW w:w="2610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DB1D56" w:rsidRPr="00B33378" w:rsidRDefault="00DB1D56" w:rsidP="00772338">
            <w:pPr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  <w:r w:rsidRPr="00B33378"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  <w:t>Estimation based on the cost of the HIP evaluation</w:t>
            </w:r>
          </w:p>
        </w:tc>
      </w:tr>
      <w:tr w:rsidR="00DB1D56" w:rsidRPr="00B33378" w:rsidTr="00772338">
        <w:trPr>
          <w:trHeight w:val="243"/>
        </w:trPr>
        <w:tc>
          <w:tcPr>
            <w:tcW w:w="3753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DB1D56" w:rsidRPr="00B33378" w:rsidRDefault="00DB1D56" w:rsidP="00772338">
            <w:pPr>
              <w:ind w:left="247"/>
              <w:rPr>
                <w:rFonts w:ascii="Times New Roman" w:hAnsi="Times New Roman" w:cs="Times New Roman"/>
                <w:sz w:val="22"/>
                <w:szCs w:val="22"/>
              </w:rPr>
            </w:pPr>
            <w:r w:rsidRPr="00B33378">
              <w:rPr>
                <w:rFonts w:ascii="Times New Roman" w:hAnsi="Times New Roman" w:cs="Times New Roman"/>
                <w:sz w:val="22"/>
                <w:szCs w:val="22"/>
              </w:rPr>
              <w:t>Unit food costs</w:t>
            </w:r>
          </w:p>
        </w:tc>
        <w:tc>
          <w:tcPr>
            <w:tcW w:w="258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B1D56" w:rsidRPr="00B33378" w:rsidRDefault="00DB1D56" w:rsidP="00772338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150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B1D56" w:rsidRPr="00B33378" w:rsidRDefault="00DB1D56" w:rsidP="00772338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261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B1D56" w:rsidRPr="00B33378" w:rsidRDefault="00DB1D56" w:rsidP="00772338">
            <w:pPr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</w:p>
        </w:tc>
      </w:tr>
      <w:tr w:rsidR="00DB1D56" w:rsidRPr="00B33378" w:rsidTr="00772338">
        <w:trPr>
          <w:trHeight w:val="243"/>
        </w:trPr>
        <w:tc>
          <w:tcPr>
            <w:tcW w:w="3753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DB1D56" w:rsidRPr="00B33378" w:rsidRDefault="00DB1D56" w:rsidP="00772338">
            <w:pPr>
              <w:spacing w:after="40"/>
              <w:ind w:left="607"/>
              <w:rPr>
                <w:rFonts w:ascii="Times New Roman" w:hAnsi="Times New Roman" w:cs="Times New Roman"/>
                <w:sz w:val="22"/>
                <w:szCs w:val="22"/>
              </w:rPr>
            </w:pPr>
            <w:r w:rsidRPr="00B33378">
              <w:rPr>
                <w:rFonts w:ascii="Times New Roman" w:hAnsi="Times New Roman" w:cs="Times New Roman"/>
                <w:sz w:val="22"/>
                <w:szCs w:val="22"/>
              </w:rPr>
              <w:t>Fruits ($/100g)</w:t>
            </w:r>
          </w:p>
        </w:tc>
        <w:tc>
          <w:tcPr>
            <w:tcW w:w="2586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DB1D56" w:rsidRPr="00B33378" w:rsidRDefault="00DB1D56" w:rsidP="00772338">
            <w:pPr>
              <w:spacing w:after="40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B33378">
              <w:rPr>
                <w:rFonts w:ascii="Times New Roman" w:hAnsi="Times New Roman" w:cs="Times New Roman"/>
                <w:sz w:val="22"/>
                <w:szCs w:val="22"/>
              </w:rPr>
              <w:t>0.33680 (0.084)</w:t>
            </w:r>
          </w:p>
        </w:tc>
        <w:tc>
          <w:tcPr>
            <w:tcW w:w="1509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DB1D56" w:rsidRPr="00B33378" w:rsidRDefault="00DB1D56" w:rsidP="00772338">
            <w:pPr>
              <w:spacing w:after="40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B33378">
              <w:rPr>
                <w:rFonts w:ascii="Times New Roman" w:hAnsi="Times New Roman" w:cs="Times New Roman"/>
                <w:sz w:val="22"/>
                <w:szCs w:val="22"/>
              </w:rPr>
              <w:t>Gamma</w:t>
            </w:r>
          </w:p>
        </w:tc>
        <w:tc>
          <w:tcPr>
            <w:tcW w:w="2610" w:type="dxa"/>
            <w:vMerge w:val="restart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DB1D56" w:rsidRPr="00B33378" w:rsidRDefault="00DB1D56" w:rsidP="00772338">
            <w:pPr>
              <w:spacing w:after="40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  <w:r w:rsidRPr="00B33378"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  <w:t>USDA Economic Research Service (ERS) Quarterly Food-at-home Price Database</w:t>
            </w:r>
            <w:r w:rsidRPr="00B33378">
              <w:rPr>
                <w:rFonts w:ascii="Times New Roman" w:hAnsi="Times New Roman" w:cs="Times New Roman"/>
                <w:sz w:val="22"/>
                <w:szCs w:val="22"/>
              </w:rPr>
              <w:fldChar w:fldCharType="begin"/>
            </w:r>
            <w:r w:rsidRPr="00B33378">
              <w:rPr>
                <w:rFonts w:ascii="Times New Roman" w:hAnsi="Times New Roman" w:cs="Times New Roman"/>
                <w:sz w:val="22"/>
                <w:szCs w:val="22"/>
              </w:rPr>
              <w:instrText xml:space="preserve"> ADDIN EN.CITE &lt;EndNote&gt;&lt;Cite&gt;&lt;Author&gt;U.S. Department of Agriculture&lt;/Author&gt;&lt;RecNum&gt;5455&lt;/RecNum&gt;&lt;DisplayText&gt;[32]&lt;/DisplayText&gt;&lt;record&gt;&lt;rec-number&gt;5455&lt;/rec-number&gt;&lt;foreign-keys&gt;&lt;key app="EN" db-id="xt2fa5pf1vvptiexpvnxtwzjsa5fest5z5vx"&gt;5455&lt;/key&gt;&lt;/foreign-keys&gt;&lt;ref-type name="Web Page"&gt;12&lt;/ref-type&gt;&lt;contributors&gt;&lt;authors&gt;&lt;author&gt;U.S. Department of Agriculture,&lt;/author&gt;&lt;author&gt;Economic Research Service, &lt;/author&gt;&lt;/authors&gt;&lt;/contributors&gt;&lt;titles&gt;&lt;title&gt;Quarterly Food-at-Home Price Database&lt;/title&gt;&lt;/titles&gt;&lt;dates&gt;&lt;/dates&gt;&lt;urls&gt;&lt;related-urls&gt;&lt;url&gt;https://www.ers.usda.gov/data-products/quarterly-food-at-home-price-database/&lt;/url&gt;&lt;/related-urls&gt;&lt;/urls&gt;&lt;/record&gt;&lt;/Cite&gt;&lt;/EndNote&gt;</w:instrText>
            </w:r>
            <w:r w:rsidRPr="00B33378">
              <w:rPr>
                <w:rFonts w:ascii="Times New Roman" w:hAnsi="Times New Roman" w:cs="Times New Roman"/>
                <w:sz w:val="22"/>
                <w:szCs w:val="22"/>
              </w:rPr>
              <w:fldChar w:fldCharType="separate"/>
            </w:r>
            <w:r w:rsidRPr="00B33378">
              <w:rPr>
                <w:rFonts w:ascii="Times New Roman" w:hAnsi="Times New Roman" w:cs="Times New Roman"/>
                <w:noProof/>
                <w:sz w:val="22"/>
                <w:szCs w:val="22"/>
              </w:rPr>
              <w:t>[</w:t>
            </w:r>
            <w:r w:rsidR="007216CF">
              <w:rPr>
                <w:rFonts w:ascii="Times New Roman" w:hAnsi="Times New Roman" w:cs="Times New Roman"/>
                <w:noProof/>
                <w:sz w:val="22"/>
                <w:szCs w:val="22"/>
              </w:rPr>
              <w:t>5</w:t>
            </w:r>
            <w:r w:rsidRPr="00B33378">
              <w:rPr>
                <w:rFonts w:ascii="Times New Roman" w:hAnsi="Times New Roman" w:cs="Times New Roman"/>
                <w:noProof/>
                <w:sz w:val="22"/>
                <w:szCs w:val="22"/>
              </w:rPr>
              <w:t>]</w:t>
            </w:r>
            <w:r w:rsidRPr="00B33378">
              <w:rPr>
                <w:rFonts w:ascii="Times New Roman" w:hAnsi="Times New Roman" w:cs="Times New Roman"/>
                <w:sz w:val="22"/>
                <w:szCs w:val="22"/>
              </w:rPr>
              <w:fldChar w:fldCharType="end"/>
            </w:r>
          </w:p>
        </w:tc>
      </w:tr>
      <w:tr w:rsidR="00DB1D56" w:rsidRPr="00B33378" w:rsidTr="00772338">
        <w:trPr>
          <w:trHeight w:val="243"/>
        </w:trPr>
        <w:tc>
          <w:tcPr>
            <w:tcW w:w="3753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DB1D56" w:rsidRPr="00B33378" w:rsidRDefault="00DB1D56" w:rsidP="00772338">
            <w:pPr>
              <w:spacing w:after="40"/>
              <w:ind w:left="607"/>
              <w:rPr>
                <w:rFonts w:ascii="Times New Roman" w:hAnsi="Times New Roman" w:cs="Times New Roman"/>
                <w:sz w:val="22"/>
                <w:szCs w:val="22"/>
              </w:rPr>
            </w:pPr>
            <w:r w:rsidRPr="00B33378">
              <w:rPr>
                <w:rFonts w:ascii="Times New Roman" w:hAnsi="Times New Roman" w:cs="Times New Roman"/>
                <w:sz w:val="22"/>
                <w:szCs w:val="22"/>
              </w:rPr>
              <w:t>Vegetables ($/100g)</w:t>
            </w:r>
          </w:p>
        </w:tc>
        <w:tc>
          <w:tcPr>
            <w:tcW w:w="2586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DB1D56" w:rsidRPr="00B33378" w:rsidRDefault="00DB1D56" w:rsidP="00772338">
            <w:pPr>
              <w:spacing w:after="40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B33378">
              <w:rPr>
                <w:rFonts w:ascii="Times New Roman" w:hAnsi="Times New Roman" w:cs="Times New Roman"/>
                <w:sz w:val="22"/>
                <w:szCs w:val="22"/>
              </w:rPr>
              <w:t>0.28901 (0.072)</w:t>
            </w:r>
          </w:p>
        </w:tc>
        <w:tc>
          <w:tcPr>
            <w:tcW w:w="1509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DB1D56" w:rsidRPr="00B33378" w:rsidRDefault="00DB1D56" w:rsidP="00772338">
            <w:pPr>
              <w:spacing w:after="40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B33378">
              <w:rPr>
                <w:rFonts w:ascii="Times New Roman" w:hAnsi="Times New Roman" w:cs="Times New Roman"/>
                <w:sz w:val="22"/>
                <w:szCs w:val="22"/>
              </w:rPr>
              <w:t>Gamma</w:t>
            </w:r>
          </w:p>
        </w:tc>
        <w:tc>
          <w:tcPr>
            <w:tcW w:w="2610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DB1D56" w:rsidRPr="00B33378" w:rsidRDefault="00DB1D56" w:rsidP="00772338">
            <w:pPr>
              <w:spacing w:after="40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</w:p>
        </w:tc>
      </w:tr>
      <w:tr w:rsidR="00DB1D56" w:rsidRPr="00B33378" w:rsidTr="00772338">
        <w:trPr>
          <w:trHeight w:val="243"/>
        </w:trPr>
        <w:tc>
          <w:tcPr>
            <w:tcW w:w="3753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DB1D56" w:rsidRPr="00B33378" w:rsidRDefault="00DB1D56" w:rsidP="00772338">
            <w:pPr>
              <w:spacing w:after="40"/>
              <w:ind w:left="607"/>
              <w:rPr>
                <w:rFonts w:ascii="Times New Roman" w:hAnsi="Times New Roman" w:cs="Times New Roman"/>
                <w:sz w:val="22"/>
                <w:szCs w:val="22"/>
              </w:rPr>
            </w:pPr>
            <w:r w:rsidRPr="00B33378">
              <w:rPr>
                <w:rFonts w:ascii="Times New Roman" w:hAnsi="Times New Roman" w:cs="Times New Roman"/>
                <w:sz w:val="22"/>
                <w:szCs w:val="22"/>
              </w:rPr>
              <w:t>Whole grains ($/100g)</w:t>
            </w:r>
          </w:p>
        </w:tc>
        <w:tc>
          <w:tcPr>
            <w:tcW w:w="2586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DB1D56" w:rsidRPr="00B33378" w:rsidRDefault="00DB1D56" w:rsidP="00772338">
            <w:pPr>
              <w:spacing w:after="40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B33378">
              <w:rPr>
                <w:rFonts w:ascii="Times New Roman" w:hAnsi="Times New Roman" w:cs="Times New Roman"/>
                <w:sz w:val="22"/>
                <w:szCs w:val="22"/>
              </w:rPr>
              <w:t>0.6442 (0.003)</w:t>
            </w:r>
          </w:p>
        </w:tc>
        <w:tc>
          <w:tcPr>
            <w:tcW w:w="1509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DB1D56" w:rsidRPr="00B33378" w:rsidRDefault="00DB1D56" w:rsidP="00772338">
            <w:pPr>
              <w:spacing w:after="40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B33378">
              <w:rPr>
                <w:rFonts w:ascii="Times New Roman" w:hAnsi="Times New Roman" w:cs="Times New Roman"/>
                <w:sz w:val="22"/>
                <w:szCs w:val="22"/>
              </w:rPr>
              <w:t>Gamma</w:t>
            </w:r>
          </w:p>
        </w:tc>
        <w:tc>
          <w:tcPr>
            <w:tcW w:w="2610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DB1D56" w:rsidRPr="00B33378" w:rsidRDefault="00DB1D56" w:rsidP="00772338">
            <w:pPr>
              <w:spacing w:after="40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</w:p>
        </w:tc>
      </w:tr>
      <w:tr w:rsidR="00DB1D56" w:rsidRPr="00B33378" w:rsidTr="00772338">
        <w:trPr>
          <w:trHeight w:val="243"/>
        </w:trPr>
        <w:tc>
          <w:tcPr>
            <w:tcW w:w="3753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DB1D56" w:rsidRPr="00B33378" w:rsidRDefault="00DB1D56" w:rsidP="00772338">
            <w:pPr>
              <w:spacing w:after="40"/>
              <w:ind w:left="607"/>
              <w:rPr>
                <w:rFonts w:ascii="Times New Roman" w:hAnsi="Times New Roman" w:cs="Times New Roman"/>
                <w:sz w:val="22"/>
                <w:szCs w:val="22"/>
              </w:rPr>
            </w:pPr>
            <w:r w:rsidRPr="00B33378">
              <w:rPr>
                <w:rFonts w:ascii="Times New Roman" w:hAnsi="Times New Roman" w:cs="Times New Roman"/>
                <w:sz w:val="22"/>
                <w:szCs w:val="22"/>
              </w:rPr>
              <w:t>Nuts ($/100g)</w:t>
            </w:r>
          </w:p>
        </w:tc>
        <w:tc>
          <w:tcPr>
            <w:tcW w:w="2586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DB1D56" w:rsidRPr="00B33378" w:rsidRDefault="00DB1D56" w:rsidP="00772338">
            <w:pPr>
              <w:spacing w:after="40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B33378">
              <w:rPr>
                <w:rFonts w:ascii="Times New Roman" w:hAnsi="Times New Roman" w:cs="Times New Roman"/>
                <w:sz w:val="22"/>
                <w:szCs w:val="22"/>
              </w:rPr>
              <w:t>0.7632 (0.191)</w:t>
            </w:r>
          </w:p>
        </w:tc>
        <w:tc>
          <w:tcPr>
            <w:tcW w:w="1509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DB1D56" w:rsidRPr="00B33378" w:rsidRDefault="00DB1D56" w:rsidP="00772338">
            <w:pPr>
              <w:spacing w:after="40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B33378">
              <w:rPr>
                <w:rFonts w:ascii="Times New Roman" w:hAnsi="Times New Roman" w:cs="Times New Roman"/>
                <w:sz w:val="22"/>
                <w:szCs w:val="22"/>
              </w:rPr>
              <w:t>Gamma</w:t>
            </w:r>
          </w:p>
        </w:tc>
        <w:tc>
          <w:tcPr>
            <w:tcW w:w="2610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DB1D56" w:rsidRPr="00B33378" w:rsidRDefault="00DB1D56" w:rsidP="00772338">
            <w:pPr>
              <w:spacing w:after="40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</w:p>
        </w:tc>
      </w:tr>
      <w:tr w:rsidR="00DB1D56" w:rsidRPr="00B33378" w:rsidTr="00772338">
        <w:trPr>
          <w:trHeight w:val="243"/>
        </w:trPr>
        <w:tc>
          <w:tcPr>
            <w:tcW w:w="3753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DB1D56" w:rsidRPr="00B33378" w:rsidRDefault="00DB1D56" w:rsidP="00772338">
            <w:pPr>
              <w:spacing w:after="40"/>
              <w:ind w:left="607"/>
              <w:rPr>
                <w:rFonts w:ascii="Times New Roman" w:hAnsi="Times New Roman" w:cs="Times New Roman"/>
                <w:sz w:val="22"/>
                <w:szCs w:val="22"/>
              </w:rPr>
            </w:pPr>
            <w:r w:rsidRPr="00B33378">
              <w:rPr>
                <w:rFonts w:ascii="Times New Roman" w:hAnsi="Times New Roman" w:cs="Times New Roman"/>
                <w:sz w:val="22"/>
                <w:szCs w:val="22"/>
              </w:rPr>
              <w:t>Fish ($/100g)</w:t>
            </w:r>
          </w:p>
        </w:tc>
        <w:tc>
          <w:tcPr>
            <w:tcW w:w="2586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DB1D56" w:rsidRPr="00B33378" w:rsidRDefault="00DB1D56" w:rsidP="00772338">
            <w:pPr>
              <w:spacing w:after="40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B33378">
              <w:rPr>
                <w:rFonts w:ascii="Times New Roman" w:hAnsi="Times New Roman" w:cs="Times New Roman"/>
                <w:sz w:val="22"/>
                <w:szCs w:val="22"/>
              </w:rPr>
              <w:t>1.15186 (0.288)</w:t>
            </w:r>
          </w:p>
        </w:tc>
        <w:tc>
          <w:tcPr>
            <w:tcW w:w="1509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DB1D56" w:rsidRPr="00B33378" w:rsidRDefault="00DB1D56" w:rsidP="00772338">
            <w:pPr>
              <w:spacing w:after="40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B33378">
              <w:rPr>
                <w:rFonts w:ascii="Times New Roman" w:hAnsi="Times New Roman" w:cs="Times New Roman"/>
                <w:sz w:val="22"/>
                <w:szCs w:val="22"/>
              </w:rPr>
              <w:t>Gamma</w:t>
            </w:r>
          </w:p>
        </w:tc>
        <w:tc>
          <w:tcPr>
            <w:tcW w:w="2610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DB1D56" w:rsidRPr="00B33378" w:rsidRDefault="00DB1D56" w:rsidP="00772338">
            <w:pPr>
              <w:spacing w:after="40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</w:p>
        </w:tc>
      </w:tr>
      <w:tr w:rsidR="00DB1D56" w:rsidRPr="00B33378" w:rsidTr="00772338">
        <w:trPr>
          <w:trHeight w:val="243"/>
        </w:trPr>
        <w:tc>
          <w:tcPr>
            <w:tcW w:w="3753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DB1D56" w:rsidRPr="00B33378" w:rsidRDefault="00DB1D56" w:rsidP="00772338">
            <w:pPr>
              <w:spacing w:after="40"/>
              <w:ind w:left="607"/>
              <w:rPr>
                <w:rFonts w:ascii="Times New Roman" w:hAnsi="Times New Roman" w:cs="Times New Roman"/>
                <w:sz w:val="22"/>
                <w:szCs w:val="22"/>
              </w:rPr>
            </w:pPr>
            <w:r w:rsidRPr="00B33378">
              <w:rPr>
                <w:rFonts w:ascii="Times New Roman" w:hAnsi="Times New Roman" w:cs="Times New Roman"/>
                <w:sz w:val="22"/>
                <w:szCs w:val="22"/>
              </w:rPr>
              <w:t>Plant-based oils ($/100g)</w:t>
            </w:r>
          </w:p>
        </w:tc>
        <w:tc>
          <w:tcPr>
            <w:tcW w:w="2586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DB1D56" w:rsidRPr="00B33378" w:rsidRDefault="00DB1D56" w:rsidP="00772338">
            <w:pPr>
              <w:spacing w:after="40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B33378">
              <w:rPr>
                <w:rFonts w:ascii="Times New Roman" w:hAnsi="Times New Roman" w:cs="Times New Roman"/>
                <w:sz w:val="22"/>
                <w:szCs w:val="22"/>
              </w:rPr>
              <w:t>0.75732 (0.189)</w:t>
            </w:r>
          </w:p>
        </w:tc>
        <w:tc>
          <w:tcPr>
            <w:tcW w:w="1509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DB1D56" w:rsidRPr="00B33378" w:rsidRDefault="00DB1D56" w:rsidP="00772338">
            <w:pPr>
              <w:spacing w:after="40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B33378">
              <w:rPr>
                <w:rFonts w:ascii="Times New Roman" w:hAnsi="Times New Roman" w:cs="Times New Roman"/>
                <w:sz w:val="22"/>
                <w:szCs w:val="22"/>
              </w:rPr>
              <w:t>Gamma</w:t>
            </w:r>
          </w:p>
        </w:tc>
        <w:tc>
          <w:tcPr>
            <w:tcW w:w="2610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DB1D56" w:rsidRPr="00B33378" w:rsidRDefault="00DB1D56" w:rsidP="00772338">
            <w:pPr>
              <w:spacing w:after="40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</w:p>
        </w:tc>
      </w:tr>
      <w:tr w:rsidR="00DB1D56" w:rsidRPr="00B33378" w:rsidTr="00772338">
        <w:trPr>
          <w:trHeight w:val="243"/>
        </w:trPr>
        <w:tc>
          <w:tcPr>
            <w:tcW w:w="3753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DB1D56" w:rsidRPr="00B33378" w:rsidRDefault="00DB1D56" w:rsidP="00772338">
            <w:pPr>
              <w:spacing w:after="40"/>
              <w:ind w:left="607"/>
              <w:rPr>
                <w:rFonts w:ascii="Times New Roman" w:hAnsi="Times New Roman" w:cs="Times New Roman"/>
                <w:sz w:val="22"/>
                <w:szCs w:val="22"/>
              </w:rPr>
            </w:pPr>
            <w:r w:rsidRPr="00B33378">
              <w:rPr>
                <w:rFonts w:ascii="Times New Roman" w:hAnsi="Times New Roman" w:cs="Times New Roman"/>
                <w:sz w:val="22"/>
                <w:szCs w:val="22"/>
              </w:rPr>
              <w:t>SSBs ($/8 oz)</w:t>
            </w:r>
          </w:p>
        </w:tc>
        <w:tc>
          <w:tcPr>
            <w:tcW w:w="258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B1D56" w:rsidRPr="00B33378" w:rsidRDefault="00DB1D56" w:rsidP="00772338">
            <w:pPr>
              <w:spacing w:after="40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B33378">
              <w:rPr>
                <w:rFonts w:ascii="Times New Roman" w:hAnsi="Times New Roman" w:cs="Times New Roman"/>
                <w:sz w:val="22"/>
                <w:szCs w:val="22"/>
              </w:rPr>
              <w:t xml:space="preserve">0.5034 </w:t>
            </w:r>
            <w:r w:rsidRPr="00B33378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(0.126)</w:t>
            </w:r>
          </w:p>
          <w:p w:rsidR="00DB1D56" w:rsidRPr="00B33378" w:rsidRDefault="00DB1D56" w:rsidP="00772338">
            <w:pPr>
              <w:spacing w:after="40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1509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DB1D56" w:rsidRPr="00B33378" w:rsidRDefault="00DB1D56" w:rsidP="00772338">
            <w:pPr>
              <w:spacing w:after="40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B33378">
              <w:rPr>
                <w:rFonts w:ascii="Times New Roman" w:hAnsi="Times New Roman" w:cs="Times New Roman"/>
                <w:sz w:val="22"/>
                <w:szCs w:val="22"/>
              </w:rPr>
              <w:t>Gamma</w:t>
            </w:r>
          </w:p>
        </w:tc>
        <w:tc>
          <w:tcPr>
            <w:tcW w:w="2610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DB1D56" w:rsidRPr="00B33378" w:rsidRDefault="00DB1D56" w:rsidP="00772338">
            <w:pPr>
              <w:spacing w:after="40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  <w:r w:rsidRPr="00B33378"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  <w:t>Powell et al. 2012</w:t>
            </w:r>
            <w:r w:rsidRPr="00B33378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fldChar w:fldCharType="begin"/>
            </w:r>
            <w:r w:rsidRPr="00B33378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instrText xml:space="preserve"> ADDIN EN.CITE &lt;EndNote&gt;&lt;Cite&gt;&lt;Author&gt;Powell&lt;/Author&gt;&lt;Year&gt;2014&lt;/Year&gt;&lt;RecNum&gt;5456&lt;/RecNum&gt;&lt;DisplayText&gt;[33]&lt;/DisplayText&gt;&lt;record&gt;&lt;rec-number&gt;5456&lt;/rec-number&gt;&lt;foreign-keys&gt;&lt;key app="EN" db-id="xt2fa5pf1vvptiexpvnxtwzjsa5fest5z5vx"&gt;5456&lt;/key&gt;&lt;/foreign-keys&gt;&lt;ref-type name="Journal Article"&gt;17&lt;/ref-type&gt;&lt;contributors&gt;&lt;authors&gt;&lt;author&gt;Powell, LM&lt;/author&gt;&lt;author&gt;Isgor, Z&lt;/author&gt;&lt;author&gt;Rimkus, L&lt;/author&gt;&lt;author&gt;Chaloupka, FJ&lt;/author&gt;&lt;/authors&gt;&lt;/contributors&gt;&lt;titles&gt;&lt;title&gt;Sugar-sweetened beverage prices: estimates from a national sample of food outlets&lt;/title&gt;&lt;secondary-title&gt;Bridging the Gap Program, Health Policy Center, Institute for Health Research and Policy, University of Illinois at Chicago, Chicago, IL&lt;/secondary-title&gt;&lt;/titles&gt;&lt;periodical&gt;&lt;full-title&gt;Bridging the Gap Program, Health Policy Center, Institute for Health Research and Policy, University of Illinois at Chicago, Chicago, IL&lt;/full-title&gt;&lt;/periodical&gt;&lt;dates&gt;&lt;year&gt;2014&lt;/year&gt;&lt;/dates&gt;&lt;urls&gt;&lt;/urls&gt;&lt;/record&gt;&lt;/Cite&gt;&lt;/EndNote&gt;</w:instrText>
            </w:r>
            <w:r w:rsidRPr="00B33378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fldChar w:fldCharType="separate"/>
            </w:r>
            <w:r w:rsidRPr="00B33378">
              <w:rPr>
                <w:rFonts w:ascii="Times New Roman" w:eastAsia="Times New Roman" w:hAnsi="Times New Roman" w:cs="Times New Roman"/>
                <w:noProof/>
                <w:color w:val="000000"/>
                <w:sz w:val="22"/>
                <w:szCs w:val="22"/>
              </w:rPr>
              <w:t>[</w:t>
            </w:r>
            <w:r w:rsidR="007216CF">
              <w:rPr>
                <w:rFonts w:ascii="Times New Roman" w:eastAsia="Times New Roman" w:hAnsi="Times New Roman" w:cs="Times New Roman"/>
                <w:noProof/>
                <w:color w:val="000000"/>
                <w:sz w:val="22"/>
                <w:szCs w:val="22"/>
              </w:rPr>
              <w:t>6</w:t>
            </w:r>
            <w:hyperlink w:anchor="_ENREF_33" w:tooltip="Powell, 2014 #5456" w:history="1"/>
            <w:r w:rsidRPr="00B33378">
              <w:rPr>
                <w:rFonts w:ascii="Times New Roman" w:eastAsia="Times New Roman" w:hAnsi="Times New Roman" w:cs="Times New Roman"/>
                <w:noProof/>
                <w:color w:val="000000"/>
                <w:sz w:val="22"/>
                <w:szCs w:val="22"/>
              </w:rPr>
              <w:t>]</w:t>
            </w:r>
            <w:r w:rsidRPr="00B33378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fldChar w:fldCharType="end"/>
            </w:r>
          </w:p>
        </w:tc>
      </w:tr>
      <w:tr w:rsidR="00DB1D56" w:rsidRPr="00B33378" w:rsidTr="00772338">
        <w:trPr>
          <w:trHeight w:val="243"/>
        </w:trPr>
        <w:tc>
          <w:tcPr>
            <w:tcW w:w="3753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DB1D56" w:rsidRPr="00B33378" w:rsidRDefault="00DB1D56" w:rsidP="00772338">
            <w:pPr>
              <w:ind w:left="607"/>
              <w:rPr>
                <w:rFonts w:ascii="Times New Roman" w:hAnsi="Times New Roman" w:cs="Times New Roman"/>
                <w:sz w:val="22"/>
                <w:szCs w:val="22"/>
              </w:rPr>
            </w:pPr>
            <w:r w:rsidRPr="00B33378">
              <w:rPr>
                <w:rFonts w:ascii="Times New Roman" w:hAnsi="Times New Roman" w:cs="Times New Roman"/>
                <w:sz w:val="22"/>
                <w:szCs w:val="22"/>
              </w:rPr>
              <w:t>Junk food ($/100g)</w:t>
            </w:r>
          </w:p>
        </w:tc>
        <w:tc>
          <w:tcPr>
            <w:tcW w:w="2586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DB1D56" w:rsidRPr="00B33378" w:rsidRDefault="00DB1D56" w:rsidP="00772338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B33378">
              <w:rPr>
                <w:rFonts w:ascii="Times New Roman" w:hAnsi="Times New Roman" w:cs="Times New Roman"/>
                <w:sz w:val="22"/>
                <w:szCs w:val="22"/>
              </w:rPr>
              <w:t>0.94408 (0.236)</w:t>
            </w:r>
          </w:p>
        </w:tc>
        <w:tc>
          <w:tcPr>
            <w:tcW w:w="1509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DB1D56" w:rsidRPr="00B33378" w:rsidRDefault="00DB1D56" w:rsidP="00772338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B33378">
              <w:rPr>
                <w:rFonts w:ascii="Times New Roman" w:hAnsi="Times New Roman" w:cs="Times New Roman"/>
                <w:sz w:val="22"/>
                <w:szCs w:val="22"/>
              </w:rPr>
              <w:t>Gamma</w:t>
            </w:r>
          </w:p>
        </w:tc>
        <w:tc>
          <w:tcPr>
            <w:tcW w:w="2610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DB1D56" w:rsidRPr="00B33378" w:rsidRDefault="00DB1D56" w:rsidP="00772338">
            <w:pPr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  <w:r w:rsidRPr="00B33378"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  <w:t>ERS Quarterly Food-at-home Price Database</w:t>
            </w:r>
            <w:r w:rsidRPr="00B33378">
              <w:rPr>
                <w:rFonts w:ascii="Times New Roman" w:hAnsi="Times New Roman" w:cs="Times New Roman"/>
                <w:sz w:val="22"/>
                <w:szCs w:val="22"/>
              </w:rPr>
              <w:fldChar w:fldCharType="begin"/>
            </w:r>
            <w:r w:rsidRPr="00B33378">
              <w:rPr>
                <w:rFonts w:ascii="Times New Roman" w:hAnsi="Times New Roman" w:cs="Times New Roman"/>
                <w:sz w:val="22"/>
                <w:szCs w:val="22"/>
              </w:rPr>
              <w:instrText xml:space="preserve"> ADDIN EN.CITE &lt;EndNote&gt;&lt;Cite&gt;&lt;Author&gt;U.S. Department of Agriculture&lt;/Author&gt;&lt;RecNum&gt;5455&lt;/RecNum&gt;&lt;DisplayText&gt;[32]&lt;/DisplayText&gt;&lt;record&gt;&lt;rec-number&gt;5455&lt;/rec-number&gt;&lt;foreign-keys&gt;&lt;key app="EN" db-id="xt2fa5pf1vvptiexpvnxtwzjsa5fest5z5vx"&gt;5455&lt;/key&gt;&lt;/foreign-keys&gt;&lt;ref-type name="Web Page"&gt;12&lt;/ref-type&gt;&lt;contributors&gt;&lt;authors&gt;&lt;author&gt;U.S. Department of Agriculture,&lt;/author&gt;&lt;author&gt;Economic Research Service, &lt;/author&gt;&lt;/authors&gt;&lt;/contributors&gt;&lt;titles&gt;&lt;title&gt;Quarterly Food-at-Home Price Database&lt;/title&gt;&lt;/titles&gt;&lt;dates&gt;&lt;/dates&gt;&lt;urls&gt;&lt;related-urls&gt;&lt;url&gt;https://www.ers.usda.gov/data-products/quarterly-food-at-home-price-database/&lt;/url&gt;&lt;/related-urls&gt;&lt;/urls&gt;&lt;/record&gt;&lt;/Cite&gt;&lt;/EndNote&gt;</w:instrText>
            </w:r>
            <w:r w:rsidRPr="00B33378">
              <w:rPr>
                <w:rFonts w:ascii="Times New Roman" w:hAnsi="Times New Roman" w:cs="Times New Roman"/>
                <w:sz w:val="22"/>
                <w:szCs w:val="22"/>
              </w:rPr>
              <w:fldChar w:fldCharType="separate"/>
            </w:r>
            <w:r w:rsidRPr="00B33378">
              <w:rPr>
                <w:rFonts w:ascii="Times New Roman" w:hAnsi="Times New Roman" w:cs="Times New Roman"/>
                <w:noProof/>
                <w:sz w:val="22"/>
                <w:szCs w:val="22"/>
              </w:rPr>
              <w:t>[</w:t>
            </w:r>
            <w:r w:rsidR="007216CF">
              <w:rPr>
                <w:rFonts w:ascii="Times New Roman" w:hAnsi="Times New Roman" w:cs="Times New Roman"/>
                <w:noProof/>
                <w:sz w:val="22"/>
                <w:szCs w:val="22"/>
              </w:rPr>
              <w:t>5</w:t>
            </w:r>
            <w:r w:rsidRPr="00B33378">
              <w:rPr>
                <w:rFonts w:ascii="Times New Roman" w:hAnsi="Times New Roman" w:cs="Times New Roman"/>
                <w:noProof/>
                <w:sz w:val="22"/>
                <w:szCs w:val="22"/>
              </w:rPr>
              <w:t>]</w:t>
            </w:r>
            <w:r w:rsidRPr="00B33378">
              <w:rPr>
                <w:rFonts w:ascii="Times New Roman" w:hAnsi="Times New Roman" w:cs="Times New Roman"/>
                <w:sz w:val="22"/>
                <w:szCs w:val="22"/>
              </w:rPr>
              <w:fldChar w:fldCharType="end"/>
            </w:r>
          </w:p>
        </w:tc>
      </w:tr>
      <w:tr w:rsidR="00DB1D56" w:rsidRPr="00B33378" w:rsidTr="00772338">
        <w:trPr>
          <w:trHeight w:val="243"/>
        </w:trPr>
        <w:tc>
          <w:tcPr>
            <w:tcW w:w="3753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DB1D56" w:rsidRPr="00B33378" w:rsidRDefault="00DB1D56" w:rsidP="00772338">
            <w:pPr>
              <w:ind w:left="607"/>
              <w:rPr>
                <w:rFonts w:ascii="Times New Roman" w:hAnsi="Times New Roman" w:cs="Times New Roman"/>
                <w:sz w:val="22"/>
                <w:szCs w:val="22"/>
              </w:rPr>
            </w:pPr>
            <w:r w:rsidRPr="00B33378">
              <w:rPr>
                <w:rFonts w:ascii="Times New Roman" w:hAnsi="Times New Roman" w:cs="Times New Roman"/>
                <w:sz w:val="22"/>
                <w:szCs w:val="22"/>
              </w:rPr>
              <w:t>Processed meat ($/100g)</w:t>
            </w:r>
          </w:p>
        </w:tc>
        <w:tc>
          <w:tcPr>
            <w:tcW w:w="2586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DB1D56" w:rsidRPr="00B33378" w:rsidRDefault="00DB1D56" w:rsidP="00772338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B33378">
              <w:rPr>
                <w:rFonts w:ascii="Times New Roman" w:hAnsi="Times New Roman" w:cs="Times New Roman"/>
                <w:sz w:val="22"/>
                <w:szCs w:val="22"/>
              </w:rPr>
              <w:t>0.61435(0.154)</w:t>
            </w:r>
          </w:p>
        </w:tc>
        <w:tc>
          <w:tcPr>
            <w:tcW w:w="1509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DB1D56" w:rsidRPr="00B33378" w:rsidRDefault="00DB1D56" w:rsidP="00772338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B33378">
              <w:rPr>
                <w:rFonts w:ascii="Times New Roman" w:hAnsi="Times New Roman" w:cs="Times New Roman"/>
                <w:sz w:val="22"/>
                <w:szCs w:val="22"/>
              </w:rPr>
              <w:t>Gamma</w:t>
            </w:r>
          </w:p>
        </w:tc>
        <w:tc>
          <w:tcPr>
            <w:tcW w:w="2610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DB1D56" w:rsidRPr="00B33378" w:rsidRDefault="00DB1D56" w:rsidP="00772338">
            <w:pPr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  <w:r w:rsidRPr="00B33378"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  <w:t>Consumer Expenditure Survey</w:t>
            </w:r>
            <w:r w:rsidRPr="00B33378">
              <w:rPr>
                <w:rFonts w:ascii="Times New Roman" w:eastAsia="Times New Roman" w:hAnsi="Times New Roman" w:cs="Times New Roman"/>
                <w:sz w:val="22"/>
                <w:szCs w:val="22"/>
              </w:rPr>
              <w:fldChar w:fldCharType="begin"/>
            </w:r>
            <w:r w:rsidRPr="00B33378">
              <w:rPr>
                <w:rFonts w:ascii="Times New Roman" w:eastAsia="Times New Roman" w:hAnsi="Times New Roman" w:cs="Times New Roman"/>
                <w:sz w:val="22"/>
                <w:szCs w:val="22"/>
              </w:rPr>
              <w:instrText xml:space="preserve"> ADDIN EN.CITE &lt;EndNote&gt;&lt;Cite&gt;&lt;Author&gt;Bureau of Labor Statistics&lt;/Author&gt;&lt;Year&gt;2016&lt;/Year&gt;&lt;RecNum&gt;5542&lt;/RecNum&gt;&lt;DisplayText&gt;[34]&lt;/DisplayText&gt;&lt;record&gt;&lt;rec-number&gt;5542&lt;/rec-number&gt;&lt;foreign-keys&gt;&lt;key app="EN" db-id="xt2fa5pf1vvptiexpvnxtwzjsa5fest5z5vx"&gt;5542&lt;/key&gt;&lt;/foreign-keys&gt;&lt;ref-type name="Electronic Article"&gt;43&lt;/ref-type&gt;&lt;contributors&gt;&lt;authors&gt;&lt;author&gt;Bureau of Labor Statistics,&lt;/author&gt;&lt;author&gt;U.S. Department of Labor,&lt;/author&gt;&lt;/authors&gt;&lt;/contributors&gt;&lt;titles&gt;&lt;title&gt;Consumer Expenditure Survey&lt;/title&gt;&lt;/titles&gt;&lt;dates&gt;&lt;year&gt;2016&lt;/year&gt;&lt;pub-dates&gt;&lt;date&gt;Jan 24, 2018&lt;/date&gt;&lt;/pub-dates&gt;&lt;/dates&gt;&lt;urls&gt;&lt;related-urls&gt;&lt;url&gt;https://www.bls.gov/cex/&lt;/url&gt;&lt;/related-urls&gt;&lt;/urls&gt;&lt;/record&gt;&lt;/Cite&gt;&lt;/EndNote&gt;</w:instrText>
            </w:r>
            <w:r w:rsidRPr="00B33378">
              <w:rPr>
                <w:rFonts w:ascii="Times New Roman" w:eastAsia="Times New Roman" w:hAnsi="Times New Roman" w:cs="Times New Roman"/>
                <w:sz w:val="22"/>
                <w:szCs w:val="22"/>
              </w:rPr>
              <w:fldChar w:fldCharType="separate"/>
            </w:r>
            <w:r w:rsidRPr="00B33378">
              <w:rPr>
                <w:rFonts w:ascii="Times New Roman" w:eastAsia="Times New Roman" w:hAnsi="Times New Roman" w:cs="Times New Roman"/>
                <w:noProof/>
                <w:sz w:val="22"/>
                <w:szCs w:val="22"/>
              </w:rPr>
              <w:t>[</w:t>
            </w:r>
            <w:r w:rsidR="007216CF">
              <w:rPr>
                <w:rFonts w:ascii="Times New Roman" w:eastAsia="Times New Roman" w:hAnsi="Times New Roman" w:cs="Times New Roman"/>
                <w:noProof/>
                <w:sz w:val="22"/>
                <w:szCs w:val="22"/>
              </w:rPr>
              <w:t>7</w:t>
            </w:r>
            <w:hyperlink w:anchor="_ENREF_34" w:tooltip="Bureau of Labor Statistics, 2016 #5542" w:history="1"/>
            <w:r w:rsidRPr="00B33378">
              <w:rPr>
                <w:rFonts w:ascii="Times New Roman" w:eastAsia="Times New Roman" w:hAnsi="Times New Roman" w:cs="Times New Roman"/>
                <w:noProof/>
                <w:sz w:val="22"/>
                <w:szCs w:val="22"/>
              </w:rPr>
              <w:t>]</w:t>
            </w:r>
            <w:r w:rsidRPr="00B33378">
              <w:rPr>
                <w:rFonts w:ascii="Times New Roman" w:eastAsia="Times New Roman" w:hAnsi="Times New Roman" w:cs="Times New Roman"/>
                <w:sz w:val="22"/>
                <w:szCs w:val="22"/>
              </w:rPr>
              <w:fldChar w:fldCharType="end"/>
            </w:r>
            <w:r w:rsidRPr="00B33378"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  <w:t>; USDA SNAP report</w:t>
            </w:r>
            <w:r w:rsidRPr="00B33378">
              <w:rPr>
                <w:rFonts w:ascii="Times New Roman" w:eastAsia="Times New Roman" w:hAnsi="Times New Roman" w:cs="Times New Roman"/>
                <w:sz w:val="22"/>
                <w:szCs w:val="22"/>
              </w:rPr>
              <w:fldChar w:fldCharType="begin"/>
            </w:r>
            <w:r w:rsidRPr="00B33378">
              <w:rPr>
                <w:rFonts w:ascii="Times New Roman" w:eastAsia="Times New Roman" w:hAnsi="Times New Roman" w:cs="Times New Roman"/>
                <w:sz w:val="22"/>
                <w:szCs w:val="22"/>
              </w:rPr>
              <w:instrText xml:space="preserve"> ADDIN EN.CITE &lt;EndNote&gt;&lt;Cite&gt;&lt;Author&gt;Garasky&lt;/Author&gt;&lt;Year&gt;2016&lt;/Year&gt;&lt;RecNum&gt;5408&lt;/RecNum&gt;&lt;DisplayText&gt;[35]&lt;/DisplayText&gt;&lt;record&gt;&lt;rec-number&gt;5408&lt;/rec-number&gt;&lt;foreign-keys&gt;&lt;key app="EN" db-id="xt2fa5pf1vvptiexpvnxtwzjsa5fest5z5vx"&gt;5408&lt;/key&gt;&lt;/foreign-keys&gt;&lt;ref-type name="Electronic Book"&gt;44&lt;/ref-type&gt;&lt;contributors&gt;&lt;authors&gt;&lt;author&gt;Garasky, S.&lt;/author&gt;&lt;author&gt;Mbwana, K.&lt;/author&gt;&lt;author&gt;Romualdo, A.&lt;/author&gt;&lt;author&gt;Tenaglio, A.&lt;/author&gt;&lt;author&gt;Roy, M.&lt;/author&gt;&lt;/authors&gt;&lt;/contributors&gt;&lt;titles&gt;&lt;title&gt;Foods Typically Purchased by Supplemental Nutrition Assistance Program (SNAP) Households&lt;/title&gt;&lt;secondary-title&gt;Prepared by IMPAQ International, LLC for USDA, Food and Nutrition Service &lt;/secondary-title&gt;&lt;/titles&gt;&lt;dates&gt;&lt;year&gt;2016&lt;/year&gt;&lt;/dates&gt;&lt;urls&gt;&lt;related-urls&gt;&lt;url&gt;https://fns-prod.azureedge.net/sites/default/files/ops/SNAPFoodsTypicallyPurchased.pdf&lt;/url&gt;&lt;/related-urls&gt;&lt;/urls&gt;&lt;access-date&gt;Jan 24, 2018&lt;/access-date&gt;&lt;/record&gt;&lt;/Cite&gt;&lt;/EndNote&gt;</w:instrText>
            </w:r>
            <w:r w:rsidRPr="00B33378">
              <w:rPr>
                <w:rFonts w:ascii="Times New Roman" w:eastAsia="Times New Roman" w:hAnsi="Times New Roman" w:cs="Times New Roman"/>
                <w:sz w:val="22"/>
                <w:szCs w:val="22"/>
              </w:rPr>
              <w:fldChar w:fldCharType="separate"/>
            </w:r>
            <w:r w:rsidRPr="00B33378">
              <w:rPr>
                <w:rFonts w:ascii="Times New Roman" w:eastAsia="Times New Roman" w:hAnsi="Times New Roman" w:cs="Times New Roman"/>
                <w:noProof/>
                <w:sz w:val="22"/>
                <w:szCs w:val="22"/>
              </w:rPr>
              <w:t>[</w:t>
            </w:r>
            <w:r w:rsidR="007216CF">
              <w:rPr>
                <w:rFonts w:ascii="Times New Roman" w:eastAsia="Times New Roman" w:hAnsi="Times New Roman" w:cs="Times New Roman"/>
                <w:noProof/>
                <w:sz w:val="22"/>
                <w:szCs w:val="22"/>
              </w:rPr>
              <w:t>8</w:t>
            </w:r>
            <w:r w:rsidRPr="00B33378">
              <w:rPr>
                <w:rFonts w:ascii="Times New Roman" w:eastAsia="Times New Roman" w:hAnsi="Times New Roman" w:cs="Times New Roman"/>
                <w:noProof/>
                <w:sz w:val="22"/>
                <w:szCs w:val="22"/>
              </w:rPr>
              <w:t>]</w:t>
            </w:r>
            <w:r w:rsidRPr="00B33378">
              <w:rPr>
                <w:rFonts w:ascii="Times New Roman" w:eastAsia="Times New Roman" w:hAnsi="Times New Roman" w:cs="Times New Roman"/>
                <w:sz w:val="22"/>
                <w:szCs w:val="22"/>
              </w:rPr>
              <w:fldChar w:fldCharType="end"/>
            </w:r>
          </w:p>
        </w:tc>
      </w:tr>
      <w:tr w:rsidR="00DB1D56" w:rsidRPr="00B33378" w:rsidTr="00772338">
        <w:trPr>
          <w:trHeight w:val="374"/>
        </w:trPr>
        <w:tc>
          <w:tcPr>
            <w:tcW w:w="3753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DB1D56" w:rsidRPr="00B33378" w:rsidRDefault="00DB1D56" w:rsidP="00772338">
            <w:pPr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B33378">
              <w:rPr>
                <w:rFonts w:ascii="Times New Roman" w:hAnsi="Times New Roman" w:cs="Times New Roman"/>
                <w:b/>
                <w:sz w:val="22"/>
                <w:szCs w:val="22"/>
              </w:rPr>
              <w:t xml:space="preserve">Change in intake for a 30% price change for base case </w:t>
            </w:r>
            <w:r w:rsidRPr="00B33378">
              <w:rPr>
                <w:rFonts w:ascii="Times New Roman" w:hAnsi="Times New Roman" w:cs="Times New Roman"/>
                <w:b/>
                <w:sz w:val="22"/>
                <w:szCs w:val="22"/>
                <w:vertAlign w:val="superscript"/>
              </w:rPr>
              <w:t>c</w:t>
            </w:r>
          </w:p>
        </w:tc>
        <w:tc>
          <w:tcPr>
            <w:tcW w:w="258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B1D56" w:rsidRPr="00B33378" w:rsidRDefault="00DB1D56" w:rsidP="00772338">
            <w:pPr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150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B1D56" w:rsidRPr="00B33378" w:rsidRDefault="00DB1D56" w:rsidP="00772338">
            <w:pPr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261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B1D56" w:rsidRPr="00B33378" w:rsidRDefault="00DB1D56" w:rsidP="00772338">
            <w:pPr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</w:p>
        </w:tc>
      </w:tr>
      <w:tr w:rsidR="00DB1D56" w:rsidRPr="00B33378" w:rsidTr="00772338">
        <w:trPr>
          <w:trHeight w:val="374"/>
        </w:trPr>
        <w:tc>
          <w:tcPr>
            <w:tcW w:w="3753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DB1D56" w:rsidRPr="00B33378" w:rsidRDefault="00DB1D56" w:rsidP="00772338">
            <w:pPr>
              <w:ind w:left="247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B33378">
              <w:rPr>
                <w:rFonts w:ascii="Times New Roman" w:hAnsi="Times New Roman" w:cs="Times New Roman"/>
                <w:sz w:val="22"/>
                <w:szCs w:val="22"/>
              </w:rPr>
              <w:t>Fruits</w:t>
            </w:r>
          </w:p>
        </w:tc>
        <w:tc>
          <w:tcPr>
            <w:tcW w:w="2586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DB1D56" w:rsidRPr="00B33378" w:rsidRDefault="00DB1D56" w:rsidP="00772338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B33378">
              <w:rPr>
                <w:rFonts w:ascii="Times New Roman" w:hAnsi="Times New Roman" w:cs="Times New Roman"/>
                <w:sz w:val="22"/>
                <w:szCs w:val="22"/>
              </w:rPr>
              <w:t>23.4% (6.3)</w:t>
            </w:r>
          </w:p>
        </w:tc>
        <w:tc>
          <w:tcPr>
            <w:tcW w:w="1509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DB1D56" w:rsidRPr="00B33378" w:rsidRDefault="00DB1D56" w:rsidP="00772338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B33378">
              <w:rPr>
                <w:rFonts w:ascii="Times New Roman" w:hAnsi="Times New Roman" w:cs="Times New Roman"/>
                <w:sz w:val="22"/>
                <w:szCs w:val="22"/>
              </w:rPr>
              <w:t>Normal</w:t>
            </w:r>
          </w:p>
        </w:tc>
        <w:tc>
          <w:tcPr>
            <w:tcW w:w="2610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DB1D56" w:rsidRPr="00B33378" w:rsidRDefault="00DB1D56" w:rsidP="00772338">
            <w:pPr>
              <w:jc w:val="center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  <w:r w:rsidRPr="00B33378">
              <w:rPr>
                <w:rFonts w:ascii="Times New Roman" w:eastAsia="Calibri" w:hAnsi="Times New Roman" w:cs="Times New Roman"/>
                <w:sz w:val="22"/>
                <w:szCs w:val="22"/>
              </w:rPr>
              <w:t>HIP</w:t>
            </w:r>
            <w:r w:rsidRPr="00B33378">
              <w:rPr>
                <w:rFonts w:ascii="Times New Roman" w:eastAsia="Calibri" w:hAnsi="Times New Roman" w:cs="Times New Roman"/>
                <w:sz w:val="22"/>
                <w:szCs w:val="22"/>
              </w:rPr>
              <w:fldChar w:fldCharType="begin">
                <w:fldData xml:space="preserve">PEVuZE5vdGU+PENpdGU+PEF1dGhvcj5CYXJ0bGV0dCBTPC9BdXRob3I+PFJlY051bT4xPC9SZWNO
dW0+PERpc3BsYXlUZXh0PlsyNiwgNDhdPC9EaXNwbGF5VGV4dD48cmVjb3JkPjxyZWMtbnVtYmVy
PjE8L3JlYy1udW1iZXI+PGZvcmVpZ24ta2V5cz48a2V5IGFwcD0iRU4iIGRiLWlkPSJ4YTIwZnAy
MHFlYXdydmVmdHRoeGEwejV4ZGF3dGQweGV4dHciIHRpbWVzdGFtcD0iMTUyOTExNzM3NCI+MTwv
a2V5PjwvZm9yZWlnbi1rZXlzPjxyZWYtdHlwZSBuYW1lPSJKb3VybmFsIEFydGljbGUiPjE3PC9y
ZWYtdHlwZT48Y29udHJpYnV0b3JzPjxhdXRob3JzPjxhdXRob3I+QmFydGxldHQgUywgS2xlcm1h
biBKLCBPbHNobyBMLCBldCBhbC4gRTwvYXV0aG9yPjwvYXV0aG9ycz48L2NvbnRyaWJ1dG9ycz48
dGl0bGVzPjx0aXRsZT52YXVsYXRpb24gb2YgdGhlIEhlYWx0aHkgSW5jZW50aXZlcyBQaWxvdCAo
SElQKTogRmluYWwgUmVwb3J0LiAyMDE0OyA8L3RpdGxlPjwvdGl0bGVzPjxkYXRlcz48L2RhdGVz
Pjx1cmxzPjxyZWxhdGVkLXVybHM+PHVybD5odHRwOi8vd3d3LmZucy51c2RhLmdvdi9zaXRlcy9k
ZWZhdWx0L2ZpbGVzL0hJUC1GaW5hbC5wZGYuIEFjY2Vzc2VkIEp1bmUgMTUsIDIwMTg8L3VybD48
L3JlbGF0ZWQtdXJscz48L3VybHM+PC9yZWNvcmQ+PC9DaXRlPjxDaXRlPjxBdXRob3I+T2xzaG88
L0F1dGhvcj48WWVhcj4yMDE2PC9ZZWFyPjxSZWNOdW0+NTMwNjwvUmVjTnVtPjxyZWNvcmQ+PHJl
Yy1udW1iZXI+NTMwNjwvcmVjLW51bWJlcj48Zm9yZWlnbi1rZXlzPjxrZXkgYXBwPSJFTiIgZGIt
aWQ9Inh0MmZhNXBmMXZ2cHRpZXhwdm54dHd6anNhNWZlc3Q1ejV2eCI+NTMwNjwva2V5PjwvZm9y
ZWlnbi1rZXlzPjxyZWYtdHlwZSBuYW1lPSJKb3VybmFsIEFydGljbGUiPjE3PC9yZWYtdHlwZT48
Y29udHJpYnV0b3JzPjxhdXRob3JzPjxhdXRob3I+T2xzaG8sIEwuIEUuPC9hdXRob3I+PGF1dGhv
cj5LbGVybWFuLCBKLiBBLjwvYXV0aG9yPjxhdXRob3I+V2lsZGUsIFAuIEUuPC9hdXRob3I+PGF1
dGhvcj5CYXJ0bGV0dCwgUy48L2F1dGhvcj48YXV0aG9yPkhhcm5hY2ssIEwuPC9hdXRob3I+PGF1
dGhvcj5PYWtlcywgSi4gTS48L2F1dGhvcj48YXV0aG9yPkVsYmVsLCBCLjwvYXV0aG9yPjxhdXRo
b3I+QmVhdHR5LCBULjwvYXV0aG9yPjxhdXRob3I+UnlkZWxsLCBTLjwvYXV0aG9yPjxhdXRob3I+
RnJlbmNoLCBTLjwvYXV0aG9yPjxhdXRob3I+TGV1bmcsIEMuIFcuPC9hdXRob3I+PGF1dGhvcj5D
bHVnZ2lzaCwgUy48L2F1dGhvcj48YXV0aG9yPlZpbGxhbW9yLCBFLjwvYXV0aG9yPjxhdXRob3I+
Q2F0YWxhbm8sIFAuIEouPC9hdXRob3I+PGF1dGhvcj5XaWxsZXR0LCBXLiBDLjwvYXV0aG9yPjxh
dXRob3I+UmltbSwgRS4gQi48L2F1dGhvcj48L2F1dGhvcnM+PC9jb250cmlidXRvcnM+PGF1dGgt
YWRkcmVzcz5BYnQgQXNzb2NpYXRlcywgQ2FtYnJpZGdlLCBNQTsgYW5kIGxhdXJlbl9vbHNob0Bh
YnRhc3NvYy5jb20uJiN4RDtBYnQgQXNzb2NpYXRlcywgQ2FtYnJpZGdlLCBNQTsgYW5kLiYjeEQ7
RnJpZWRtYW4gU2Nob29sIG9mIE51dHJpdGlvbiBTY2llbmNlIGFuZCBQb2xpY3ksIFR1ZnRzIFVu
aXZlcnNpdHksIEJvc3RvbiwgTUEuJiN4RDtEaXZpc2lvbiBvZiBFcGlkZW1pb2xvZ3kgYW5kIENv
bW11bml0eSBIZWFsdGgsIFNjaG9vbCBvZiBQdWJsaWMgSGVhbHRoLCBVbml2ZXJzaXR5IG9mIE1p
bm5lc290YSwgTWlubmVhcG9saXMuJiN4RDtEZXBhcnRtZW50IG9mIFBvcHVsYXRpb24gSGVhbHRo
LCBTY2hvb2wgb2YgTWVkaWNpbmUgYW5kIFdhZ25lciBTY2hvb2wgb2YgUHVibGljIFNlcnZpY2Us
IE5ldyBZb3JrIFVuaXZlcnNpdHksIE5ldyBZb3JrLiYjeEQ7QWdyaWN1bHR1cmFsIGFuZCBSZXNv
dXJjZSBFY29ub21pY3MsIFVuaXZlcnNpdHkgb2YgQ2FsaWZvcm5pYS1EYXZpcywgRGF2aXMuJiN4
RDtDZW50ZXIgZm9yIEhlYWx0aCBhbmQgQ29tbXVuaXR5LCBTY2hvb2wgb2YgTWVkaWNpbmUsIFVu
aXZlcnNpdHkgb2YgQ2FsaWZvcm5pYSwgU2FuIEZyYW5jaXNjbywgQ0EuIEVsZWN0cm9uaWMgYWRk
cmVzczogTGV1bmdDQGNoYy51Y3NmLmVkdS4mI3hEO1Byb2plY3QgQnJlYWQtVGhlIFdhbGsgZm9y
IEh1bmdlciwgRWFzdCBCb3N0b24sIE1BLiYjeEQ7RGVwYXJ0bWVudCBvZiBOdXRyaXRpb24sIEhh
cnZhcmQgU2Nob29sIG9mIFB1YmxpYyBIZWFsdGgsIEJvc3RvbiwgTUE7IERlcGFydG1lbnQgb2Yg
RXBpZGVtaW9sb2d5LCBVbml2ZXJzaXR5IG9mIE1pY2hpZ2FuIFNjaG9vbCBvZiBQdWJsaWMgSGVh
bHRoLCBBbm4gQXJib3IsIE1JLiYjeEQ7RGVwYXJ0bWVudCBvZiBCaW9zdGF0aXN0aWNzLCBIYXJ2
YXJkIFNjaG9vbCBvZiBQdWJsaWMgSGVhbHRoLCBCb3N0b24sIE1BOyBEZXBhcnRtZW50IG9mIEJp
b3N0YXRpc3RpY3MgYW5kIENvbXB1dGF0aW9uYWwgQmlvbG9neSwgRGFuYSBGYXJiZXIgQ2FuY2Vy
IEluc3RpdHV0ZSwgQm9zdG9uLCBNQS4mI3hEO0RlcGFydG1lbnQgb2YgTnV0cml0aW9uLCBIYXJ2
YXJkIFNjaG9vbCBvZiBQdWJsaWMgSGVhbHRoLCBCb3N0b24sIE1BOyBEZXBhcnRtZW50IG9mIEVw
aWRlbWlvbG9neSwgSGFydmFyZCBTY2hvb2wgb2YgUHVibGljIEhlYWx0aCwgQm9zdG9uLCBNQTsg
Q2hhbm5pbmcgTGFib3JhdG9yeSwgRGVwYXJ0bWVudCBvZiBNZWRpY2luZSwgQnJpZ2hhbSBhbmQg
V29tZW4mYXBvcztzIEhvc3BpdGFsIGFuZCBIYXJ2YXJkIE1lZGljYWwgU2Nob29sLCBCb3N0b24s
IE1BLjwvYXV0aC1hZGRyZXNzPjx0aXRsZXM+PHRpdGxlPkZpbmFuY2lhbCBpbmNlbnRpdmVzIGlu
Y3JlYXNlIGZydWl0IGFuZCB2ZWdldGFibGUgaW50YWtlIGFtb25nIFN1cHBsZW1lbnRhbCBOdXRy
aXRpb24gQXNzaXN0YW5jZSBQcm9ncmFtIHBhcnRpY2lwYW50czogYSByYW5kb21pemVkIGNvbnRy
b2xsZWQgdHJpYWwgb2YgdGhlIFVTREEgSGVhbHRoeSBJbmNlbnRpdmVzIFBpbG90PC90aXRsZT48
c2Vjb25kYXJ5LXRpdGxlPkFtIEogQ2xpbiBOdXRyPC9zZWNvbmRhcnktdGl0bGU+PC90aXRsZXM+
PHBlcmlvZGljYWw+PGZ1bGwtdGl0bGU+QW1lcmljYW4gSm91cm5hbCBvZiBDbGluaWNhbCBOdXRy
aXRpb248L2Z1bGwtdGl0bGU+PGFiYnItMT5BbSBKIENsaW4gTnV0cjwvYWJici0xPjwvcGVyaW9k
aWNhbD48cGFnZXM+NDIzLTM1PC9wYWdlcz48dm9sdW1lPjEwNDwvdm9sdW1lPjxudW1iZXI+Mjwv
bnVtYmVyPjxlZGl0aW9uPjIwMTUvMDQvMDgmI3hEOzIwMTYvMDYvMjQmI3hEOzIwMTYvMDkvMjM8
L2VkaXRpb24+PGtleXdvcmRzPjxrZXl3b3JkPkFkb2xlc2NlbnQ8L2tleXdvcmQ+PGtleXdvcmQ+
QWR1bHQ8L2tleXdvcmQ+PGtleXdvcmQ+Q29zdHMgYW5kIENvc3QgQW5hbHlzaXM8L2tleXdvcmQ+
PGtleXdvcmQ+RGlldC8gZWNvbm9taWNzL3N0YW5kYXJkczwva2V5d29yZD48a2V5d29yZD5GYW1p
bHkgQ2hhcmFjdGVyaXN0aWNzPC9rZXl3b3JkPjxrZXl3b3JkPkZlZWRpbmcgQmVoYXZpb3I8L2tl
eXdvcmQ+PGtleXdvcmQ+RmVtYWxlPC9rZXl3b3JkPjxrZXl3b3JkPkZvb2QgQXNzaXN0YW5jZTwv
a2V5d29yZD48a2V5d29yZD5GcnVpdDwva2V5d29yZD48a2V5d29yZD5IZWFsdGggQmVoYXZpb3I8
L2tleXdvcmQ+PGtleXdvcmQ+SGVhbHRoIFByb21vdGlvbi9tZXRob2RzPC9rZXl3b3JkPjxrZXl3
b3JkPkh1bWFuczwva2V5d29yZD48a2V5d29yZD5NYWxlPC9rZXl3b3JkPjxrZXl3b3JkPk1hc3Nh
Y2h1c2V0dHM8L2tleXdvcmQ+PGtleXdvcmQ+TWlkZGxlIEFnZWQ8L2tleXdvcmQ+PGtleXdvcmQ+
TW90aXZhdGlvbjwva2V5d29yZD48a2V5d29yZD5QaWxvdCBQcm9qZWN0czwva2V5d29yZD48a2V5
d29yZD5Qb3ZlcnR5PC9rZXl3b3JkPjxrZXl3b3JkPlByb2dyYW0gRXZhbHVhdGlvbjwva2V5d29y
ZD48a2V5d29yZD5Vbml0ZWQgU3RhdGVzPC9rZXl3b3JkPjxrZXl3b3JkPlVuaXRlZCBTdGF0ZXMg
RGVwYXJ0bWVudCBvZiBBZ3JpY3VsdHVyZTwva2V5d29yZD48a2V5d29yZD5WZWdldGFibGVzPC9r
ZXl3b3JkPjxrZXl3b3JkPllvdW5nIEFkdWx0PC9rZXl3b3JkPjxrZXl3b3JkPkJldmVyYWdlczwv
a2V5d29yZD48a2V5d29yZD5Cb2R5IE1hc3MgSW5kZXg8L2tleXdvcmQ+PGtleXdvcmQ+RGlldGFy
eSBGYXRzPC9rZXl3b3JkPjxrZXl3b3JkPkVuZXJneSBJbnRha2U8L2tleXdvcmQ+PGtleXdvcmQ+
Rm9sbG93LVVwIFN0dWRpZXM8L2tleXdvcmQ+PGtleXdvcmQ+SGVhbHRoeSBEaWV0PC9rZXl3b3Jk
PjxrZXl3b3JkPk51dHJpdGlvbmFsIFN0YXR1czwva2V5d29yZD48a2V5d29yZD5OdXRyaXRpdmUg
VmFsdWU8L2tleXdvcmQ+PGtleXdvcmQ+T2Jlc2l0eS9wcmV2ZW50aW9uICZhbXA7IGNvbnRyb2w8
L2tleXdvcmQ+PGtleXdvcmQ+UGF0aWVudCBDb21wbGlhbmNlPC9rZXl3b3JkPjxrZXl3b3JkPlJp
c2sgRmFjdG9yczwva2V5d29yZD48a2V5d29yZD5TaW5nbGUtQmxpbmQgTWV0aG9kPC9rZXl3b3Jk
PjxrZXl3b3JkPkFnZWQ8L2tleXdvcmQ+PGtleXdvcmQ+RGlldC9lY29ub21pY3MvIHN0YXRpc3Rp
Y3MgJmFtcDsgbnVtZXJpY2FsIGRhdGE8L2tleXdvcmQ+PGtleXdvcmQ+Rm9vZCBBc3Npc3RhbmNl
L2Vjb25vbWljcy8gc3RhdGlzdGljcyAmYW1wOyBudW1lcmljYWwgZGF0YTwva2V5d29yZD48a2V5
d29yZD5Gb29kIFN1cHBseS9lY29ub21pY3MvIHN0YXRpc3RpY3MgJmFtcDsgbnVtZXJpY2FsIGRh
dGE8L2tleXdvcmQ+PGtleXdvcmQ+TG9uZ2l0dWRpbmFsIFN0dWRpZXM8L2tleXdvcmQ+PGtleXdv
cmQ+U3VydmV5cyBhbmQgUXVlc3Rpb25uYWlyZXM8L2tleXdvcmQ+PC9rZXl3b3Jkcz48ZGF0ZXM+
PHllYXI+MjAxNjwveWVhcj48cHViLWRhdGVzPjxkYXRlPkF1ZyYjeEQ7Tm92IDAxJiN4RDtKYW48
L2RhdGU+PC9wdWItZGF0ZXM+PC9kYXRlcz48aXNibj4xOTM4LTMyMDcgKEVsZWN0cm9uaWMpJiN4
RDswMDAyLTkxNjUgKExpbmtpbmcpJiN4RDsyMTY4LTYxMTQgKEVsZWN0cm9uaWMpJiN4RDsyMTY4
LTYxMDYgKExpbmtpbmcpJiN4RDsxODc4LTI2MjAgKEVsZWN0cm9uaWMpJiN4RDsxNDk5LTQwNDYg
KExpbmtpbmcpPC9pc2JuPjxhY2Nlc3Npb24tbnVtPjI3MzM0MjM0PC9hY2Nlc3Npb24tbnVtPjx1
cmxzPjwvdXJscz48Y3VzdG9tMj40NDY2MTUxPC9jdXN0b20yPjxlbGVjdHJvbmljLXJlc291cmNl
LW51bT4xMC4xMDE2L2oueXBtZWQuMjAxNS4wMy4wMTkmI3hEOzEwLjM5NDUvYWpjbi4xMTUuMTI5
MzIwJiN4RDsxMC4xMDAxL2phbWFpbnRlcm5tZWQuMjAxNi41NjMzPC9lbGVjdHJvbmljLXJlc291
cmNlLW51bT48cmVtb3RlLWRhdGFiYXNlLXByb3ZpZGVyPk5MTTwvcmVtb3RlLWRhdGFiYXNlLXBy
b3ZpZGVyPjxsYW5ndWFnZT5lbmc8L2xhbmd1YWdlPjwvcmVjb3JkPjwvQ2l0ZT48L0VuZE5vdGU+
</w:fldData>
              </w:fldChar>
            </w:r>
            <w:r w:rsidRPr="00B33378">
              <w:rPr>
                <w:rFonts w:ascii="Times New Roman" w:eastAsia="Calibri" w:hAnsi="Times New Roman" w:cs="Times New Roman"/>
                <w:sz w:val="22"/>
                <w:szCs w:val="22"/>
              </w:rPr>
              <w:instrText xml:space="preserve"> ADDIN EN.CITE </w:instrText>
            </w:r>
            <w:r w:rsidRPr="00B33378">
              <w:rPr>
                <w:rFonts w:ascii="Times New Roman" w:eastAsia="Calibri" w:hAnsi="Times New Roman" w:cs="Times New Roman"/>
                <w:sz w:val="22"/>
                <w:szCs w:val="22"/>
              </w:rPr>
              <w:fldChar w:fldCharType="begin">
                <w:fldData xml:space="preserve">PEVuZE5vdGU+PENpdGU+PEF1dGhvcj5CYXJ0bGV0dCBTPC9BdXRob3I+PFJlY051bT4xPC9SZWNO
dW0+PERpc3BsYXlUZXh0PlsyNiwgNDhdPC9EaXNwbGF5VGV4dD48cmVjb3JkPjxyZWMtbnVtYmVy
PjE8L3JlYy1udW1iZXI+PGZvcmVpZ24ta2V5cz48a2V5IGFwcD0iRU4iIGRiLWlkPSJ4YTIwZnAy
MHFlYXdydmVmdHRoeGEwejV4ZGF3dGQweGV4dHciIHRpbWVzdGFtcD0iMTUyOTExNzM3NCI+MTwv
a2V5PjwvZm9yZWlnbi1rZXlzPjxyZWYtdHlwZSBuYW1lPSJKb3VybmFsIEFydGljbGUiPjE3PC9y
ZWYtdHlwZT48Y29udHJpYnV0b3JzPjxhdXRob3JzPjxhdXRob3I+QmFydGxldHQgUywgS2xlcm1h
biBKLCBPbHNobyBMLCBldCBhbC4gRTwvYXV0aG9yPjwvYXV0aG9ycz48L2NvbnRyaWJ1dG9ycz48
dGl0bGVzPjx0aXRsZT52YXVsYXRpb24gb2YgdGhlIEhlYWx0aHkgSW5jZW50aXZlcyBQaWxvdCAo
SElQKTogRmluYWwgUmVwb3J0LiAyMDE0OyA8L3RpdGxlPjwvdGl0bGVzPjxkYXRlcz48L2RhdGVz
Pjx1cmxzPjxyZWxhdGVkLXVybHM+PHVybD5odHRwOi8vd3d3LmZucy51c2RhLmdvdi9zaXRlcy9k
ZWZhdWx0L2ZpbGVzL0hJUC1GaW5hbC5wZGYuIEFjY2Vzc2VkIEp1bmUgMTUsIDIwMTg8L3VybD48
L3JlbGF0ZWQtdXJscz48L3VybHM+PC9yZWNvcmQ+PC9DaXRlPjxDaXRlPjxBdXRob3I+T2xzaG88
L0F1dGhvcj48WWVhcj4yMDE2PC9ZZWFyPjxSZWNOdW0+NTMwNjwvUmVjTnVtPjxyZWNvcmQ+PHJl
Yy1udW1iZXI+NTMwNjwvcmVjLW51bWJlcj48Zm9yZWlnbi1rZXlzPjxrZXkgYXBwPSJFTiIgZGIt
aWQ9Inh0MmZhNXBmMXZ2cHRpZXhwdm54dHd6anNhNWZlc3Q1ejV2eCI+NTMwNjwva2V5PjwvZm9y
ZWlnbi1rZXlzPjxyZWYtdHlwZSBuYW1lPSJKb3VybmFsIEFydGljbGUiPjE3PC9yZWYtdHlwZT48
Y29udHJpYnV0b3JzPjxhdXRob3JzPjxhdXRob3I+T2xzaG8sIEwuIEUuPC9hdXRob3I+PGF1dGhv
cj5LbGVybWFuLCBKLiBBLjwvYXV0aG9yPjxhdXRob3I+V2lsZGUsIFAuIEUuPC9hdXRob3I+PGF1
dGhvcj5CYXJ0bGV0dCwgUy48L2F1dGhvcj48YXV0aG9yPkhhcm5hY2ssIEwuPC9hdXRob3I+PGF1
dGhvcj5PYWtlcywgSi4gTS48L2F1dGhvcj48YXV0aG9yPkVsYmVsLCBCLjwvYXV0aG9yPjxhdXRo
b3I+QmVhdHR5LCBULjwvYXV0aG9yPjxhdXRob3I+UnlkZWxsLCBTLjwvYXV0aG9yPjxhdXRob3I+
RnJlbmNoLCBTLjwvYXV0aG9yPjxhdXRob3I+TGV1bmcsIEMuIFcuPC9hdXRob3I+PGF1dGhvcj5D
bHVnZ2lzaCwgUy48L2F1dGhvcj48YXV0aG9yPlZpbGxhbW9yLCBFLjwvYXV0aG9yPjxhdXRob3I+
Q2F0YWxhbm8sIFAuIEouPC9hdXRob3I+PGF1dGhvcj5XaWxsZXR0LCBXLiBDLjwvYXV0aG9yPjxh
dXRob3I+UmltbSwgRS4gQi48L2F1dGhvcj48L2F1dGhvcnM+PC9jb250cmlidXRvcnM+PGF1dGgt
YWRkcmVzcz5BYnQgQXNzb2NpYXRlcywgQ2FtYnJpZGdlLCBNQTsgYW5kIGxhdXJlbl9vbHNob0Bh
YnRhc3NvYy5jb20uJiN4RDtBYnQgQXNzb2NpYXRlcywgQ2FtYnJpZGdlLCBNQTsgYW5kLiYjeEQ7
RnJpZWRtYW4gU2Nob29sIG9mIE51dHJpdGlvbiBTY2llbmNlIGFuZCBQb2xpY3ksIFR1ZnRzIFVu
aXZlcnNpdHksIEJvc3RvbiwgTUEuJiN4RDtEaXZpc2lvbiBvZiBFcGlkZW1pb2xvZ3kgYW5kIENv
bW11bml0eSBIZWFsdGgsIFNjaG9vbCBvZiBQdWJsaWMgSGVhbHRoLCBVbml2ZXJzaXR5IG9mIE1p
bm5lc290YSwgTWlubmVhcG9saXMuJiN4RDtEZXBhcnRtZW50IG9mIFBvcHVsYXRpb24gSGVhbHRo
LCBTY2hvb2wgb2YgTWVkaWNpbmUgYW5kIFdhZ25lciBTY2hvb2wgb2YgUHVibGljIFNlcnZpY2Us
IE5ldyBZb3JrIFVuaXZlcnNpdHksIE5ldyBZb3JrLiYjeEQ7QWdyaWN1bHR1cmFsIGFuZCBSZXNv
dXJjZSBFY29ub21pY3MsIFVuaXZlcnNpdHkgb2YgQ2FsaWZvcm5pYS1EYXZpcywgRGF2aXMuJiN4
RDtDZW50ZXIgZm9yIEhlYWx0aCBhbmQgQ29tbXVuaXR5LCBTY2hvb2wgb2YgTWVkaWNpbmUsIFVu
aXZlcnNpdHkgb2YgQ2FsaWZvcm5pYSwgU2FuIEZyYW5jaXNjbywgQ0EuIEVsZWN0cm9uaWMgYWRk
cmVzczogTGV1bmdDQGNoYy51Y3NmLmVkdS4mI3hEO1Byb2plY3QgQnJlYWQtVGhlIFdhbGsgZm9y
IEh1bmdlciwgRWFzdCBCb3N0b24sIE1BLiYjeEQ7RGVwYXJ0bWVudCBvZiBOdXRyaXRpb24sIEhh
cnZhcmQgU2Nob29sIG9mIFB1YmxpYyBIZWFsdGgsIEJvc3RvbiwgTUE7IERlcGFydG1lbnQgb2Yg
RXBpZGVtaW9sb2d5LCBVbml2ZXJzaXR5IG9mIE1pY2hpZ2FuIFNjaG9vbCBvZiBQdWJsaWMgSGVh
bHRoLCBBbm4gQXJib3IsIE1JLiYjeEQ7RGVwYXJ0bWVudCBvZiBCaW9zdGF0aXN0aWNzLCBIYXJ2
YXJkIFNjaG9vbCBvZiBQdWJsaWMgSGVhbHRoLCBCb3N0b24sIE1BOyBEZXBhcnRtZW50IG9mIEJp
b3N0YXRpc3RpY3MgYW5kIENvbXB1dGF0aW9uYWwgQmlvbG9neSwgRGFuYSBGYXJiZXIgQ2FuY2Vy
IEluc3RpdHV0ZSwgQm9zdG9uLCBNQS4mI3hEO0RlcGFydG1lbnQgb2YgTnV0cml0aW9uLCBIYXJ2
YXJkIFNjaG9vbCBvZiBQdWJsaWMgSGVhbHRoLCBCb3N0b24sIE1BOyBEZXBhcnRtZW50IG9mIEVw
aWRlbWlvbG9neSwgSGFydmFyZCBTY2hvb2wgb2YgUHVibGljIEhlYWx0aCwgQm9zdG9uLCBNQTsg
Q2hhbm5pbmcgTGFib3JhdG9yeSwgRGVwYXJ0bWVudCBvZiBNZWRpY2luZSwgQnJpZ2hhbSBhbmQg
V29tZW4mYXBvcztzIEhvc3BpdGFsIGFuZCBIYXJ2YXJkIE1lZGljYWwgU2Nob29sLCBCb3N0b24s
IE1BLjwvYXV0aC1hZGRyZXNzPjx0aXRsZXM+PHRpdGxlPkZpbmFuY2lhbCBpbmNlbnRpdmVzIGlu
Y3JlYXNlIGZydWl0IGFuZCB2ZWdldGFibGUgaW50YWtlIGFtb25nIFN1cHBsZW1lbnRhbCBOdXRy
aXRpb24gQXNzaXN0YW5jZSBQcm9ncmFtIHBhcnRpY2lwYW50czogYSByYW5kb21pemVkIGNvbnRy
b2xsZWQgdHJpYWwgb2YgdGhlIFVTREEgSGVhbHRoeSBJbmNlbnRpdmVzIFBpbG90PC90aXRsZT48
c2Vjb25kYXJ5LXRpdGxlPkFtIEogQ2xpbiBOdXRyPC9zZWNvbmRhcnktdGl0bGU+PC90aXRsZXM+
PHBlcmlvZGljYWw+PGZ1bGwtdGl0bGU+QW1lcmljYW4gSm91cm5hbCBvZiBDbGluaWNhbCBOdXRy
aXRpb248L2Z1bGwtdGl0bGU+PGFiYnItMT5BbSBKIENsaW4gTnV0cjwvYWJici0xPjwvcGVyaW9k
aWNhbD48cGFnZXM+NDIzLTM1PC9wYWdlcz48dm9sdW1lPjEwNDwvdm9sdW1lPjxudW1iZXI+Mjwv
bnVtYmVyPjxlZGl0aW9uPjIwMTUvMDQvMDgmI3hEOzIwMTYvMDYvMjQmI3hEOzIwMTYvMDkvMjM8
L2VkaXRpb24+PGtleXdvcmRzPjxrZXl3b3JkPkFkb2xlc2NlbnQ8L2tleXdvcmQ+PGtleXdvcmQ+
QWR1bHQ8L2tleXdvcmQ+PGtleXdvcmQ+Q29zdHMgYW5kIENvc3QgQW5hbHlzaXM8L2tleXdvcmQ+
PGtleXdvcmQ+RGlldC8gZWNvbm9taWNzL3N0YW5kYXJkczwva2V5d29yZD48a2V5d29yZD5GYW1p
bHkgQ2hhcmFjdGVyaXN0aWNzPC9rZXl3b3JkPjxrZXl3b3JkPkZlZWRpbmcgQmVoYXZpb3I8L2tl
eXdvcmQ+PGtleXdvcmQ+RmVtYWxlPC9rZXl3b3JkPjxrZXl3b3JkPkZvb2QgQXNzaXN0YW5jZTwv
a2V5d29yZD48a2V5d29yZD5GcnVpdDwva2V5d29yZD48a2V5d29yZD5IZWFsdGggQmVoYXZpb3I8
L2tleXdvcmQ+PGtleXdvcmQ+SGVhbHRoIFByb21vdGlvbi9tZXRob2RzPC9rZXl3b3JkPjxrZXl3
b3JkPkh1bWFuczwva2V5d29yZD48a2V5d29yZD5NYWxlPC9rZXl3b3JkPjxrZXl3b3JkPk1hc3Nh
Y2h1c2V0dHM8L2tleXdvcmQ+PGtleXdvcmQ+TWlkZGxlIEFnZWQ8L2tleXdvcmQ+PGtleXdvcmQ+
TW90aXZhdGlvbjwva2V5d29yZD48a2V5d29yZD5QaWxvdCBQcm9qZWN0czwva2V5d29yZD48a2V5
d29yZD5Qb3ZlcnR5PC9rZXl3b3JkPjxrZXl3b3JkPlByb2dyYW0gRXZhbHVhdGlvbjwva2V5d29y
ZD48a2V5d29yZD5Vbml0ZWQgU3RhdGVzPC9rZXl3b3JkPjxrZXl3b3JkPlVuaXRlZCBTdGF0ZXMg
RGVwYXJ0bWVudCBvZiBBZ3JpY3VsdHVyZTwva2V5d29yZD48a2V5d29yZD5WZWdldGFibGVzPC9r
ZXl3b3JkPjxrZXl3b3JkPllvdW5nIEFkdWx0PC9rZXl3b3JkPjxrZXl3b3JkPkJldmVyYWdlczwv
a2V5d29yZD48a2V5d29yZD5Cb2R5IE1hc3MgSW5kZXg8L2tleXdvcmQ+PGtleXdvcmQ+RGlldGFy
eSBGYXRzPC9rZXl3b3JkPjxrZXl3b3JkPkVuZXJneSBJbnRha2U8L2tleXdvcmQ+PGtleXdvcmQ+
Rm9sbG93LVVwIFN0dWRpZXM8L2tleXdvcmQ+PGtleXdvcmQ+SGVhbHRoeSBEaWV0PC9rZXl3b3Jk
PjxrZXl3b3JkPk51dHJpdGlvbmFsIFN0YXR1czwva2V5d29yZD48a2V5d29yZD5OdXRyaXRpdmUg
VmFsdWU8L2tleXdvcmQ+PGtleXdvcmQ+T2Jlc2l0eS9wcmV2ZW50aW9uICZhbXA7IGNvbnRyb2w8
L2tleXdvcmQ+PGtleXdvcmQ+UGF0aWVudCBDb21wbGlhbmNlPC9rZXl3b3JkPjxrZXl3b3JkPlJp
c2sgRmFjdG9yczwva2V5d29yZD48a2V5d29yZD5TaW5nbGUtQmxpbmQgTWV0aG9kPC9rZXl3b3Jk
PjxrZXl3b3JkPkFnZWQ8L2tleXdvcmQ+PGtleXdvcmQ+RGlldC9lY29ub21pY3MvIHN0YXRpc3Rp
Y3MgJmFtcDsgbnVtZXJpY2FsIGRhdGE8L2tleXdvcmQ+PGtleXdvcmQ+Rm9vZCBBc3Npc3RhbmNl
L2Vjb25vbWljcy8gc3RhdGlzdGljcyAmYW1wOyBudW1lcmljYWwgZGF0YTwva2V5d29yZD48a2V5
d29yZD5Gb29kIFN1cHBseS9lY29ub21pY3MvIHN0YXRpc3RpY3MgJmFtcDsgbnVtZXJpY2FsIGRh
dGE8L2tleXdvcmQ+PGtleXdvcmQ+TG9uZ2l0dWRpbmFsIFN0dWRpZXM8L2tleXdvcmQ+PGtleXdv
cmQ+U3VydmV5cyBhbmQgUXVlc3Rpb25uYWlyZXM8L2tleXdvcmQ+PC9rZXl3b3Jkcz48ZGF0ZXM+
PHllYXI+MjAxNjwveWVhcj48cHViLWRhdGVzPjxkYXRlPkF1ZyYjeEQ7Tm92IDAxJiN4RDtKYW48
L2RhdGU+PC9wdWItZGF0ZXM+PC9kYXRlcz48aXNibj4xOTM4LTMyMDcgKEVsZWN0cm9uaWMpJiN4
RDswMDAyLTkxNjUgKExpbmtpbmcpJiN4RDsyMTY4LTYxMTQgKEVsZWN0cm9uaWMpJiN4RDsyMTY4
LTYxMDYgKExpbmtpbmcpJiN4RDsxODc4LTI2MjAgKEVsZWN0cm9uaWMpJiN4RDsxNDk5LTQwNDYg
KExpbmtpbmcpPC9pc2JuPjxhY2Nlc3Npb24tbnVtPjI3MzM0MjM0PC9hY2Nlc3Npb24tbnVtPjx1
cmxzPjwvdXJscz48Y3VzdG9tMj40NDY2MTUxPC9jdXN0b20yPjxlbGVjdHJvbmljLXJlc291cmNl
LW51bT4xMC4xMDE2L2oueXBtZWQuMjAxNS4wMy4wMTkmI3hEOzEwLjM5NDUvYWpjbi4xMTUuMTI5
MzIwJiN4RDsxMC4xMDAxL2phbWFpbnRlcm5tZWQuMjAxNi41NjMzPC9lbGVjdHJvbmljLXJlc291
cmNlLW51bT48cmVtb3RlLWRhdGFiYXNlLXByb3ZpZGVyPk5MTTwvcmVtb3RlLWRhdGFiYXNlLXBy
b3ZpZGVyPjxsYW5ndWFnZT5lbmc8L2xhbmd1YWdlPjwvcmVjb3JkPjwvQ2l0ZT48L0VuZE5vdGU+
</w:fldData>
              </w:fldChar>
            </w:r>
            <w:r w:rsidRPr="00B33378">
              <w:rPr>
                <w:rFonts w:ascii="Times New Roman" w:eastAsia="Calibri" w:hAnsi="Times New Roman" w:cs="Times New Roman"/>
                <w:sz w:val="22"/>
                <w:szCs w:val="22"/>
              </w:rPr>
              <w:instrText xml:space="preserve"> ADDIN EN.CITE.DATA </w:instrText>
            </w:r>
            <w:r w:rsidRPr="00B33378">
              <w:rPr>
                <w:rFonts w:ascii="Times New Roman" w:eastAsia="Calibri" w:hAnsi="Times New Roman" w:cs="Times New Roman"/>
                <w:sz w:val="22"/>
                <w:szCs w:val="22"/>
              </w:rPr>
            </w:r>
            <w:r w:rsidRPr="00B33378">
              <w:rPr>
                <w:rFonts w:ascii="Times New Roman" w:eastAsia="Calibri" w:hAnsi="Times New Roman" w:cs="Times New Roman"/>
                <w:sz w:val="22"/>
                <w:szCs w:val="22"/>
              </w:rPr>
              <w:fldChar w:fldCharType="end"/>
            </w:r>
            <w:r w:rsidRPr="00B33378">
              <w:rPr>
                <w:rFonts w:ascii="Times New Roman" w:eastAsia="Calibri" w:hAnsi="Times New Roman" w:cs="Times New Roman"/>
                <w:sz w:val="22"/>
                <w:szCs w:val="22"/>
              </w:rPr>
            </w:r>
            <w:r w:rsidRPr="00B33378">
              <w:rPr>
                <w:rFonts w:ascii="Times New Roman" w:eastAsia="Calibri" w:hAnsi="Times New Roman" w:cs="Times New Roman"/>
                <w:sz w:val="22"/>
                <w:szCs w:val="22"/>
              </w:rPr>
              <w:fldChar w:fldCharType="separate"/>
            </w:r>
            <w:r w:rsidRPr="00B33378">
              <w:rPr>
                <w:rFonts w:ascii="Times New Roman" w:eastAsia="Calibri" w:hAnsi="Times New Roman" w:cs="Times New Roman"/>
                <w:noProof/>
                <w:sz w:val="22"/>
                <w:szCs w:val="22"/>
              </w:rPr>
              <w:t>[</w:t>
            </w:r>
            <w:r w:rsidR="007216CF">
              <w:rPr>
                <w:rFonts w:ascii="Times New Roman" w:eastAsia="Calibri" w:hAnsi="Times New Roman" w:cs="Times New Roman"/>
                <w:noProof/>
                <w:sz w:val="22"/>
                <w:szCs w:val="22"/>
              </w:rPr>
              <w:t>3</w:t>
            </w:r>
            <w:r w:rsidRPr="00B33378">
              <w:rPr>
                <w:rFonts w:ascii="Times New Roman" w:eastAsia="Calibri" w:hAnsi="Times New Roman" w:cs="Times New Roman"/>
                <w:noProof/>
                <w:sz w:val="22"/>
                <w:szCs w:val="22"/>
              </w:rPr>
              <w:t>,</w:t>
            </w:r>
            <w:r w:rsidR="007216CF">
              <w:rPr>
                <w:rFonts w:ascii="Times New Roman" w:eastAsia="Calibri" w:hAnsi="Times New Roman" w:cs="Times New Roman"/>
                <w:noProof/>
                <w:sz w:val="22"/>
                <w:szCs w:val="22"/>
              </w:rPr>
              <w:t>12</w:t>
            </w:r>
            <w:r w:rsidRPr="00B33378">
              <w:rPr>
                <w:rFonts w:ascii="Times New Roman" w:eastAsia="Calibri" w:hAnsi="Times New Roman" w:cs="Times New Roman"/>
                <w:noProof/>
                <w:sz w:val="22"/>
                <w:szCs w:val="22"/>
              </w:rPr>
              <w:t>]</w:t>
            </w:r>
            <w:r w:rsidRPr="00B33378">
              <w:rPr>
                <w:rFonts w:ascii="Times New Roman" w:eastAsia="Calibri" w:hAnsi="Times New Roman" w:cs="Times New Roman"/>
                <w:sz w:val="22"/>
                <w:szCs w:val="22"/>
              </w:rPr>
              <w:fldChar w:fldCharType="end"/>
            </w:r>
          </w:p>
        </w:tc>
      </w:tr>
      <w:tr w:rsidR="00DB1D56" w:rsidRPr="00B33378" w:rsidTr="00772338">
        <w:trPr>
          <w:trHeight w:val="374"/>
        </w:trPr>
        <w:tc>
          <w:tcPr>
            <w:tcW w:w="3753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DB1D56" w:rsidRPr="00B33378" w:rsidRDefault="00DB1D56" w:rsidP="00772338">
            <w:pPr>
              <w:ind w:left="247"/>
              <w:rPr>
                <w:rFonts w:ascii="Times New Roman" w:hAnsi="Times New Roman" w:cs="Times New Roman"/>
                <w:sz w:val="22"/>
                <w:szCs w:val="22"/>
              </w:rPr>
            </w:pPr>
            <w:r w:rsidRPr="00B33378">
              <w:rPr>
                <w:rFonts w:ascii="Times New Roman" w:hAnsi="Times New Roman" w:cs="Times New Roman"/>
                <w:sz w:val="22"/>
                <w:szCs w:val="22"/>
              </w:rPr>
              <w:t>Vegetables</w:t>
            </w:r>
          </w:p>
        </w:tc>
        <w:tc>
          <w:tcPr>
            <w:tcW w:w="2586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DB1D56" w:rsidRPr="00B33378" w:rsidRDefault="00DB1D56" w:rsidP="00772338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B33378">
              <w:rPr>
                <w:rFonts w:ascii="Times New Roman" w:hAnsi="Times New Roman" w:cs="Times New Roman"/>
                <w:sz w:val="22"/>
                <w:szCs w:val="22"/>
              </w:rPr>
              <w:t>19.0% (5.1)</w:t>
            </w:r>
          </w:p>
        </w:tc>
        <w:tc>
          <w:tcPr>
            <w:tcW w:w="1509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DB1D56" w:rsidRPr="00B33378" w:rsidRDefault="00DB1D56" w:rsidP="00772338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B33378">
              <w:rPr>
                <w:rFonts w:ascii="Times New Roman" w:hAnsi="Times New Roman" w:cs="Times New Roman"/>
                <w:sz w:val="22"/>
                <w:szCs w:val="22"/>
              </w:rPr>
              <w:t>Normal</w:t>
            </w:r>
          </w:p>
        </w:tc>
        <w:tc>
          <w:tcPr>
            <w:tcW w:w="2610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DB1D56" w:rsidRPr="00B33378" w:rsidRDefault="00DB1D56" w:rsidP="00772338">
            <w:pPr>
              <w:jc w:val="center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  <w:r w:rsidRPr="00B33378">
              <w:rPr>
                <w:rFonts w:ascii="Times New Roman" w:eastAsia="Calibri" w:hAnsi="Times New Roman" w:cs="Times New Roman"/>
                <w:sz w:val="22"/>
                <w:szCs w:val="22"/>
              </w:rPr>
              <w:t>HIP</w:t>
            </w:r>
            <w:r w:rsidRPr="00B33378">
              <w:rPr>
                <w:rFonts w:ascii="Times New Roman" w:eastAsia="Calibri" w:hAnsi="Times New Roman" w:cs="Times New Roman"/>
                <w:sz w:val="22"/>
                <w:szCs w:val="22"/>
              </w:rPr>
              <w:fldChar w:fldCharType="begin">
                <w:fldData xml:space="preserve">PEVuZE5vdGU+PENpdGU+PEF1dGhvcj5CYXJ0bGV0dCBTPC9BdXRob3I+PFJlY051bT4xPC9SZWNO
dW0+PERpc3BsYXlUZXh0PlsyNiwgNDhdPC9EaXNwbGF5VGV4dD48cmVjb3JkPjxyZWMtbnVtYmVy
PjE8L3JlYy1udW1iZXI+PGZvcmVpZ24ta2V5cz48a2V5IGFwcD0iRU4iIGRiLWlkPSJ4YTIwZnAy
MHFlYXdydmVmdHRoeGEwejV4ZGF3dGQweGV4dHciIHRpbWVzdGFtcD0iMTUyOTExNzM3NCI+MTwv
a2V5PjwvZm9yZWlnbi1rZXlzPjxyZWYtdHlwZSBuYW1lPSJKb3VybmFsIEFydGljbGUiPjE3PC9y
ZWYtdHlwZT48Y29udHJpYnV0b3JzPjxhdXRob3JzPjxhdXRob3I+QmFydGxldHQgUywgS2xlcm1h
biBKLCBPbHNobyBMLCBldCBhbC4gRTwvYXV0aG9yPjwvYXV0aG9ycz48L2NvbnRyaWJ1dG9ycz48
dGl0bGVzPjx0aXRsZT52YXVsYXRpb24gb2YgdGhlIEhlYWx0aHkgSW5jZW50aXZlcyBQaWxvdCAo
SElQKTogRmluYWwgUmVwb3J0LiAyMDE0OyA8L3RpdGxlPjwvdGl0bGVzPjxkYXRlcz48L2RhdGVz
Pjx1cmxzPjxyZWxhdGVkLXVybHM+PHVybD5odHRwOi8vd3d3LmZucy51c2RhLmdvdi9zaXRlcy9k
ZWZhdWx0L2ZpbGVzL0hJUC1GaW5hbC5wZGYuIEFjY2Vzc2VkIEp1bmUgMTUsIDIwMTg8L3VybD48
L3JlbGF0ZWQtdXJscz48L3VybHM+PC9yZWNvcmQ+PC9DaXRlPjxDaXRlPjxBdXRob3I+T2xzaG88
L0F1dGhvcj48WWVhcj4yMDE2PC9ZZWFyPjxSZWNOdW0+NTMwNjwvUmVjTnVtPjxyZWNvcmQ+PHJl
Yy1udW1iZXI+NTMwNjwvcmVjLW51bWJlcj48Zm9yZWlnbi1rZXlzPjxrZXkgYXBwPSJFTiIgZGIt
aWQ9Inh0MmZhNXBmMXZ2cHRpZXhwdm54dHd6anNhNWZlc3Q1ejV2eCI+NTMwNjwva2V5PjwvZm9y
ZWlnbi1rZXlzPjxyZWYtdHlwZSBuYW1lPSJKb3VybmFsIEFydGljbGUiPjE3PC9yZWYtdHlwZT48
Y29udHJpYnV0b3JzPjxhdXRob3JzPjxhdXRob3I+T2xzaG8sIEwuIEUuPC9hdXRob3I+PGF1dGhv
cj5LbGVybWFuLCBKLiBBLjwvYXV0aG9yPjxhdXRob3I+V2lsZGUsIFAuIEUuPC9hdXRob3I+PGF1
dGhvcj5CYXJ0bGV0dCwgUy48L2F1dGhvcj48YXV0aG9yPkhhcm5hY2ssIEwuPC9hdXRob3I+PGF1
dGhvcj5PYWtlcywgSi4gTS48L2F1dGhvcj48YXV0aG9yPkVsYmVsLCBCLjwvYXV0aG9yPjxhdXRo
b3I+QmVhdHR5LCBULjwvYXV0aG9yPjxhdXRob3I+UnlkZWxsLCBTLjwvYXV0aG9yPjxhdXRob3I+
RnJlbmNoLCBTLjwvYXV0aG9yPjxhdXRob3I+TGV1bmcsIEMuIFcuPC9hdXRob3I+PGF1dGhvcj5D
bHVnZ2lzaCwgUy48L2F1dGhvcj48YXV0aG9yPlZpbGxhbW9yLCBFLjwvYXV0aG9yPjxhdXRob3I+
Q2F0YWxhbm8sIFAuIEouPC9hdXRob3I+PGF1dGhvcj5XaWxsZXR0LCBXLiBDLjwvYXV0aG9yPjxh
dXRob3I+UmltbSwgRS4gQi48L2F1dGhvcj48L2F1dGhvcnM+PC9jb250cmlidXRvcnM+PGF1dGgt
YWRkcmVzcz5BYnQgQXNzb2NpYXRlcywgQ2FtYnJpZGdlLCBNQTsgYW5kIGxhdXJlbl9vbHNob0Bh
YnRhc3NvYy5jb20uJiN4RDtBYnQgQXNzb2NpYXRlcywgQ2FtYnJpZGdlLCBNQTsgYW5kLiYjeEQ7
RnJpZWRtYW4gU2Nob29sIG9mIE51dHJpdGlvbiBTY2llbmNlIGFuZCBQb2xpY3ksIFR1ZnRzIFVu
aXZlcnNpdHksIEJvc3RvbiwgTUEuJiN4RDtEaXZpc2lvbiBvZiBFcGlkZW1pb2xvZ3kgYW5kIENv
bW11bml0eSBIZWFsdGgsIFNjaG9vbCBvZiBQdWJsaWMgSGVhbHRoLCBVbml2ZXJzaXR5IG9mIE1p
bm5lc290YSwgTWlubmVhcG9saXMuJiN4RDtEZXBhcnRtZW50IG9mIFBvcHVsYXRpb24gSGVhbHRo
LCBTY2hvb2wgb2YgTWVkaWNpbmUgYW5kIFdhZ25lciBTY2hvb2wgb2YgUHVibGljIFNlcnZpY2Us
IE5ldyBZb3JrIFVuaXZlcnNpdHksIE5ldyBZb3JrLiYjeEQ7QWdyaWN1bHR1cmFsIGFuZCBSZXNv
dXJjZSBFY29ub21pY3MsIFVuaXZlcnNpdHkgb2YgQ2FsaWZvcm5pYS1EYXZpcywgRGF2aXMuJiN4
RDtDZW50ZXIgZm9yIEhlYWx0aCBhbmQgQ29tbXVuaXR5LCBTY2hvb2wgb2YgTWVkaWNpbmUsIFVu
aXZlcnNpdHkgb2YgQ2FsaWZvcm5pYSwgU2FuIEZyYW5jaXNjbywgQ0EuIEVsZWN0cm9uaWMgYWRk
cmVzczogTGV1bmdDQGNoYy51Y3NmLmVkdS4mI3hEO1Byb2plY3QgQnJlYWQtVGhlIFdhbGsgZm9y
IEh1bmdlciwgRWFzdCBCb3N0b24sIE1BLiYjeEQ7RGVwYXJ0bWVudCBvZiBOdXRyaXRpb24sIEhh
cnZhcmQgU2Nob29sIG9mIFB1YmxpYyBIZWFsdGgsIEJvc3RvbiwgTUE7IERlcGFydG1lbnQgb2Yg
RXBpZGVtaW9sb2d5LCBVbml2ZXJzaXR5IG9mIE1pY2hpZ2FuIFNjaG9vbCBvZiBQdWJsaWMgSGVh
bHRoLCBBbm4gQXJib3IsIE1JLiYjeEQ7RGVwYXJ0bWVudCBvZiBCaW9zdGF0aXN0aWNzLCBIYXJ2
YXJkIFNjaG9vbCBvZiBQdWJsaWMgSGVhbHRoLCBCb3N0b24sIE1BOyBEZXBhcnRtZW50IG9mIEJp
b3N0YXRpc3RpY3MgYW5kIENvbXB1dGF0aW9uYWwgQmlvbG9neSwgRGFuYSBGYXJiZXIgQ2FuY2Vy
IEluc3RpdHV0ZSwgQm9zdG9uLCBNQS4mI3hEO0RlcGFydG1lbnQgb2YgTnV0cml0aW9uLCBIYXJ2
YXJkIFNjaG9vbCBvZiBQdWJsaWMgSGVhbHRoLCBCb3N0b24sIE1BOyBEZXBhcnRtZW50IG9mIEVw
aWRlbWlvbG9neSwgSGFydmFyZCBTY2hvb2wgb2YgUHVibGljIEhlYWx0aCwgQm9zdG9uLCBNQTsg
Q2hhbm5pbmcgTGFib3JhdG9yeSwgRGVwYXJ0bWVudCBvZiBNZWRpY2luZSwgQnJpZ2hhbSBhbmQg
V29tZW4mYXBvcztzIEhvc3BpdGFsIGFuZCBIYXJ2YXJkIE1lZGljYWwgU2Nob29sLCBCb3N0b24s
IE1BLjwvYXV0aC1hZGRyZXNzPjx0aXRsZXM+PHRpdGxlPkZpbmFuY2lhbCBpbmNlbnRpdmVzIGlu
Y3JlYXNlIGZydWl0IGFuZCB2ZWdldGFibGUgaW50YWtlIGFtb25nIFN1cHBsZW1lbnRhbCBOdXRy
aXRpb24gQXNzaXN0YW5jZSBQcm9ncmFtIHBhcnRpY2lwYW50czogYSByYW5kb21pemVkIGNvbnRy
b2xsZWQgdHJpYWwgb2YgdGhlIFVTREEgSGVhbHRoeSBJbmNlbnRpdmVzIFBpbG90PC90aXRsZT48
c2Vjb25kYXJ5LXRpdGxlPkFtIEogQ2xpbiBOdXRyPC9zZWNvbmRhcnktdGl0bGU+PC90aXRsZXM+
PHBlcmlvZGljYWw+PGZ1bGwtdGl0bGU+QW1lcmljYW4gSm91cm5hbCBvZiBDbGluaWNhbCBOdXRy
aXRpb248L2Z1bGwtdGl0bGU+PGFiYnItMT5BbSBKIENsaW4gTnV0cjwvYWJici0xPjwvcGVyaW9k
aWNhbD48cGFnZXM+NDIzLTM1PC9wYWdlcz48dm9sdW1lPjEwNDwvdm9sdW1lPjxudW1iZXI+Mjwv
bnVtYmVyPjxlZGl0aW9uPjIwMTUvMDQvMDgmI3hEOzIwMTYvMDYvMjQmI3hEOzIwMTYvMDkvMjM8
L2VkaXRpb24+PGtleXdvcmRzPjxrZXl3b3JkPkFkb2xlc2NlbnQ8L2tleXdvcmQ+PGtleXdvcmQ+
QWR1bHQ8L2tleXdvcmQ+PGtleXdvcmQ+Q29zdHMgYW5kIENvc3QgQW5hbHlzaXM8L2tleXdvcmQ+
PGtleXdvcmQ+RGlldC8gZWNvbm9taWNzL3N0YW5kYXJkczwva2V5d29yZD48a2V5d29yZD5GYW1p
bHkgQ2hhcmFjdGVyaXN0aWNzPC9rZXl3b3JkPjxrZXl3b3JkPkZlZWRpbmcgQmVoYXZpb3I8L2tl
eXdvcmQ+PGtleXdvcmQ+RmVtYWxlPC9rZXl3b3JkPjxrZXl3b3JkPkZvb2QgQXNzaXN0YW5jZTwv
a2V5d29yZD48a2V5d29yZD5GcnVpdDwva2V5d29yZD48a2V5d29yZD5IZWFsdGggQmVoYXZpb3I8
L2tleXdvcmQ+PGtleXdvcmQ+SGVhbHRoIFByb21vdGlvbi9tZXRob2RzPC9rZXl3b3JkPjxrZXl3
b3JkPkh1bWFuczwva2V5d29yZD48a2V5d29yZD5NYWxlPC9rZXl3b3JkPjxrZXl3b3JkPk1hc3Nh
Y2h1c2V0dHM8L2tleXdvcmQ+PGtleXdvcmQ+TWlkZGxlIEFnZWQ8L2tleXdvcmQ+PGtleXdvcmQ+
TW90aXZhdGlvbjwva2V5d29yZD48a2V5d29yZD5QaWxvdCBQcm9qZWN0czwva2V5d29yZD48a2V5
d29yZD5Qb3ZlcnR5PC9rZXl3b3JkPjxrZXl3b3JkPlByb2dyYW0gRXZhbHVhdGlvbjwva2V5d29y
ZD48a2V5d29yZD5Vbml0ZWQgU3RhdGVzPC9rZXl3b3JkPjxrZXl3b3JkPlVuaXRlZCBTdGF0ZXMg
RGVwYXJ0bWVudCBvZiBBZ3JpY3VsdHVyZTwva2V5d29yZD48a2V5d29yZD5WZWdldGFibGVzPC9r
ZXl3b3JkPjxrZXl3b3JkPllvdW5nIEFkdWx0PC9rZXl3b3JkPjxrZXl3b3JkPkJldmVyYWdlczwv
a2V5d29yZD48a2V5d29yZD5Cb2R5IE1hc3MgSW5kZXg8L2tleXdvcmQ+PGtleXdvcmQ+RGlldGFy
eSBGYXRzPC9rZXl3b3JkPjxrZXl3b3JkPkVuZXJneSBJbnRha2U8L2tleXdvcmQ+PGtleXdvcmQ+
Rm9sbG93LVVwIFN0dWRpZXM8L2tleXdvcmQ+PGtleXdvcmQ+SGVhbHRoeSBEaWV0PC9rZXl3b3Jk
PjxrZXl3b3JkPk51dHJpdGlvbmFsIFN0YXR1czwva2V5d29yZD48a2V5d29yZD5OdXRyaXRpdmUg
VmFsdWU8L2tleXdvcmQ+PGtleXdvcmQ+T2Jlc2l0eS9wcmV2ZW50aW9uICZhbXA7IGNvbnRyb2w8
L2tleXdvcmQ+PGtleXdvcmQ+UGF0aWVudCBDb21wbGlhbmNlPC9rZXl3b3JkPjxrZXl3b3JkPlJp
c2sgRmFjdG9yczwva2V5d29yZD48a2V5d29yZD5TaW5nbGUtQmxpbmQgTWV0aG9kPC9rZXl3b3Jk
PjxrZXl3b3JkPkFnZWQ8L2tleXdvcmQ+PGtleXdvcmQ+RGlldC9lY29ub21pY3MvIHN0YXRpc3Rp
Y3MgJmFtcDsgbnVtZXJpY2FsIGRhdGE8L2tleXdvcmQ+PGtleXdvcmQ+Rm9vZCBBc3Npc3RhbmNl
L2Vjb25vbWljcy8gc3RhdGlzdGljcyAmYW1wOyBudW1lcmljYWwgZGF0YTwva2V5d29yZD48a2V5
d29yZD5Gb29kIFN1cHBseS9lY29ub21pY3MvIHN0YXRpc3RpY3MgJmFtcDsgbnVtZXJpY2FsIGRh
dGE8L2tleXdvcmQ+PGtleXdvcmQ+TG9uZ2l0dWRpbmFsIFN0dWRpZXM8L2tleXdvcmQ+PGtleXdv
cmQ+U3VydmV5cyBhbmQgUXVlc3Rpb25uYWlyZXM8L2tleXdvcmQ+PC9rZXl3b3Jkcz48ZGF0ZXM+
PHllYXI+MjAxNjwveWVhcj48cHViLWRhdGVzPjxkYXRlPkF1ZyYjeEQ7Tm92IDAxJiN4RDtKYW48
L2RhdGU+PC9wdWItZGF0ZXM+PC9kYXRlcz48aXNibj4xOTM4LTMyMDcgKEVsZWN0cm9uaWMpJiN4
RDswMDAyLTkxNjUgKExpbmtpbmcpJiN4RDsyMTY4LTYxMTQgKEVsZWN0cm9uaWMpJiN4RDsyMTY4
LTYxMDYgKExpbmtpbmcpJiN4RDsxODc4LTI2MjAgKEVsZWN0cm9uaWMpJiN4RDsxNDk5LTQwNDYg
KExpbmtpbmcpPC9pc2JuPjxhY2Nlc3Npb24tbnVtPjI3MzM0MjM0PC9hY2Nlc3Npb24tbnVtPjx1
cmxzPjwvdXJscz48Y3VzdG9tMj40NDY2MTUxPC9jdXN0b20yPjxlbGVjdHJvbmljLXJlc291cmNl
LW51bT4xMC4xMDE2L2oueXBtZWQuMjAxNS4wMy4wMTkmI3hEOzEwLjM5NDUvYWpjbi4xMTUuMTI5
MzIwJiN4RDsxMC4xMDAxL2phbWFpbnRlcm5tZWQuMjAxNi41NjMzPC9lbGVjdHJvbmljLXJlc291
cmNlLW51bT48cmVtb3RlLWRhdGFiYXNlLXByb3ZpZGVyPk5MTTwvcmVtb3RlLWRhdGFiYXNlLXBy
b3ZpZGVyPjxsYW5ndWFnZT5lbmc8L2xhbmd1YWdlPjwvcmVjb3JkPjwvQ2l0ZT48L0VuZE5vdGU+
</w:fldData>
              </w:fldChar>
            </w:r>
            <w:r w:rsidRPr="00B33378">
              <w:rPr>
                <w:rFonts w:ascii="Times New Roman" w:eastAsia="Calibri" w:hAnsi="Times New Roman" w:cs="Times New Roman"/>
                <w:sz w:val="22"/>
                <w:szCs w:val="22"/>
              </w:rPr>
              <w:instrText xml:space="preserve"> ADDIN EN.CITE </w:instrText>
            </w:r>
            <w:r w:rsidRPr="00B33378">
              <w:rPr>
                <w:rFonts w:ascii="Times New Roman" w:eastAsia="Calibri" w:hAnsi="Times New Roman" w:cs="Times New Roman"/>
                <w:sz w:val="22"/>
                <w:szCs w:val="22"/>
              </w:rPr>
              <w:fldChar w:fldCharType="begin">
                <w:fldData xml:space="preserve">PEVuZE5vdGU+PENpdGU+PEF1dGhvcj5CYXJ0bGV0dCBTPC9BdXRob3I+PFJlY051bT4xPC9SZWNO
dW0+PERpc3BsYXlUZXh0PlsyNiwgNDhdPC9EaXNwbGF5VGV4dD48cmVjb3JkPjxyZWMtbnVtYmVy
PjE8L3JlYy1udW1iZXI+PGZvcmVpZ24ta2V5cz48a2V5IGFwcD0iRU4iIGRiLWlkPSJ4YTIwZnAy
MHFlYXdydmVmdHRoeGEwejV4ZGF3dGQweGV4dHciIHRpbWVzdGFtcD0iMTUyOTExNzM3NCI+MTwv
a2V5PjwvZm9yZWlnbi1rZXlzPjxyZWYtdHlwZSBuYW1lPSJKb3VybmFsIEFydGljbGUiPjE3PC9y
ZWYtdHlwZT48Y29udHJpYnV0b3JzPjxhdXRob3JzPjxhdXRob3I+QmFydGxldHQgUywgS2xlcm1h
biBKLCBPbHNobyBMLCBldCBhbC4gRTwvYXV0aG9yPjwvYXV0aG9ycz48L2NvbnRyaWJ1dG9ycz48
dGl0bGVzPjx0aXRsZT52YXVsYXRpb24gb2YgdGhlIEhlYWx0aHkgSW5jZW50aXZlcyBQaWxvdCAo
SElQKTogRmluYWwgUmVwb3J0LiAyMDE0OyA8L3RpdGxlPjwvdGl0bGVzPjxkYXRlcz48L2RhdGVz
Pjx1cmxzPjxyZWxhdGVkLXVybHM+PHVybD5odHRwOi8vd3d3LmZucy51c2RhLmdvdi9zaXRlcy9k
ZWZhdWx0L2ZpbGVzL0hJUC1GaW5hbC5wZGYuIEFjY2Vzc2VkIEp1bmUgMTUsIDIwMTg8L3VybD48
L3JlbGF0ZWQtdXJscz48L3VybHM+PC9yZWNvcmQ+PC9DaXRlPjxDaXRlPjxBdXRob3I+T2xzaG88
L0F1dGhvcj48WWVhcj4yMDE2PC9ZZWFyPjxSZWNOdW0+NTMwNjwvUmVjTnVtPjxyZWNvcmQ+PHJl
Yy1udW1iZXI+NTMwNjwvcmVjLW51bWJlcj48Zm9yZWlnbi1rZXlzPjxrZXkgYXBwPSJFTiIgZGIt
aWQ9Inh0MmZhNXBmMXZ2cHRpZXhwdm54dHd6anNhNWZlc3Q1ejV2eCI+NTMwNjwva2V5PjwvZm9y
ZWlnbi1rZXlzPjxyZWYtdHlwZSBuYW1lPSJKb3VybmFsIEFydGljbGUiPjE3PC9yZWYtdHlwZT48
Y29udHJpYnV0b3JzPjxhdXRob3JzPjxhdXRob3I+T2xzaG8sIEwuIEUuPC9hdXRob3I+PGF1dGhv
cj5LbGVybWFuLCBKLiBBLjwvYXV0aG9yPjxhdXRob3I+V2lsZGUsIFAuIEUuPC9hdXRob3I+PGF1
dGhvcj5CYXJ0bGV0dCwgUy48L2F1dGhvcj48YXV0aG9yPkhhcm5hY2ssIEwuPC9hdXRob3I+PGF1
dGhvcj5PYWtlcywgSi4gTS48L2F1dGhvcj48YXV0aG9yPkVsYmVsLCBCLjwvYXV0aG9yPjxhdXRo
b3I+QmVhdHR5LCBULjwvYXV0aG9yPjxhdXRob3I+UnlkZWxsLCBTLjwvYXV0aG9yPjxhdXRob3I+
RnJlbmNoLCBTLjwvYXV0aG9yPjxhdXRob3I+TGV1bmcsIEMuIFcuPC9hdXRob3I+PGF1dGhvcj5D
bHVnZ2lzaCwgUy48L2F1dGhvcj48YXV0aG9yPlZpbGxhbW9yLCBFLjwvYXV0aG9yPjxhdXRob3I+
Q2F0YWxhbm8sIFAuIEouPC9hdXRob3I+PGF1dGhvcj5XaWxsZXR0LCBXLiBDLjwvYXV0aG9yPjxh
dXRob3I+UmltbSwgRS4gQi48L2F1dGhvcj48L2F1dGhvcnM+PC9jb250cmlidXRvcnM+PGF1dGgt
YWRkcmVzcz5BYnQgQXNzb2NpYXRlcywgQ2FtYnJpZGdlLCBNQTsgYW5kIGxhdXJlbl9vbHNob0Bh
YnRhc3NvYy5jb20uJiN4RDtBYnQgQXNzb2NpYXRlcywgQ2FtYnJpZGdlLCBNQTsgYW5kLiYjeEQ7
RnJpZWRtYW4gU2Nob29sIG9mIE51dHJpdGlvbiBTY2llbmNlIGFuZCBQb2xpY3ksIFR1ZnRzIFVu
aXZlcnNpdHksIEJvc3RvbiwgTUEuJiN4RDtEaXZpc2lvbiBvZiBFcGlkZW1pb2xvZ3kgYW5kIENv
bW11bml0eSBIZWFsdGgsIFNjaG9vbCBvZiBQdWJsaWMgSGVhbHRoLCBVbml2ZXJzaXR5IG9mIE1p
bm5lc290YSwgTWlubmVhcG9saXMuJiN4RDtEZXBhcnRtZW50IG9mIFBvcHVsYXRpb24gSGVhbHRo
LCBTY2hvb2wgb2YgTWVkaWNpbmUgYW5kIFdhZ25lciBTY2hvb2wgb2YgUHVibGljIFNlcnZpY2Us
IE5ldyBZb3JrIFVuaXZlcnNpdHksIE5ldyBZb3JrLiYjeEQ7QWdyaWN1bHR1cmFsIGFuZCBSZXNv
dXJjZSBFY29ub21pY3MsIFVuaXZlcnNpdHkgb2YgQ2FsaWZvcm5pYS1EYXZpcywgRGF2aXMuJiN4
RDtDZW50ZXIgZm9yIEhlYWx0aCBhbmQgQ29tbXVuaXR5LCBTY2hvb2wgb2YgTWVkaWNpbmUsIFVu
aXZlcnNpdHkgb2YgQ2FsaWZvcm5pYSwgU2FuIEZyYW5jaXNjbywgQ0EuIEVsZWN0cm9uaWMgYWRk
cmVzczogTGV1bmdDQGNoYy51Y3NmLmVkdS4mI3hEO1Byb2plY3QgQnJlYWQtVGhlIFdhbGsgZm9y
IEh1bmdlciwgRWFzdCBCb3N0b24sIE1BLiYjeEQ7RGVwYXJ0bWVudCBvZiBOdXRyaXRpb24sIEhh
cnZhcmQgU2Nob29sIG9mIFB1YmxpYyBIZWFsdGgsIEJvc3RvbiwgTUE7IERlcGFydG1lbnQgb2Yg
RXBpZGVtaW9sb2d5LCBVbml2ZXJzaXR5IG9mIE1pY2hpZ2FuIFNjaG9vbCBvZiBQdWJsaWMgSGVh
bHRoLCBBbm4gQXJib3IsIE1JLiYjeEQ7RGVwYXJ0bWVudCBvZiBCaW9zdGF0aXN0aWNzLCBIYXJ2
YXJkIFNjaG9vbCBvZiBQdWJsaWMgSGVhbHRoLCBCb3N0b24sIE1BOyBEZXBhcnRtZW50IG9mIEJp
b3N0YXRpc3RpY3MgYW5kIENvbXB1dGF0aW9uYWwgQmlvbG9neSwgRGFuYSBGYXJiZXIgQ2FuY2Vy
IEluc3RpdHV0ZSwgQm9zdG9uLCBNQS4mI3hEO0RlcGFydG1lbnQgb2YgTnV0cml0aW9uLCBIYXJ2
YXJkIFNjaG9vbCBvZiBQdWJsaWMgSGVhbHRoLCBCb3N0b24sIE1BOyBEZXBhcnRtZW50IG9mIEVw
aWRlbWlvbG9neSwgSGFydmFyZCBTY2hvb2wgb2YgUHVibGljIEhlYWx0aCwgQm9zdG9uLCBNQTsg
Q2hhbm5pbmcgTGFib3JhdG9yeSwgRGVwYXJ0bWVudCBvZiBNZWRpY2luZSwgQnJpZ2hhbSBhbmQg
V29tZW4mYXBvcztzIEhvc3BpdGFsIGFuZCBIYXJ2YXJkIE1lZGljYWwgU2Nob29sLCBCb3N0b24s
IE1BLjwvYXV0aC1hZGRyZXNzPjx0aXRsZXM+PHRpdGxlPkZpbmFuY2lhbCBpbmNlbnRpdmVzIGlu
Y3JlYXNlIGZydWl0IGFuZCB2ZWdldGFibGUgaW50YWtlIGFtb25nIFN1cHBsZW1lbnRhbCBOdXRy
aXRpb24gQXNzaXN0YW5jZSBQcm9ncmFtIHBhcnRpY2lwYW50czogYSByYW5kb21pemVkIGNvbnRy
b2xsZWQgdHJpYWwgb2YgdGhlIFVTREEgSGVhbHRoeSBJbmNlbnRpdmVzIFBpbG90PC90aXRsZT48
c2Vjb25kYXJ5LXRpdGxlPkFtIEogQ2xpbiBOdXRyPC9zZWNvbmRhcnktdGl0bGU+PC90aXRsZXM+
PHBlcmlvZGljYWw+PGZ1bGwtdGl0bGU+QW1lcmljYW4gSm91cm5hbCBvZiBDbGluaWNhbCBOdXRy
aXRpb248L2Z1bGwtdGl0bGU+PGFiYnItMT5BbSBKIENsaW4gTnV0cjwvYWJici0xPjwvcGVyaW9k
aWNhbD48cGFnZXM+NDIzLTM1PC9wYWdlcz48dm9sdW1lPjEwNDwvdm9sdW1lPjxudW1iZXI+Mjwv
bnVtYmVyPjxlZGl0aW9uPjIwMTUvMDQvMDgmI3hEOzIwMTYvMDYvMjQmI3hEOzIwMTYvMDkvMjM8
L2VkaXRpb24+PGtleXdvcmRzPjxrZXl3b3JkPkFkb2xlc2NlbnQ8L2tleXdvcmQ+PGtleXdvcmQ+
QWR1bHQ8L2tleXdvcmQ+PGtleXdvcmQ+Q29zdHMgYW5kIENvc3QgQW5hbHlzaXM8L2tleXdvcmQ+
PGtleXdvcmQ+RGlldC8gZWNvbm9taWNzL3N0YW5kYXJkczwva2V5d29yZD48a2V5d29yZD5GYW1p
bHkgQ2hhcmFjdGVyaXN0aWNzPC9rZXl3b3JkPjxrZXl3b3JkPkZlZWRpbmcgQmVoYXZpb3I8L2tl
eXdvcmQ+PGtleXdvcmQ+RmVtYWxlPC9rZXl3b3JkPjxrZXl3b3JkPkZvb2QgQXNzaXN0YW5jZTwv
a2V5d29yZD48a2V5d29yZD5GcnVpdDwva2V5d29yZD48a2V5d29yZD5IZWFsdGggQmVoYXZpb3I8
L2tleXdvcmQ+PGtleXdvcmQ+SGVhbHRoIFByb21vdGlvbi9tZXRob2RzPC9rZXl3b3JkPjxrZXl3
b3JkPkh1bWFuczwva2V5d29yZD48a2V5d29yZD5NYWxlPC9rZXl3b3JkPjxrZXl3b3JkPk1hc3Nh
Y2h1c2V0dHM8L2tleXdvcmQ+PGtleXdvcmQ+TWlkZGxlIEFnZWQ8L2tleXdvcmQ+PGtleXdvcmQ+
TW90aXZhdGlvbjwva2V5d29yZD48a2V5d29yZD5QaWxvdCBQcm9qZWN0czwva2V5d29yZD48a2V5
d29yZD5Qb3ZlcnR5PC9rZXl3b3JkPjxrZXl3b3JkPlByb2dyYW0gRXZhbHVhdGlvbjwva2V5d29y
ZD48a2V5d29yZD5Vbml0ZWQgU3RhdGVzPC9rZXl3b3JkPjxrZXl3b3JkPlVuaXRlZCBTdGF0ZXMg
RGVwYXJ0bWVudCBvZiBBZ3JpY3VsdHVyZTwva2V5d29yZD48a2V5d29yZD5WZWdldGFibGVzPC9r
ZXl3b3JkPjxrZXl3b3JkPllvdW5nIEFkdWx0PC9rZXl3b3JkPjxrZXl3b3JkPkJldmVyYWdlczwv
a2V5d29yZD48a2V5d29yZD5Cb2R5IE1hc3MgSW5kZXg8L2tleXdvcmQ+PGtleXdvcmQ+RGlldGFy
eSBGYXRzPC9rZXl3b3JkPjxrZXl3b3JkPkVuZXJneSBJbnRha2U8L2tleXdvcmQ+PGtleXdvcmQ+
Rm9sbG93LVVwIFN0dWRpZXM8L2tleXdvcmQ+PGtleXdvcmQ+SGVhbHRoeSBEaWV0PC9rZXl3b3Jk
PjxrZXl3b3JkPk51dHJpdGlvbmFsIFN0YXR1czwva2V5d29yZD48a2V5d29yZD5OdXRyaXRpdmUg
VmFsdWU8L2tleXdvcmQ+PGtleXdvcmQ+T2Jlc2l0eS9wcmV2ZW50aW9uICZhbXA7IGNvbnRyb2w8
L2tleXdvcmQ+PGtleXdvcmQ+UGF0aWVudCBDb21wbGlhbmNlPC9rZXl3b3JkPjxrZXl3b3JkPlJp
c2sgRmFjdG9yczwva2V5d29yZD48a2V5d29yZD5TaW5nbGUtQmxpbmQgTWV0aG9kPC9rZXl3b3Jk
PjxrZXl3b3JkPkFnZWQ8L2tleXdvcmQ+PGtleXdvcmQ+RGlldC9lY29ub21pY3MvIHN0YXRpc3Rp
Y3MgJmFtcDsgbnVtZXJpY2FsIGRhdGE8L2tleXdvcmQ+PGtleXdvcmQ+Rm9vZCBBc3Npc3RhbmNl
L2Vjb25vbWljcy8gc3RhdGlzdGljcyAmYW1wOyBudW1lcmljYWwgZGF0YTwva2V5d29yZD48a2V5
d29yZD5Gb29kIFN1cHBseS9lY29ub21pY3MvIHN0YXRpc3RpY3MgJmFtcDsgbnVtZXJpY2FsIGRh
dGE8L2tleXdvcmQ+PGtleXdvcmQ+TG9uZ2l0dWRpbmFsIFN0dWRpZXM8L2tleXdvcmQ+PGtleXdv
cmQ+U3VydmV5cyBhbmQgUXVlc3Rpb25uYWlyZXM8L2tleXdvcmQ+PC9rZXl3b3Jkcz48ZGF0ZXM+
PHllYXI+MjAxNjwveWVhcj48cHViLWRhdGVzPjxkYXRlPkF1ZyYjeEQ7Tm92IDAxJiN4RDtKYW48
L2RhdGU+PC9wdWItZGF0ZXM+PC9kYXRlcz48aXNibj4xOTM4LTMyMDcgKEVsZWN0cm9uaWMpJiN4
RDswMDAyLTkxNjUgKExpbmtpbmcpJiN4RDsyMTY4LTYxMTQgKEVsZWN0cm9uaWMpJiN4RDsyMTY4
LTYxMDYgKExpbmtpbmcpJiN4RDsxODc4LTI2MjAgKEVsZWN0cm9uaWMpJiN4RDsxNDk5LTQwNDYg
KExpbmtpbmcpPC9pc2JuPjxhY2Nlc3Npb24tbnVtPjI3MzM0MjM0PC9hY2Nlc3Npb24tbnVtPjx1
cmxzPjwvdXJscz48Y3VzdG9tMj40NDY2MTUxPC9jdXN0b20yPjxlbGVjdHJvbmljLXJlc291cmNl
LW51bT4xMC4xMDE2L2oueXBtZWQuMjAxNS4wMy4wMTkmI3hEOzEwLjM5NDUvYWpjbi4xMTUuMTI5
MzIwJiN4RDsxMC4xMDAxL2phbWFpbnRlcm5tZWQuMjAxNi41NjMzPC9lbGVjdHJvbmljLXJlc291
cmNlLW51bT48cmVtb3RlLWRhdGFiYXNlLXByb3ZpZGVyPk5MTTwvcmVtb3RlLWRhdGFiYXNlLXBy
b3ZpZGVyPjxsYW5ndWFnZT5lbmc8L2xhbmd1YWdlPjwvcmVjb3JkPjwvQ2l0ZT48L0VuZE5vdGU+
</w:fldData>
              </w:fldChar>
            </w:r>
            <w:r w:rsidRPr="00B33378">
              <w:rPr>
                <w:rFonts w:ascii="Times New Roman" w:eastAsia="Calibri" w:hAnsi="Times New Roman" w:cs="Times New Roman"/>
                <w:sz w:val="22"/>
                <w:szCs w:val="22"/>
              </w:rPr>
              <w:instrText xml:space="preserve"> ADDIN EN.CITE.DATA </w:instrText>
            </w:r>
            <w:r w:rsidRPr="00B33378">
              <w:rPr>
                <w:rFonts w:ascii="Times New Roman" w:eastAsia="Calibri" w:hAnsi="Times New Roman" w:cs="Times New Roman"/>
                <w:sz w:val="22"/>
                <w:szCs w:val="22"/>
              </w:rPr>
            </w:r>
            <w:r w:rsidRPr="00B33378">
              <w:rPr>
                <w:rFonts w:ascii="Times New Roman" w:eastAsia="Calibri" w:hAnsi="Times New Roman" w:cs="Times New Roman"/>
                <w:sz w:val="22"/>
                <w:szCs w:val="22"/>
              </w:rPr>
              <w:fldChar w:fldCharType="end"/>
            </w:r>
            <w:r w:rsidRPr="00B33378">
              <w:rPr>
                <w:rFonts w:ascii="Times New Roman" w:eastAsia="Calibri" w:hAnsi="Times New Roman" w:cs="Times New Roman"/>
                <w:sz w:val="22"/>
                <w:szCs w:val="22"/>
              </w:rPr>
            </w:r>
            <w:r w:rsidRPr="00B33378">
              <w:rPr>
                <w:rFonts w:ascii="Times New Roman" w:eastAsia="Calibri" w:hAnsi="Times New Roman" w:cs="Times New Roman"/>
                <w:sz w:val="22"/>
                <w:szCs w:val="22"/>
              </w:rPr>
              <w:fldChar w:fldCharType="separate"/>
            </w:r>
            <w:r w:rsidRPr="00B33378">
              <w:rPr>
                <w:rFonts w:ascii="Times New Roman" w:eastAsia="Calibri" w:hAnsi="Times New Roman" w:cs="Times New Roman"/>
                <w:noProof/>
                <w:sz w:val="22"/>
                <w:szCs w:val="22"/>
              </w:rPr>
              <w:t>[</w:t>
            </w:r>
            <w:r w:rsidR="007216CF">
              <w:rPr>
                <w:rFonts w:ascii="Times New Roman" w:eastAsia="Calibri" w:hAnsi="Times New Roman" w:cs="Times New Roman"/>
                <w:noProof/>
                <w:sz w:val="22"/>
                <w:szCs w:val="22"/>
              </w:rPr>
              <w:t>3</w:t>
            </w:r>
            <w:r w:rsidRPr="00B33378">
              <w:rPr>
                <w:rFonts w:ascii="Times New Roman" w:eastAsia="Calibri" w:hAnsi="Times New Roman" w:cs="Times New Roman"/>
                <w:noProof/>
                <w:sz w:val="22"/>
                <w:szCs w:val="22"/>
              </w:rPr>
              <w:t>,</w:t>
            </w:r>
            <w:r w:rsidR="007216CF">
              <w:rPr>
                <w:rFonts w:ascii="Times New Roman" w:eastAsia="Calibri" w:hAnsi="Times New Roman" w:cs="Times New Roman"/>
                <w:noProof/>
                <w:sz w:val="22"/>
                <w:szCs w:val="22"/>
              </w:rPr>
              <w:t>12</w:t>
            </w:r>
            <w:r w:rsidRPr="00B33378">
              <w:rPr>
                <w:rFonts w:ascii="Times New Roman" w:eastAsia="Calibri" w:hAnsi="Times New Roman" w:cs="Times New Roman"/>
                <w:noProof/>
                <w:sz w:val="22"/>
                <w:szCs w:val="22"/>
              </w:rPr>
              <w:t>]</w:t>
            </w:r>
            <w:r w:rsidRPr="00B33378">
              <w:rPr>
                <w:rFonts w:ascii="Times New Roman" w:eastAsia="Calibri" w:hAnsi="Times New Roman" w:cs="Times New Roman"/>
                <w:sz w:val="22"/>
                <w:szCs w:val="22"/>
              </w:rPr>
              <w:fldChar w:fldCharType="end"/>
            </w:r>
          </w:p>
        </w:tc>
      </w:tr>
      <w:tr w:rsidR="00DB1D56" w:rsidRPr="00B33378" w:rsidTr="00772338">
        <w:trPr>
          <w:trHeight w:val="374"/>
        </w:trPr>
        <w:tc>
          <w:tcPr>
            <w:tcW w:w="3753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DB1D56" w:rsidRPr="00B33378" w:rsidRDefault="00DB1D56" w:rsidP="00772338">
            <w:pPr>
              <w:ind w:left="247"/>
              <w:rPr>
                <w:rFonts w:ascii="Times New Roman" w:hAnsi="Times New Roman" w:cs="Times New Roman"/>
                <w:sz w:val="22"/>
                <w:szCs w:val="22"/>
              </w:rPr>
            </w:pPr>
            <w:r w:rsidRPr="00B33378">
              <w:rPr>
                <w:rFonts w:ascii="Times New Roman" w:hAnsi="Times New Roman" w:cs="Times New Roman"/>
                <w:sz w:val="22"/>
                <w:szCs w:val="22"/>
              </w:rPr>
              <w:t>Whole grains</w:t>
            </w:r>
          </w:p>
        </w:tc>
        <w:tc>
          <w:tcPr>
            <w:tcW w:w="2586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DB1D56" w:rsidRPr="00B33378" w:rsidRDefault="00DB1D56" w:rsidP="00772338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B33378">
              <w:rPr>
                <w:rFonts w:ascii="Times New Roman" w:hAnsi="Times New Roman" w:cs="Times New Roman"/>
                <w:sz w:val="22"/>
                <w:szCs w:val="22"/>
              </w:rPr>
              <w:t>24.2% (6.5)</w:t>
            </w:r>
          </w:p>
        </w:tc>
        <w:tc>
          <w:tcPr>
            <w:tcW w:w="1509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DB1D56" w:rsidRPr="00B33378" w:rsidRDefault="00DB1D56" w:rsidP="00772338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B33378">
              <w:rPr>
                <w:rFonts w:ascii="Times New Roman" w:hAnsi="Times New Roman" w:cs="Times New Roman"/>
                <w:sz w:val="22"/>
                <w:szCs w:val="22"/>
              </w:rPr>
              <w:t>Normal</w:t>
            </w:r>
          </w:p>
        </w:tc>
        <w:tc>
          <w:tcPr>
            <w:tcW w:w="2610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DB1D56" w:rsidRPr="00B33378" w:rsidRDefault="00DB1D56" w:rsidP="00772338">
            <w:pPr>
              <w:jc w:val="center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  <w:r w:rsidRPr="00B33378">
              <w:rPr>
                <w:rFonts w:ascii="Times New Roman" w:eastAsia="Calibri" w:hAnsi="Times New Roman" w:cs="Times New Roman"/>
                <w:sz w:val="22"/>
                <w:szCs w:val="22"/>
              </w:rPr>
              <w:t>HIP</w:t>
            </w:r>
            <w:r w:rsidRPr="00B33378">
              <w:rPr>
                <w:rFonts w:ascii="Times New Roman" w:eastAsia="Calibri" w:hAnsi="Times New Roman" w:cs="Times New Roman"/>
                <w:sz w:val="22"/>
                <w:szCs w:val="22"/>
              </w:rPr>
              <w:fldChar w:fldCharType="begin">
                <w:fldData xml:space="preserve">PEVuZE5vdGU+PENpdGU+PEF1dGhvcj5CYXJ0bGV0dCBTPC9BdXRob3I+PFJlY051bT4xPC9SZWNO
dW0+PERpc3BsYXlUZXh0PlsyNiwgNDhdPC9EaXNwbGF5VGV4dD48cmVjb3JkPjxyZWMtbnVtYmVy
PjE8L3JlYy1udW1iZXI+PGZvcmVpZ24ta2V5cz48a2V5IGFwcD0iRU4iIGRiLWlkPSJ4YTIwZnAy
MHFlYXdydmVmdHRoeGEwejV4ZGF3dGQweGV4dHciIHRpbWVzdGFtcD0iMTUyOTExNzM3NCI+MTwv
a2V5PjwvZm9yZWlnbi1rZXlzPjxyZWYtdHlwZSBuYW1lPSJKb3VybmFsIEFydGljbGUiPjE3PC9y
ZWYtdHlwZT48Y29udHJpYnV0b3JzPjxhdXRob3JzPjxhdXRob3I+QmFydGxldHQgUywgS2xlcm1h
biBKLCBPbHNobyBMLCBldCBhbC4gRTwvYXV0aG9yPjwvYXV0aG9ycz48L2NvbnRyaWJ1dG9ycz48
dGl0bGVzPjx0aXRsZT52YXVsYXRpb24gb2YgdGhlIEhlYWx0aHkgSW5jZW50aXZlcyBQaWxvdCAo
SElQKTogRmluYWwgUmVwb3J0LiAyMDE0OyA8L3RpdGxlPjwvdGl0bGVzPjxkYXRlcz48L2RhdGVz
Pjx1cmxzPjxyZWxhdGVkLXVybHM+PHVybD5odHRwOi8vd3d3LmZucy51c2RhLmdvdi9zaXRlcy9k
ZWZhdWx0L2ZpbGVzL0hJUC1GaW5hbC5wZGYuIEFjY2Vzc2VkIEp1bmUgMTUsIDIwMTg8L3VybD48
L3JlbGF0ZWQtdXJscz48L3VybHM+PC9yZWNvcmQ+PC9DaXRlPjxDaXRlPjxBdXRob3I+T2xzaG88
L0F1dGhvcj48WWVhcj4yMDE2PC9ZZWFyPjxSZWNOdW0+NTMwNjwvUmVjTnVtPjxyZWNvcmQ+PHJl
Yy1udW1iZXI+NTMwNjwvcmVjLW51bWJlcj48Zm9yZWlnbi1rZXlzPjxrZXkgYXBwPSJFTiIgZGIt
aWQ9Inh0MmZhNXBmMXZ2cHRpZXhwdm54dHd6anNhNWZlc3Q1ejV2eCI+NTMwNjwva2V5PjwvZm9y
ZWlnbi1rZXlzPjxyZWYtdHlwZSBuYW1lPSJKb3VybmFsIEFydGljbGUiPjE3PC9yZWYtdHlwZT48
Y29udHJpYnV0b3JzPjxhdXRob3JzPjxhdXRob3I+T2xzaG8sIEwuIEUuPC9hdXRob3I+PGF1dGhv
cj5LbGVybWFuLCBKLiBBLjwvYXV0aG9yPjxhdXRob3I+V2lsZGUsIFAuIEUuPC9hdXRob3I+PGF1
dGhvcj5CYXJ0bGV0dCwgUy48L2F1dGhvcj48YXV0aG9yPkhhcm5hY2ssIEwuPC9hdXRob3I+PGF1
dGhvcj5PYWtlcywgSi4gTS48L2F1dGhvcj48YXV0aG9yPkVsYmVsLCBCLjwvYXV0aG9yPjxhdXRo
b3I+QmVhdHR5LCBULjwvYXV0aG9yPjxhdXRob3I+UnlkZWxsLCBTLjwvYXV0aG9yPjxhdXRob3I+
RnJlbmNoLCBTLjwvYXV0aG9yPjxhdXRob3I+TGV1bmcsIEMuIFcuPC9hdXRob3I+PGF1dGhvcj5D
bHVnZ2lzaCwgUy48L2F1dGhvcj48YXV0aG9yPlZpbGxhbW9yLCBFLjwvYXV0aG9yPjxhdXRob3I+
Q2F0YWxhbm8sIFAuIEouPC9hdXRob3I+PGF1dGhvcj5XaWxsZXR0LCBXLiBDLjwvYXV0aG9yPjxh
dXRob3I+UmltbSwgRS4gQi48L2F1dGhvcj48L2F1dGhvcnM+PC9jb250cmlidXRvcnM+PGF1dGgt
YWRkcmVzcz5BYnQgQXNzb2NpYXRlcywgQ2FtYnJpZGdlLCBNQTsgYW5kIGxhdXJlbl9vbHNob0Bh
YnRhc3NvYy5jb20uJiN4RDtBYnQgQXNzb2NpYXRlcywgQ2FtYnJpZGdlLCBNQTsgYW5kLiYjeEQ7
RnJpZWRtYW4gU2Nob29sIG9mIE51dHJpdGlvbiBTY2llbmNlIGFuZCBQb2xpY3ksIFR1ZnRzIFVu
aXZlcnNpdHksIEJvc3RvbiwgTUEuJiN4RDtEaXZpc2lvbiBvZiBFcGlkZW1pb2xvZ3kgYW5kIENv
bW11bml0eSBIZWFsdGgsIFNjaG9vbCBvZiBQdWJsaWMgSGVhbHRoLCBVbml2ZXJzaXR5IG9mIE1p
bm5lc290YSwgTWlubmVhcG9saXMuJiN4RDtEZXBhcnRtZW50IG9mIFBvcHVsYXRpb24gSGVhbHRo
LCBTY2hvb2wgb2YgTWVkaWNpbmUgYW5kIFdhZ25lciBTY2hvb2wgb2YgUHVibGljIFNlcnZpY2Us
IE5ldyBZb3JrIFVuaXZlcnNpdHksIE5ldyBZb3JrLiYjeEQ7QWdyaWN1bHR1cmFsIGFuZCBSZXNv
dXJjZSBFY29ub21pY3MsIFVuaXZlcnNpdHkgb2YgQ2FsaWZvcm5pYS1EYXZpcywgRGF2aXMuJiN4
RDtDZW50ZXIgZm9yIEhlYWx0aCBhbmQgQ29tbXVuaXR5LCBTY2hvb2wgb2YgTWVkaWNpbmUsIFVu
aXZlcnNpdHkgb2YgQ2FsaWZvcm5pYSwgU2FuIEZyYW5jaXNjbywgQ0EuIEVsZWN0cm9uaWMgYWRk
cmVzczogTGV1bmdDQGNoYy51Y3NmLmVkdS4mI3hEO1Byb2plY3QgQnJlYWQtVGhlIFdhbGsgZm9y
IEh1bmdlciwgRWFzdCBCb3N0b24sIE1BLiYjeEQ7RGVwYXJ0bWVudCBvZiBOdXRyaXRpb24sIEhh
cnZhcmQgU2Nob29sIG9mIFB1YmxpYyBIZWFsdGgsIEJvc3RvbiwgTUE7IERlcGFydG1lbnQgb2Yg
RXBpZGVtaW9sb2d5LCBVbml2ZXJzaXR5IG9mIE1pY2hpZ2FuIFNjaG9vbCBvZiBQdWJsaWMgSGVh
bHRoLCBBbm4gQXJib3IsIE1JLiYjeEQ7RGVwYXJ0bWVudCBvZiBCaW9zdGF0aXN0aWNzLCBIYXJ2
YXJkIFNjaG9vbCBvZiBQdWJsaWMgSGVhbHRoLCBCb3N0b24sIE1BOyBEZXBhcnRtZW50IG9mIEJp
b3N0YXRpc3RpY3MgYW5kIENvbXB1dGF0aW9uYWwgQmlvbG9neSwgRGFuYSBGYXJiZXIgQ2FuY2Vy
IEluc3RpdHV0ZSwgQm9zdG9uLCBNQS4mI3hEO0RlcGFydG1lbnQgb2YgTnV0cml0aW9uLCBIYXJ2
YXJkIFNjaG9vbCBvZiBQdWJsaWMgSGVhbHRoLCBCb3N0b24sIE1BOyBEZXBhcnRtZW50IG9mIEVw
aWRlbWlvbG9neSwgSGFydmFyZCBTY2hvb2wgb2YgUHVibGljIEhlYWx0aCwgQm9zdG9uLCBNQTsg
Q2hhbm5pbmcgTGFib3JhdG9yeSwgRGVwYXJ0bWVudCBvZiBNZWRpY2luZSwgQnJpZ2hhbSBhbmQg
V29tZW4mYXBvcztzIEhvc3BpdGFsIGFuZCBIYXJ2YXJkIE1lZGljYWwgU2Nob29sLCBCb3N0b24s
IE1BLjwvYXV0aC1hZGRyZXNzPjx0aXRsZXM+PHRpdGxlPkZpbmFuY2lhbCBpbmNlbnRpdmVzIGlu
Y3JlYXNlIGZydWl0IGFuZCB2ZWdldGFibGUgaW50YWtlIGFtb25nIFN1cHBsZW1lbnRhbCBOdXRy
aXRpb24gQXNzaXN0YW5jZSBQcm9ncmFtIHBhcnRpY2lwYW50czogYSByYW5kb21pemVkIGNvbnRy
b2xsZWQgdHJpYWwgb2YgdGhlIFVTREEgSGVhbHRoeSBJbmNlbnRpdmVzIFBpbG90PC90aXRsZT48
c2Vjb25kYXJ5LXRpdGxlPkFtIEogQ2xpbiBOdXRyPC9zZWNvbmRhcnktdGl0bGU+PC90aXRsZXM+
PHBlcmlvZGljYWw+PGZ1bGwtdGl0bGU+QW1lcmljYW4gSm91cm5hbCBvZiBDbGluaWNhbCBOdXRy
aXRpb248L2Z1bGwtdGl0bGU+PGFiYnItMT5BbSBKIENsaW4gTnV0cjwvYWJici0xPjwvcGVyaW9k
aWNhbD48cGFnZXM+NDIzLTM1PC9wYWdlcz48dm9sdW1lPjEwNDwvdm9sdW1lPjxudW1iZXI+Mjwv
bnVtYmVyPjxlZGl0aW9uPjIwMTUvMDQvMDgmI3hEOzIwMTYvMDYvMjQmI3hEOzIwMTYvMDkvMjM8
L2VkaXRpb24+PGtleXdvcmRzPjxrZXl3b3JkPkFkb2xlc2NlbnQ8L2tleXdvcmQ+PGtleXdvcmQ+
QWR1bHQ8L2tleXdvcmQ+PGtleXdvcmQ+Q29zdHMgYW5kIENvc3QgQW5hbHlzaXM8L2tleXdvcmQ+
PGtleXdvcmQ+RGlldC8gZWNvbm9taWNzL3N0YW5kYXJkczwva2V5d29yZD48a2V5d29yZD5GYW1p
bHkgQ2hhcmFjdGVyaXN0aWNzPC9rZXl3b3JkPjxrZXl3b3JkPkZlZWRpbmcgQmVoYXZpb3I8L2tl
eXdvcmQ+PGtleXdvcmQ+RmVtYWxlPC9rZXl3b3JkPjxrZXl3b3JkPkZvb2QgQXNzaXN0YW5jZTwv
a2V5d29yZD48a2V5d29yZD5GcnVpdDwva2V5d29yZD48a2V5d29yZD5IZWFsdGggQmVoYXZpb3I8
L2tleXdvcmQ+PGtleXdvcmQ+SGVhbHRoIFByb21vdGlvbi9tZXRob2RzPC9rZXl3b3JkPjxrZXl3
b3JkPkh1bWFuczwva2V5d29yZD48a2V5d29yZD5NYWxlPC9rZXl3b3JkPjxrZXl3b3JkPk1hc3Nh
Y2h1c2V0dHM8L2tleXdvcmQ+PGtleXdvcmQ+TWlkZGxlIEFnZWQ8L2tleXdvcmQ+PGtleXdvcmQ+
TW90aXZhdGlvbjwva2V5d29yZD48a2V5d29yZD5QaWxvdCBQcm9qZWN0czwva2V5d29yZD48a2V5
d29yZD5Qb3ZlcnR5PC9rZXl3b3JkPjxrZXl3b3JkPlByb2dyYW0gRXZhbHVhdGlvbjwva2V5d29y
ZD48a2V5d29yZD5Vbml0ZWQgU3RhdGVzPC9rZXl3b3JkPjxrZXl3b3JkPlVuaXRlZCBTdGF0ZXMg
RGVwYXJ0bWVudCBvZiBBZ3JpY3VsdHVyZTwva2V5d29yZD48a2V5d29yZD5WZWdldGFibGVzPC9r
ZXl3b3JkPjxrZXl3b3JkPllvdW5nIEFkdWx0PC9rZXl3b3JkPjxrZXl3b3JkPkJldmVyYWdlczwv
a2V5d29yZD48a2V5d29yZD5Cb2R5IE1hc3MgSW5kZXg8L2tleXdvcmQ+PGtleXdvcmQ+RGlldGFy
eSBGYXRzPC9rZXl3b3JkPjxrZXl3b3JkPkVuZXJneSBJbnRha2U8L2tleXdvcmQ+PGtleXdvcmQ+
Rm9sbG93LVVwIFN0dWRpZXM8L2tleXdvcmQ+PGtleXdvcmQ+SGVhbHRoeSBEaWV0PC9rZXl3b3Jk
PjxrZXl3b3JkPk51dHJpdGlvbmFsIFN0YXR1czwva2V5d29yZD48a2V5d29yZD5OdXRyaXRpdmUg
VmFsdWU8L2tleXdvcmQ+PGtleXdvcmQ+T2Jlc2l0eS9wcmV2ZW50aW9uICZhbXA7IGNvbnRyb2w8
L2tleXdvcmQ+PGtleXdvcmQ+UGF0aWVudCBDb21wbGlhbmNlPC9rZXl3b3JkPjxrZXl3b3JkPlJp
c2sgRmFjdG9yczwva2V5d29yZD48a2V5d29yZD5TaW5nbGUtQmxpbmQgTWV0aG9kPC9rZXl3b3Jk
PjxrZXl3b3JkPkFnZWQ8L2tleXdvcmQ+PGtleXdvcmQ+RGlldC9lY29ub21pY3MvIHN0YXRpc3Rp
Y3MgJmFtcDsgbnVtZXJpY2FsIGRhdGE8L2tleXdvcmQ+PGtleXdvcmQ+Rm9vZCBBc3Npc3RhbmNl
L2Vjb25vbWljcy8gc3RhdGlzdGljcyAmYW1wOyBudW1lcmljYWwgZGF0YTwva2V5d29yZD48a2V5
d29yZD5Gb29kIFN1cHBseS9lY29ub21pY3MvIHN0YXRpc3RpY3MgJmFtcDsgbnVtZXJpY2FsIGRh
dGE8L2tleXdvcmQ+PGtleXdvcmQ+TG9uZ2l0dWRpbmFsIFN0dWRpZXM8L2tleXdvcmQ+PGtleXdv
cmQ+U3VydmV5cyBhbmQgUXVlc3Rpb25uYWlyZXM8L2tleXdvcmQ+PC9rZXl3b3Jkcz48ZGF0ZXM+
PHllYXI+MjAxNjwveWVhcj48cHViLWRhdGVzPjxkYXRlPkF1ZyYjeEQ7Tm92IDAxJiN4RDtKYW48
L2RhdGU+PC9wdWItZGF0ZXM+PC9kYXRlcz48aXNibj4xOTM4LTMyMDcgKEVsZWN0cm9uaWMpJiN4
RDswMDAyLTkxNjUgKExpbmtpbmcpJiN4RDsyMTY4LTYxMTQgKEVsZWN0cm9uaWMpJiN4RDsyMTY4
LTYxMDYgKExpbmtpbmcpJiN4RDsxODc4LTI2MjAgKEVsZWN0cm9uaWMpJiN4RDsxNDk5LTQwNDYg
KExpbmtpbmcpPC9pc2JuPjxhY2Nlc3Npb24tbnVtPjI3MzM0MjM0PC9hY2Nlc3Npb24tbnVtPjx1
cmxzPjwvdXJscz48Y3VzdG9tMj40NDY2MTUxPC9jdXN0b20yPjxlbGVjdHJvbmljLXJlc291cmNl
LW51bT4xMC4xMDE2L2oueXBtZWQuMjAxNS4wMy4wMTkmI3hEOzEwLjM5NDUvYWpjbi4xMTUuMTI5
MzIwJiN4RDsxMC4xMDAxL2phbWFpbnRlcm5tZWQuMjAxNi41NjMzPC9lbGVjdHJvbmljLXJlc291
cmNlLW51bT48cmVtb3RlLWRhdGFiYXNlLXByb3ZpZGVyPk5MTTwvcmVtb3RlLWRhdGFiYXNlLXBy
b3ZpZGVyPjxsYW5ndWFnZT5lbmc8L2xhbmd1YWdlPjwvcmVjb3JkPjwvQ2l0ZT48L0VuZE5vdGU+
</w:fldData>
              </w:fldChar>
            </w:r>
            <w:r w:rsidRPr="00B33378">
              <w:rPr>
                <w:rFonts w:ascii="Times New Roman" w:eastAsia="Calibri" w:hAnsi="Times New Roman" w:cs="Times New Roman"/>
                <w:sz w:val="22"/>
                <w:szCs w:val="22"/>
              </w:rPr>
              <w:instrText xml:space="preserve"> ADDIN EN.CITE </w:instrText>
            </w:r>
            <w:r w:rsidRPr="00B33378">
              <w:rPr>
                <w:rFonts w:ascii="Times New Roman" w:eastAsia="Calibri" w:hAnsi="Times New Roman" w:cs="Times New Roman"/>
                <w:sz w:val="22"/>
                <w:szCs w:val="22"/>
              </w:rPr>
              <w:fldChar w:fldCharType="begin">
                <w:fldData xml:space="preserve">PEVuZE5vdGU+PENpdGU+PEF1dGhvcj5CYXJ0bGV0dCBTPC9BdXRob3I+PFJlY051bT4xPC9SZWNO
dW0+PERpc3BsYXlUZXh0PlsyNiwgNDhdPC9EaXNwbGF5VGV4dD48cmVjb3JkPjxyZWMtbnVtYmVy
PjE8L3JlYy1udW1iZXI+PGZvcmVpZ24ta2V5cz48a2V5IGFwcD0iRU4iIGRiLWlkPSJ4YTIwZnAy
MHFlYXdydmVmdHRoeGEwejV4ZGF3dGQweGV4dHciIHRpbWVzdGFtcD0iMTUyOTExNzM3NCI+MTwv
a2V5PjwvZm9yZWlnbi1rZXlzPjxyZWYtdHlwZSBuYW1lPSJKb3VybmFsIEFydGljbGUiPjE3PC9y
ZWYtdHlwZT48Y29udHJpYnV0b3JzPjxhdXRob3JzPjxhdXRob3I+QmFydGxldHQgUywgS2xlcm1h
biBKLCBPbHNobyBMLCBldCBhbC4gRTwvYXV0aG9yPjwvYXV0aG9ycz48L2NvbnRyaWJ1dG9ycz48
dGl0bGVzPjx0aXRsZT52YXVsYXRpb24gb2YgdGhlIEhlYWx0aHkgSW5jZW50aXZlcyBQaWxvdCAo
SElQKTogRmluYWwgUmVwb3J0LiAyMDE0OyA8L3RpdGxlPjwvdGl0bGVzPjxkYXRlcz48L2RhdGVz
Pjx1cmxzPjxyZWxhdGVkLXVybHM+PHVybD5odHRwOi8vd3d3LmZucy51c2RhLmdvdi9zaXRlcy9k
ZWZhdWx0L2ZpbGVzL0hJUC1GaW5hbC5wZGYuIEFjY2Vzc2VkIEp1bmUgMTUsIDIwMTg8L3VybD48
L3JlbGF0ZWQtdXJscz48L3VybHM+PC9yZWNvcmQ+PC9DaXRlPjxDaXRlPjxBdXRob3I+T2xzaG88
L0F1dGhvcj48WWVhcj4yMDE2PC9ZZWFyPjxSZWNOdW0+NTMwNjwvUmVjTnVtPjxyZWNvcmQ+PHJl
Yy1udW1iZXI+NTMwNjwvcmVjLW51bWJlcj48Zm9yZWlnbi1rZXlzPjxrZXkgYXBwPSJFTiIgZGIt
aWQ9Inh0MmZhNXBmMXZ2cHRpZXhwdm54dHd6anNhNWZlc3Q1ejV2eCI+NTMwNjwva2V5PjwvZm9y
ZWlnbi1rZXlzPjxyZWYtdHlwZSBuYW1lPSJKb3VybmFsIEFydGljbGUiPjE3PC9yZWYtdHlwZT48
Y29udHJpYnV0b3JzPjxhdXRob3JzPjxhdXRob3I+T2xzaG8sIEwuIEUuPC9hdXRob3I+PGF1dGhv
cj5LbGVybWFuLCBKLiBBLjwvYXV0aG9yPjxhdXRob3I+V2lsZGUsIFAuIEUuPC9hdXRob3I+PGF1
dGhvcj5CYXJ0bGV0dCwgUy48L2F1dGhvcj48YXV0aG9yPkhhcm5hY2ssIEwuPC9hdXRob3I+PGF1
dGhvcj5PYWtlcywgSi4gTS48L2F1dGhvcj48YXV0aG9yPkVsYmVsLCBCLjwvYXV0aG9yPjxhdXRo
b3I+QmVhdHR5LCBULjwvYXV0aG9yPjxhdXRob3I+UnlkZWxsLCBTLjwvYXV0aG9yPjxhdXRob3I+
RnJlbmNoLCBTLjwvYXV0aG9yPjxhdXRob3I+TGV1bmcsIEMuIFcuPC9hdXRob3I+PGF1dGhvcj5D
bHVnZ2lzaCwgUy48L2F1dGhvcj48YXV0aG9yPlZpbGxhbW9yLCBFLjwvYXV0aG9yPjxhdXRob3I+
Q2F0YWxhbm8sIFAuIEouPC9hdXRob3I+PGF1dGhvcj5XaWxsZXR0LCBXLiBDLjwvYXV0aG9yPjxh
dXRob3I+UmltbSwgRS4gQi48L2F1dGhvcj48L2F1dGhvcnM+PC9jb250cmlidXRvcnM+PGF1dGgt
YWRkcmVzcz5BYnQgQXNzb2NpYXRlcywgQ2FtYnJpZGdlLCBNQTsgYW5kIGxhdXJlbl9vbHNob0Bh
YnRhc3NvYy5jb20uJiN4RDtBYnQgQXNzb2NpYXRlcywgQ2FtYnJpZGdlLCBNQTsgYW5kLiYjeEQ7
RnJpZWRtYW4gU2Nob29sIG9mIE51dHJpdGlvbiBTY2llbmNlIGFuZCBQb2xpY3ksIFR1ZnRzIFVu
aXZlcnNpdHksIEJvc3RvbiwgTUEuJiN4RDtEaXZpc2lvbiBvZiBFcGlkZW1pb2xvZ3kgYW5kIENv
bW11bml0eSBIZWFsdGgsIFNjaG9vbCBvZiBQdWJsaWMgSGVhbHRoLCBVbml2ZXJzaXR5IG9mIE1p
bm5lc290YSwgTWlubmVhcG9saXMuJiN4RDtEZXBhcnRtZW50IG9mIFBvcHVsYXRpb24gSGVhbHRo
LCBTY2hvb2wgb2YgTWVkaWNpbmUgYW5kIFdhZ25lciBTY2hvb2wgb2YgUHVibGljIFNlcnZpY2Us
IE5ldyBZb3JrIFVuaXZlcnNpdHksIE5ldyBZb3JrLiYjeEQ7QWdyaWN1bHR1cmFsIGFuZCBSZXNv
dXJjZSBFY29ub21pY3MsIFVuaXZlcnNpdHkgb2YgQ2FsaWZvcm5pYS1EYXZpcywgRGF2aXMuJiN4
RDtDZW50ZXIgZm9yIEhlYWx0aCBhbmQgQ29tbXVuaXR5LCBTY2hvb2wgb2YgTWVkaWNpbmUsIFVu
aXZlcnNpdHkgb2YgQ2FsaWZvcm5pYSwgU2FuIEZyYW5jaXNjbywgQ0EuIEVsZWN0cm9uaWMgYWRk
cmVzczogTGV1bmdDQGNoYy51Y3NmLmVkdS4mI3hEO1Byb2plY3QgQnJlYWQtVGhlIFdhbGsgZm9y
IEh1bmdlciwgRWFzdCBCb3N0b24sIE1BLiYjeEQ7RGVwYXJ0bWVudCBvZiBOdXRyaXRpb24sIEhh
cnZhcmQgU2Nob29sIG9mIFB1YmxpYyBIZWFsdGgsIEJvc3RvbiwgTUE7IERlcGFydG1lbnQgb2Yg
RXBpZGVtaW9sb2d5LCBVbml2ZXJzaXR5IG9mIE1pY2hpZ2FuIFNjaG9vbCBvZiBQdWJsaWMgSGVh
bHRoLCBBbm4gQXJib3IsIE1JLiYjeEQ7RGVwYXJ0bWVudCBvZiBCaW9zdGF0aXN0aWNzLCBIYXJ2
YXJkIFNjaG9vbCBvZiBQdWJsaWMgSGVhbHRoLCBCb3N0b24sIE1BOyBEZXBhcnRtZW50IG9mIEJp
b3N0YXRpc3RpY3MgYW5kIENvbXB1dGF0aW9uYWwgQmlvbG9neSwgRGFuYSBGYXJiZXIgQ2FuY2Vy
IEluc3RpdHV0ZSwgQm9zdG9uLCBNQS4mI3hEO0RlcGFydG1lbnQgb2YgTnV0cml0aW9uLCBIYXJ2
YXJkIFNjaG9vbCBvZiBQdWJsaWMgSGVhbHRoLCBCb3N0b24sIE1BOyBEZXBhcnRtZW50IG9mIEVw
aWRlbWlvbG9neSwgSGFydmFyZCBTY2hvb2wgb2YgUHVibGljIEhlYWx0aCwgQm9zdG9uLCBNQTsg
Q2hhbm5pbmcgTGFib3JhdG9yeSwgRGVwYXJ0bWVudCBvZiBNZWRpY2luZSwgQnJpZ2hhbSBhbmQg
V29tZW4mYXBvcztzIEhvc3BpdGFsIGFuZCBIYXJ2YXJkIE1lZGljYWwgU2Nob29sLCBCb3N0b24s
IE1BLjwvYXV0aC1hZGRyZXNzPjx0aXRsZXM+PHRpdGxlPkZpbmFuY2lhbCBpbmNlbnRpdmVzIGlu
Y3JlYXNlIGZydWl0IGFuZCB2ZWdldGFibGUgaW50YWtlIGFtb25nIFN1cHBsZW1lbnRhbCBOdXRy
aXRpb24gQXNzaXN0YW5jZSBQcm9ncmFtIHBhcnRpY2lwYW50czogYSByYW5kb21pemVkIGNvbnRy
b2xsZWQgdHJpYWwgb2YgdGhlIFVTREEgSGVhbHRoeSBJbmNlbnRpdmVzIFBpbG90PC90aXRsZT48
c2Vjb25kYXJ5LXRpdGxlPkFtIEogQ2xpbiBOdXRyPC9zZWNvbmRhcnktdGl0bGU+PC90aXRsZXM+
PHBlcmlvZGljYWw+PGZ1bGwtdGl0bGU+QW1lcmljYW4gSm91cm5hbCBvZiBDbGluaWNhbCBOdXRy
aXRpb248L2Z1bGwtdGl0bGU+PGFiYnItMT5BbSBKIENsaW4gTnV0cjwvYWJici0xPjwvcGVyaW9k
aWNhbD48cGFnZXM+NDIzLTM1PC9wYWdlcz48dm9sdW1lPjEwNDwvdm9sdW1lPjxudW1iZXI+Mjwv
bnVtYmVyPjxlZGl0aW9uPjIwMTUvMDQvMDgmI3hEOzIwMTYvMDYvMjQmI3hEOzIwMTYvMDkvMjM8
L2VkaXRpb24+PGtleXdvcmRzPjxrZXl3b3JkPkFkb2xlc2NlbnQ8L2tleXdvcmQ+PGtleXdvcmQ+
QWR1bHQ8L2tleXdvcmQ+PGtleXdvcmQ+Q29zdHMgYW5kIENvc3QgQW5hbHlzaXM8L2tleXdvcmQ+
PGtleXdvcmQ+RGlldC8gZWNvbm9taWNzL3N0YW5kYXJkczwva2V5d29yZD48a2V5d29yZD5GYW1p
bHkgQ2hhcmFjdGVyaXN0aWNzPC9rZXl3b3JkPjxrZXl3b3JkPkZlZWRpbmcgQmVoYXZpb3I8L2tl
eXdvcmQ+PGtleXdvcmQ+RmVtYWxlPC9rZXl3b3JkPjxrZXl3b3JkPkZvb2QgQXNzaXN0YW5jZTwv
a2V5d29yZD48a2V5d29yZD5GcnVpdDwva2V5d29yZD48a2V5d29yZD5IZWFsdGggQmVoYXZpb3I8
L2tleXdvcmQ+PGtleXdvcmQ+SGVhbHRoIFByb21vdGlvbi9tZXRob2RzPC9rZXl3b3JkPjxrZXl3
b3JkPkh1bWFuczwva2V5d29yZD48a2V5d29yZD5NYWxlPC9rZXl3b3JkPjxrZXl3b3JkPk1hc3Nh
Y2h1c2V0dHM8L2tleXdvcmQ+PGtleXdvcmQ+TWlkZGxlIEFnZWQ8L2tleXdvcmQ+PGtleXdvcmQ+
TW90aXZhdGlvbjwva2V5d29yZD48a2V5d29yZD5QaWxvdCBQcm9qZWN0czwva2V5d29yZD48a2V5
d29yZD5Qb3ZlcnR5PC9rZXl3b3JkPjxrZXl3b3JkPlByb2dyYW0gRXZhbHVhdGlvbjwva2V5d29y
ZD48a2V5d29yZD5Vbml0ZWQgU3RhdGVzPC9rZXl3b3JkPjxrZXl3b3JkPlVuaXRlZCBTdGF0ZXMg
RGVwYXJ0bWVudCBvZiBBZ3JpY3VsdHVyZTwva2V5d29yZD48a2V5d29yZD5WZWdldGFibGVzPC9r
ZXl3b3JkPjxrZXl3b3JkPllvdW5nIEFkdWx0PC9rZXl3b3JkPjxrZXl3b3JkPkJldmVyYWdlczwv
a2V5d29yZD48a2V5d29yZD5Cb2R5IE1hc3MgSW5kZXg8L2tleXdvcmQ+PGtleXdvcmQ+RGlldGFy
eSBGYXRzPC9rZXl3b3JkPjxrZXl3b3JkPkVuZXJneSBJbnRha2U8L2tleXdvcmQ+PGtleXdvcmQ+
Rm9sbG93LVVwIFN0dWRpZXM8L2tleXdvcmQ+PGtleXdvcmQ+SGVhbHRoeSBEaWV0PC9rZXl3b3Jk
PjxrZXl3b3JkPk51dHJpdGlvbmFsIFN0YXR1czwva2V5d29yZD48a2V5d29yZD5OdXRyaXRpdmUg
VmFsdWU8L2tleXdvcmQ+PGtleXdvcmQ+T2Jlc2l0eS9wcmV2ZW50aW9uICZhbXA7IGNvbnRyb2w8
L2tleXdvcmQ+PGtleXdvcmQ+UGF0aWVudCBDb21wbGlhbmNlPC9rZXl3b3JkPjxrZXl3b3JkPlJp
c2sgRmFjdG9yczwva2V5d29yZD48a2V5d29yZD5TaW5nbGUtQmxpbmQgTWV0aG9kPC9rZXl3b3Jk
PjxrZXl3b3JkPkFnZWQ8L2tleXdvcmQ+PGtleXdvcmQ+RGlldC9lY29ub21pY3MvIHN0YXRpc3Rp
Y3MgJmFtcDsgbnVtZXJpY2FsIGRhdGE8L2tleXdvcmQ+PGtleXdvcmQ+Rm9vZCBBc3Npc3RhbmNl
L2Vjb25vbWljcy8gc3RhdGlzdGljcyAmYW1wOyBudW1lcmljYWwgZGF0YTwva2V5d29yZD48a2V5
d29yZD5Gb29kIFN1cHBseS9lY29ub21pY3MvIHN0YXRpc3RpY3MgJmFtcDsgbnVtZXJpY2FsIGRh
dGE8L2tleXdvcmQ+PGtleXdvcmQ+TG9uZ2l0dWRpbmFsIFN0dWRpZXM8L2tleXdvcmQ+PGtleXdv
cmQ+U3VydmV5cyBhbmQgUXVlc3Rpb25uYWlyZXM8L2tleXdvcmQ+PC9rZXl3b3Jkcz48ZGF0ZXM+
PHllYXI+MjAxNjwveWVhcj48cHViLWRhdGVzPjxkYXRlPkF1ZyYjeEQ7Tm92IDAxJiN4RDtKYW48
L2RhdGU+PC9wdWItZGF0ZXM+PC9kYXRlcz48aXNibj4xOTM4LTMyMDcgKEVsZWN0cm9uaWMpJiN4
RDswMDAyLTkxNjUgKExpbmtpbmcpJiN4RDsyMTY4LTYxMTQgKEVsZWN0cm9uaWMpJiN4RDsyMTY4
LTYxMDYgKExpbmtpbmcpJiN4RDsxODc4LTI2MjAgKEVsZWN0cm9uaWMpJiN4RDsxNDk5LTQwNDYg
KExpbmtpbmcpPC9pc2JuPjxhY2Nlc3Npb24tbnVtPjI3MzM0MjM0PC9hY2Nlc3Npb24tbnVtPjx1
cmxzPjwvdXJscz48Y3VzdG9tMj40NDY2MTUxPC9jdXN0b20yPjxlbGVjdHJvbmljLXJlc291cmNl
LW51bT4xMC4xMDE2L2oueXBtZWQuMjAxNS4wMy4wMTkmI3hEOzEwLjM5NDUvYWpjbi4xMTUuMTI5
MzIwJiN4RDsxMC4xMDAxL2phbWFpbnRlcm5tZWQuMjAxNi41NjMzPC9lbGVjdHJvbmljLXJlc291
cmNlLW51bT48cmVtb3RlLWRhdGFiYXNlLXByb3ZpZGVyPk5MTTwvcmVtb3RlLWRhdGFiYXNlLXBy
b3ZpZGVyPjxsYW5ndWFnZT5lbmc8L2xhbmd1YWdlPjwvcmVjb3JkPjwvQ2l0ZT48L0VuZE5vdGU+
</w:fldData>
              </w:fldChar>
            </w:r>
            <w:r w:rsidRPr="00B33378">
              <w:rPr>
                <w:rFonts w:ascii="Times New Roman" w:eastAsia="Calibri" w:hAnsi="Times New Roman" w:cs="Times New Roman"/>
                <w:sz w:val="22"/>
                <w:szCs w:val="22"/>
              </w:rPr>
              <w:instrText xml:space="preserve"> ADDIN EN.CITE.DATA </w:instrText>
            </w:r>
            <w:r w:rsidRPr="00B33378">
              <w:rPr>
                <w:rFonts w:ascii="Times New Roman" w:eastAsia="Calibri" w:hAnsi="Times New Roman" w:cs="Times New Roman"/>
                <w:sz w:val="22"/>
                <w:szCs w:val="22"/>
              </w:rPr>
            </w:r>
            <w:r w:rsidRPr="00B33378">
              <w:rPr>
                <w:rFonts w:ascii="Times New Roman" w:eastAsia="Calibri" w:hAnsi="Times New Roman" w:cs="Times New Roman"/>
                <w:sz w:val="22"/>
                <w:szCs w:val="22"/>
              </w:rPr>
              <w:fldChar w:fldCharType="end"/>
            </w:r>
            <w:r w:rsidRPr="00B33378">
              <w:rPr>
                <w:rFonts w:ascii="Times New Roman" w:eastAsia="Calibri" w:hAnsi="Times New Roman" w:cs="Times New Roman"/>
                <w:sz w:val="22"/>
                <w:szCs w:val="22"/>
              </w:rPr>
            </w:r>
            <w:r w:rsidRPr="00B33378">
              <w:rPr>
                <w:rFonts w:ascii="Times New Roman" w:eastAsia="Calibri" w:hAnsi="Times New Roman" w:cs="Times New Roman"/>
                <w:sz w:val="22"/>
                <w:szCs w:val="22"/>
              </w:rPr>
              <w:fldChar w:fldCharType="separate"/>
            </w:r>
            <w:r w:rsidRPr="00B33378">
              <w:rPr>
                <w:rFonts w:ascii="Times New Roman" w:eastAsia="Calibri" w:hAnsi="Times New Roman" w:cs="Times New Roman"/>
                <w:noProof/>
                <w:sz w:val="22"/>
                <w:szCs w:val="22"/>
              </w:rPr>
              <w:t>[</w:t>
            </w:r>
            <w:r w:rsidR="007216CF">
              <w:rPr>
                <w:rFonts w:ascii="Times New Roman" w:eastAsia="Calibri" w:hAnsi="Times New Roman" w:cs="Times New Roman"/>
                <w:noProof/>
                <w:sz w:val="22"/>
                <w:szCs w:val="22"/>
              </w:rPr>
              <w:t>3</w:t>
            </w:r>
            <w:r w:rsidRPr="00B33378">
              <w:rPr>
                <w:rFonts w:ascii="Times New Roman" w:eastAsia="Calibri" w:hAnsi="Times New Roman" w:cs="Times New Roman"/>
                <w:noProof/>
                <w:sz w:val="22"/>
                <w:szCs w:val="22"/>
              </w:rPr>
              <w:t>,</w:t>
            </w:r>
            <w:r w:rsidR="007216CF">
              <w:rPr>
                <w:rFonts w:ascii="Times New Roman" w:eastAsia="Calibri" w:hAnsi="Times New Roman" w:cs="Times New Roman"/>
                <w:noProof/>
                <w:sz w:val="22"/>
                <w:szCs w:val="22"/>
              </w:rPr>
              <w:t>12</w:t>
            </w:r>
            <w:r w:rsidRPr="00B33378">
              <w:rPr>
                <w:rFonts w:ascii="Times New Roman" w:eastAsia="Calibri" w:hAnsi="Times New Roman" w:cs="Times New Roman"/>
                <w:noProof/>
                <w:sz w:val="22"/>
                <w:szCs w:val="22"/>
              </w:rPr>
              <w:t>]</w:t>
            </w:r>
            <w:r w:rsidRPr="00B33378">
              <w:rPr>
                <w:rFonts w:ascii="Times New Roman" w:eastAsia="Calibri" w:hAnsi="Times New Roman" w:cs="Times New Roman"/>
                <w:sz w:val="22"/>
                <w:szCs w:val="22"/>
              </w:rPr>
              <w:fldChar w:fldCharType="end"/>
            </w:r>
          </w:p>
        </w:tc>
      </w:tr>
      <w:tr w:rsidR="00DB1D56" w:rsidRPr="00B33378" w:rsidTr="00772338">
        <w:trPr>
          <w:trHeight w:val="374"/>
        </w:trPr>
        <w:tc>
          <w:tcPr>
            <w:tcW w:w="3753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DB1D56" w:rsidRPr="00B33378" w:rsidRDefault="00DB1D56" w:rsidP="00772338">
            <w:pPr>
              <w:ind w:left="247"/>
              <w:rPr>
                <w:rFonts w:ascii="Times New Roman" w:hAnsi="Times New Roman" w:cs="Times New Roman"/>
                <w:sz w:val="22"/>
                <w:szCs w:val="22"/>
              </w:rPr>
            </w:pPr>
            <w:r w:rsidRPr="00B33378">
              <w:rPr>
                <w:rFonts w:ascii="Times New Roman" w:hAnsi="Times New Roman" w:cs="Times New Roman"/>
                <w:sz w:val="22"/>
                <w:szCs w:val="22"/>
              </w:rPr>
              <w:t>Nuts</w:t>
            </w:r>
          </w:p>
        </w:tc>
        <w:tc>
          <w:tcPr>
            <w:tcW w:w="2586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DB1D56" w:rsidRPr="00B33378" w:rsidRDefault="00DB1D56" w:rsidP="00772338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B33378">
              <w:rPr>
                <w:rFonts w:ascii="Times New Roman" w:hAnsi="Times New Roman" w:cs="Times New Roman"/>
                <w:sz w:val="22"/>
                <w:szCs w:val="22"/>
              </w:rPr>
              <w:t>23.9% (6.4)</w:t>
            </w:r>
          </w:p>
        </w:tc>
        <w:tc>
          <w:tcPr>
            <w:tcW w:w="1509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DB1D56" w:rsidRPr="00B33378" w:rsidRDefault="00DB1D56" w:rsidP="00772338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B33378">
              <w:rPr>
                <w:rFonts w:ascii="Times New Roman" w:hAnsi="Times New Roman" w:cs="Times New Roman"/>
                <w:sz w:val="22"/>
                <w:szCs w:val="22"/>
              </w:rPr>
              <w:t>Normal</w:t>
            </w:r>
          </w:p>
        </w:tc>
        <w:tc>
          <w:tcPr>
            <w:tcW w:w="2610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DB1D56" w:rsidRPr="00B33378" w:rsidRDefault="00DB1D56" w:rsidP="00772338">
            <w:pPr>
              <w:jc w:val="center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  <w:r w:rsidRPr="00B33378">
              <w:rPr>
                <w:rFonts w:ascii="Times New Roman" w:eastAsia="Calibri" w:hAnsi="Times New Roman" w:cs="Times New Roman"/>
                <w:sz w:val="22"/>
                <w:szCs w:val="22"/>
              </w:rPr>
              <w:t>HIP</w:t>
            </w:r>
            <w:r w:rsidRPr="00B33378">
              <w:rPr>
                <w:rFonts w:ascii="Times New Roman" w:eastAsia="Calibri" w:hAnsi="Times New Roman" w:cs="Times New Roman"/>
                <w:sz w:val="22"/>
                <w:szCs w:val="22"/>
              </w:rPr>
              <w:fldChar w:fldCharType="begin">
                <w:fldData xml:space="preserve">PEVuZE5vdGU+PENpdGU+PEF1dGhvcj5CYXJ0bGV0dCBTPC9BdXRob3I+PFJlY051bT4xPC9SZWNO
dW0+PERpc3BsYXlUZXh0PlsyNiwgNDhdPC9EaXNwbGF5VGV4dD48cmVjb3JkPjxyZWMtbnVtYmVy
PjE8L3JlYy1udW1iZXI+PGZvcmVpZ24ta2V5cz48a2V5IGFwcD0iRU4iIGRiLWlkPSJ4YTIwZnAy
MHFlYXdydmVmdHRoeGEwejV4ZGF3dGQweGV4dHciIHRpbWVzdGFtcD0iMTUyOTExNzM3NCI+MTwv
a2V5PjwvZm9yZWlnbi1rZXlzPjxyZWYtdHlwZSBuYW1lPSJKb3VybmFsIEFydGljbGUiPjE3PC9y
ZWYtdHlwZT48Y29udHJpYnV0b3JzPjxhdXRob3JzPjxhdXRob3I+QmFydGxldHQgUywgS2xlcm1h
biBKLCBPbHNobyBMLCBldCBhbC4gRTwvYXV0aG9yPjwvYXV0aG9ycz48L2NvbnRyaWJ1dG9ycz48
dGl0bGVzPjx0aXRsZT52YXVsYXRpb24gb2YgdGhlIEhlYWx0aHkgSW5jZW50aXZlcyBQaWxvdCAo
SElQKTogRmluYWwgUmVwb3J0LiAyMDE0OyA8L3RpdGxlPjwvdGl0bGVzPjxkYXRlcz48L2RhdGVz
Pjx1cmxzPjxyZWxhdGVkLXVybHM+PHVybD5odHRwOi8vd3d3LmZucy51c2RhLmdvdi9zaXRlcy9k
ZWZhdWx0L2ZpbGVzL0hJUC1GaW5hbC5wZGYuIEFjY2Vzc2VkIEp1bmUgMTUsIDIwMTg8L3VybD48
L3JlbGF0ZWQtdXJscz48L3VybHM+PC9yZWNvcmQ+PC9DaXRlPjxDaXRlPjxBdXRob3I+T2xzaG88
L0F1dGhvcj48WWVhcj4yMDE2PC9ZZWFyPjxSZWNOdW0+NTMwNjwvUmVjTnVtPjxyZWNvcmQ+PHJl
Yy1udW1iZXI+NTMwNjwvcmVjLW51bWJlcj48Zm9yZWlnbi1rZXlzPjxrZXkgYXBwPSJFTiIgZGIt
aWQ9Inh0MmZhNXBmMXZ2cHRpZXhwdm54dHd6anNhNWZlc3Q1ejV2eCI+NTMwNjwva2V5PjwvZm9y
ZWlnbi1rZXlzPjxyZWYtdHlwZSBuYW1lPSJKb3VybmFsIEFydGljbGUiPjE3PC9yZWYtdHlwZT48
Y29udHJpYnV0b3JzPjxhdXRob3JzPjxhdXRob3I+T2xzaG8sIEwuIEUuPC9hdXRob3I+PGF1dGhv
cj5LbGVybWFuLCBKLiBBLjwvYXV0aG9yPjxhdXRob3I+V2lsZGUsIFAuIEUuPC9hdXRob3I+PGF1
dGhvcj5CYXJ0bGV0dCwgUy48L2F1dGhvcj48YXV0aG9yPkhhcm5hY2ssIEwuPC9hdXRob3I+PGF1
dGhvcj5PYWtlcywgSi4gTS48L2F1dGhvcj48YXV0aG9yPkVsYmVsLCBCLjwvYXV0aG9yPjxhdXRo
b3I+QmVhdHR5LCBULjwvYXV0aG9yPjxhdXRob3I+UnlkZWxsLCBTLjwvYXV0aG9yPjxhdXRob3I+
RnJlbmNoLCBTLjwvYXV0aG9yPjxhdXRob3I+TGV1bmcsIEMuIFcuPC9hdXRob3I+PGF1dGhvcj5D
bHVnZ2lzaCwgUy48L2F1dGhvcj48YXV0aG9yPlZpbGxhbW9yLCBFLjwvYXV0aG9yPjxhdXRob3I+
Q2F0YWxhbm8sIFAuIEouPC9hdXRob3I+PGF1dGhvcj5XaWxsZXR0LCBXLiBDLjwvYXV0aG9yPjxh
dXRob3I+UmltbSwgRS4gQi48L2F1dGhvcj48L2F1dGhvcnM+PC9jb250cmlidXRvcnM+PGF1dGgt
YWRkcmVzcz5BYnQgQXNzb2NpYXRlcywgQ2FtYnJpZGdlLCBNQTsgYW5kIGxhdXJlbl9vbHNob0Bh
YnRhc3NvYy5jb20uJiN4RDtBYnQgQXNzb2NpYXRlcywgQ2FtYnJpZGdlLCBNQTsgYW5kLiYjeEQ7
RnJpZWRtYW4gU2Nob29sIG9mIE51dHJpdGlvbiBTY2llbmNlIGFuZCBQb2xpY3ksIFR1ZnRzIFVu
aXZlcnNpdHksIEJvc3RvbiwgTUEuJiN4RDtEaXZpc2lvbiBvZiBFcGlkZW1pb2xvZ3kgYW5kIENv
bW11bml0eSBIZWFsdGgsIFNjaG9vbCBvZiBQdWJsaWMgSGVhbHRoLCBVbml2ZXJzaXR5IG9mIE1p
bm5lc290YSwgTWlubmVhcG9saXMuJiN4RDtEZXBhcnRtZW50IG9mIFBvcHVsYXRpb24gSGVhbHRo
LCBTY2hvb2wgb2YgTWVkaWNpbmUgYW5kIFdhZ25lciBTY2hvb2wgb2YgUHVibGljIFNlcnZpY2Us
IE5ldyBZb3JrIFVuaXZlcnNpdHksIE5ldyBZb3JrLiYjeEQ7QWdyaWN1bHR1cmFsIGFuZCBSZXNv
dXJjZSBFY29ub21pY3MsIFVuaXZlcnNpdHkgb2YgQ2FsaWZvcm5pYS1EYXZpcywgRGF2aXMuJiN4
RDtDZW50ZXIgZm9yIEhlYWx0aCBhbmQgQ29tbXVuaXR5LCBTY2hvb2wgb2YgTWVkaWNpbmUsIFVu
aXZlcnNpdHkgb2YgQ2FsaWZvcm5pYSwgU2FuIEZyYW5jaXNjbywgQ0EuIEVsZWN0cm9uaWMgYWRk
cmVzczogTGV1bmdDQGNoYy51Y3NmLmVkdS4mI3hEO1Byb2plY3QgQnJlYWQtVGhlIFdhbGsgZm9y
IEh1bmdlciwgRWFzdCBCb3N0b24sIE1BLiYjeEQ7RGVwYXJ0bWVudCBvZiBOdXRyaXRpb24sIEhh
cnZhcmQgU2Nob29sIG9mIFB1YmxpYyBIZWFsdGgsIEJvc3RvbiwgTUE7IERlcGFydG1lbnQgb2Yg
RXBpZGVtaW9sb2d5LCBVbml2ZXJzaXR5IG9mIE1pY2hpZ2FuIFNjaG9vbCBvZiBQdWJsaWMgSGVh
bHRoLCBBbm4gQXJib3IsIE1JLiYjeEQ7RGVwYXJ0bWVudCBvZiBCaW9zdGF0aXN0aWNzLCBIYXJ2
YXJkIFNjaG9vbCBvZiBQdWJsaWMgSGVhbHRoLCBCb3N0b24sIE1BOyBEZXBhcnRtZW50IG9mIEJp
b3N0YXRpc3RpY3MgYW5kIENvbXB1dGF0aW9uYWwgQmlvbG9neSwgRGFuYSBGYXJiZXIgQ2FuY2Vy
IEluc3RpdHV0ZSwgQm9zdG9uLCBNQS4mI3hEO0RlcGFydG1lbnQgb2YgTnV0cml0aW9uLCBIYXJ2
YXJkIFNjaG9vbCBvZiBQdWJsaWMgSGVhbHRoLCBCb3N0b24sIE1BOyBEZXBhcnRtZW50IG9mIEVw
aWRlbWlvbG9neSwgSGFydmFyZCBTY2hvb2wgb2YgUHVibGljIEhlYWx0aCwgQm9zdG9uLCBNQTsg
Q2hhbm5pbmcgTGFib3JhdG9yeSwgRGVwYXJ0bWVudCBvZiBNZWRpY2luZSwgQnJpZ2hhbSBhbmQg
V29tZW4mYXBvcztzIEhvc3BpdGFsIGFuZCBIYXJ2YXJkIE1lZGljYWwgU2Nob29sLCBCb3N0b24s
IE1BLjwvYXV0aC1hZGRyZXNzPjx0aXRsZXM+PHRpdGxlPkZpbmFuY2lhbCBpbmNlbnRpdmVzIGlu
Y3JlYXNlIGZydWl0IGFuZCB2ZWdldGFibGUgaW50YWtlIGFtb25nIFN1cHBsZW1lbnRhbCBOdXRy
aXRpb24gQXNzaXN0YW5jZSBQcm9ncmFtIHBhcnRpY2lwYW50czogYSByYW5kb21pemVkIGNvbnRy
b2xsZWQgdHJpYWwgb2YgdGhlIFVTREEgSGVhbHRoeSBJbmNlbnRpdmVzIFBpbG90PC90aXRsZT48
c2Vjb25kYXJ5LXRpdGxlPkFtIEogQ2xpbiBOdXRyPC9zZWNvbmRhcnktdGl0bGU+PC90aXRsZXM+
PHBlcmlvZGljYWw+PGZ1bGwtdGl0bGU+QW1lcmljYW4gSm91cm5hbCBvZiBDbGluaWNhbCBOdXRy
aXRpb248L2Z1bGwtdGl0bGU+PGFiYnItMT5BbSBKIENsaW4gTnV0cjwvYWJici0xPjwvcGVyaW9k
aWNhbD48cGFnZXM+NDIzLTM1PC9wYWdlcz48dm9sdW1lPjEwNDwvdm9sdW1lPjxudW1iZXI+Mjwv
bnVtYmVyPjxlZGl0aW9uPjIwMTUvMDQvMDgmI3hEOzIwMTYvMDYvMjQmI3hEOzIwMTYvMDkvMjM8
L2VkaXRpb24+PGtleXdvcmRzPjxrZXl3b3JkPkFkb2xlc2NlbnQ8L2tleXdvcmQ+PGtleXdvcmQ+
QWR1bHQ8L2tleXdvcmQ+PGtleXdvcmQ+Q29zdHMgYW5kIENvc3QgQW5hbHlzaXM8L2tleXdvcmQ+
PGtleXdvcmQ+RGlldC8gZWNvbm9taWNzL3N0YW5kYXJkczwva2V5d29yZD48a2V5d29yZD5GYW1p
bHkgQ2hhcmFjdGVyaXN0aWNzPC9rZXl3b3JkPjxrZXl3b3JkPkZlZWRpbmcgQmVoYXZpb3I8L2tl
eXdvcmQ+PGtleXdvcmQ+RmVtYWxlPC9rZXl3b3JkPjxrZXl3b3JkPkZvb2QgQXNzaXN0YW5jZTwv
a2V5d29yZD48a2V5d29yZD5GcnVpdDwva2V5d29yZD48a2V5d29yZD5IZWFsdGggQmVoYXZpb3I8
L2tleXdvcmQ+PGtleXdvcmQ+SGVhbHRoIFByb21vdGlvbi9tZXRob2RzPC9rZXl3b3JkPjxrZXl3
b3JkPkh1bWFuczwva2V5d29yZD48a2V5d29yZD5NYWxlPC9rZXl3b3JkPjxrZXl3b3JkPk1hc3Nh
Y2h1c2V0dHM8L2tleXdvcmQ+PGtleXdvcmQ+TWlkZGxlIEFnZWQ8L2tleXdvcmQ+PGtleXdvcmQ+
TW90aXZhdGlvbjwva2V5d29yZD48a2V5d29yZD5QaWxvdCBQcm9qZWN0czwva2V5d29yZD48a2V5
d29yZD5Qb3ZlcnR5PC9rZXl3b3JkPjxrZXl3b3JkPlByb2dyYW0gRXZhbHVhdGlvbjwva2V5d29y
ZD48a2V5d29yZD5Vbml0ZWQgU3RhdGVzPC9rZXl3b3JkPjxrZXl3b3JkPlVuaXRlZCBTdGF0ZXMg
RGVwYXJ0bWVudCBvZiBBZ3JpY3VsdHVyZTwva2V5d29yZD48a2V5d29yZD5WZWdldGFibGVzPC9r
ZXl3b3JkPjxrZXl3b3JkPllvdW5nIEFkdWx0PC9rZXl3b3JkPjxrZXl3b3JkPkJldmVyYWdlczwv
a2V5d29yZD48a2V5d29yZD5Cb2R5IE1hc3MgSW5kZXg8L2tleXdvcmQ+PGtleXdvcmQ+RGlldGFy
eSBGYXRzPC9rZXl3b3JkPjxrZXl3b3JkPkVuZXJneSBJbnRha2U8L2tleXdvcmQ+PGtleXdvcmQ+
Rm9sbG93LVVwIFN0dWRpZXM8L2tleXdvcmQ+PGtleXdvcmQ+SGVhbHRoeSBEaWV0PC9rZXl3b3Jk
PjxrZXl3b3JkPk51dHJpdGlvbmFsIFN0YXR1czwva2V5d29yZD48a2V5d29yZD5OdXRyaXRpdmUg
VmFsdWU8L2tleXdvcmQ+PGtleXdvcmQ+T2Jlc2l0eS9wcmV2ZW50aW9uICZhbXA7IGNvbnRyb2w8
L2tleXdvcmQ+PGtleXdvcmQ+UGF0aWVudCBDb21wbGlhbmNlPC9rZXl3b3JkPjxrZXl3b3JkPlJp
c2sgRmFjdG9yczwva2V5d29yZD48a2V5d29yZD5TaW5nbGUtQmxpbmQgTWV0aG9kPC9rZXl3b3Jk
PjxrZXl3b3JkPkFnZWQ8L2tleXdvcmQ+PGtleXdvcmQ+RGlldC9lY29ub21pY3MvIHN0YXRpc3Rp
Y3MgJmFtcDsgbnVtZXJpY2FsIGRhdGE8L2tleXdvcmQ+PGtleXdvcmQ+Rm9vZCBBc3Npc3RhbmNl
L2Vjb25vbWljcy8gc3RhdGlzdGljcyAmYW1wOyBudW1lcmljYWwgZGF0YTwva2V5d29yZD48a2V5
d29yZD5Gb29kIFN1cHBseS9lY29ub21pY3MvIHN0YXRpc3RpY3MgJmFtcDsgbnVtZXJpY2FsIGRh
dGE8L2tleXdvcmQ+PGtleXdvcmQ+TG9uZ2l0dWRpbmFsIFN0dWRpZXM8L2tleXdvcmQ+PGtleXdv
cmQ+U3VydmV5cyBhbmQgUXVlc3Rpb25uYWlyZXM8L2tleXdvcmQ+PC9rZXl3b3Jkcz48ZGF0ZXM+
PHllYXI+MjAxNjwveWVhcj48cHViLWRhdGVzPjxkYXRlPkF1ZyYjeEQ7Tm92IDAxJiN4RDtKYW48
L2RhdGU+PC9wdWItZGF0ZXM+PC9kYXRlcz48aXNibj4xOTM4LTMyMDcgKEVsZWN0cm9uaWMpJiN4
RDswMDAyLTkxNjUgKExpbmtpbmcpJiN4RDsyMTY4LTYxMTQgKEVsZWN0cm9uaWMpJiN4RDsyMTY4
LTYxMDYgKExpbmtpbmcpJiN4RDsxODc4LTI2MjAgKEVsZWN0cm9uaWMpJiN4RDsxNDk5LTQwNDYg
KExpbmtpbmcpPC9pc2JuPjxhY2Nlc3Npb24tbnVtPjI3MzM0MjM0PC9hY2Nlc3Npb24tbnVtPjx1
cmxzPjwvdXJscz48Y3VzdG9tMj40NDY2MTUxPC9jdXN0b20yPjxlbGVjdHJvbmljLXJlc291cmNl
LW51bT4xMC4xMDE2L2oueXBtZWQuMjAxNS4wMy4wMTkmI3hEOzEwLjM5NDUvYWpjbi4xMTUuMTI5
MzIwJiN4RDsxMC4xMDAxL2phbWFpbnRlcm5tZWQuMjAxNi41NjMzPC9lbGVjdHJvbmljLXJlc291
cmNlLW51bT48cmVtb3RlLWRhdGFiYXNlLXByb3ZpZGVyPk5MTTwvcmVtb3RlLWRhdGFiYXNlLXBy
b3ZpZGVyPjxsYW5ndWFnZT5lbmc8L2xhbmd1YWdlPjwvcmVjb3JkPjwvQ2l0ZT48L0VuZE5vdGU+
</w:fldData>
              </w:fldChar>
            </w:r>
            <w:r w:rsidRPr="00B33378">
              <w:rPr>
                <w:rFonts w:ascii="Times New Roman" w:eastAsia="Calibri" w:hAnsi="Times New Roman" w:cs="Times New Roman"/>
                <w:sz w:val="22"/>
                <w:szCs w:val="22"/>
              </w:rPr>
              <w:instrText xml:space="preserve"> ADDIN EN.CITE </w:instrText>
            </w:r>
            <w:r w:rsidRPr="00B33378">
              <w:rPr>
                <w:rFonts w:ascii="Times New Roman" w:eastAsia="Calibri" w:hAnsi="Times New Roman" w:cs="Times New Roman"/>
                <w:sz w:val="22"/>
                <w:szCs w:val="22"/>
              </w:rPr>
              <w:fldChar w:fldCharType="begin">
                <w:fldData xml:space="preserve">PEVuZE5vdGU+PENpdGU+PEF1dGhvcj5CYXJ0bGV0dCBTPC9BdXRob3I+PFJlY051bT4xPC9SZWNO
dW0+PERpc3BsYXlUZXh0PlsyNiwgNDhdPC9EaXNwbGF5VGV4dD48cmVjb3JkPjxyZWMtbnVtYmVy
PjE8L3JlYy1udW1iZXI+PGZvcmVpZ24ta2V5cz48a2V5IGFwcD0iRU4iIGRiLWlkPSJ4YTIwZnAy
MHFlYXdydmVmdHRoeGEwejV4ZGF3dGQweGV4dHciIHRpbWVzdGFtcD0iMTUyOTExNzM3NCI+MTwv
a2V5PjwvZm9yZWlnbi1rZXlzPjxyZWYtdHlwZSBuYW1lPSJKb3VybmFsIEFydGljbGUiPjE3PC9y
ZWYtdHlwZT48Y29udHJpYnV0b3JzPjxhdXRob3JzPjxhdXRob3I+QmFydGxldHQgUywgS2xlcm1h
biBKLCBPbHNobyBMLCBldCBhbC4gRTwvYXV0aG9yPjwvYXV0aG9ycz48L2NvbnRyaWJ1dG9ycz48
dGl0bGVzPjx0aXRsZT52YXVsYXRpb24gb2YgdGhlIEhlYWx0aHkgSW5jZW50aXZlcyBQaWxvdCAo
SElQKTogRmluYWwgUmVwb3J0LiAyMDE0OyA8L3RpdGxlPjwvdGl0bGVzPjxkYXRlcz48L2RhdGVz
Pjx1cmxzPjxyZWxhdGVkLXVybHM+PHVybD5odHRwOi8vd3d3LmZucy51c2RhLmdvdi9zaXRlcy9k
ZWZhdWx0L2ZpbGVzL0hJUC1GaW5hbC5wZGYuIEFjY2Vzc2VkIEp1bmUgMTUsIDIwMTg8L3VybD48
L3JlbGF0ZWQtdXJscz48L3VybHM+PC9yZWNvcmQ+PC9DaXRlPjxDaXRlPjxBdXRob3I+T2xzaG88
L0F1dGhvcj48WWVhcj4yMDE2PC9ZZWFyPjxSZWNOdW0+NTMwNjwvUmVjTnVtPjxyZWNvcmQ+PHJl
Yy1udW1iZXI+NTMwNjwvcmVjLW51bWJlcj48Zm9yZWlnbi1rZXlzPjxrZXkgYXBwPSJFTiIgZGIt
aWQ9Inh0MmZhNXBmMXZ2cHRpZXhwdm54dHd6anNhNWZlc3Q1ejV2eCI+NTMwNjwva2V5PjwvZm9y
ZWlnbi1rZXlzPjxyZWYtdHlwZSBuYW1lPSJKb3VybmFsIEFydGljbGUiPjE3PC9yZWYtdHlwZT48
Y29udHJpYnV0b3JzPjxhdXRob3JzPjxhdXRob3I+T2xzaG8sIEwuIEUuPC9hdXRob3I+PGF1dGhv
cj5LbGVybWFuLCBKLiBBLjwvYXV0aG9yPjxhdXRob3I+V2lsZGUsIFAuIEUuPC9hdXRob3I+PGF1
dGhvcj5CYXJ0bGV0dCwgUy48L2F1dGhvcj48YXV0aG9yPkhhcm5hY2ssIEwuPC9hdXRob3I+PGF1
dGhvcj5PYWtlcywgSi4gTS48L2F1dGhvcj48YXV0aG9yPkVsYmVsLCBCLjwvYXV0aG9yPjxhdXRo
b3I+QmVhdHR5LCBULjwvYXV0aG9yPjxhdXRob3I+UnlkZWxsLCBTLjwvYXV0aG9yPjxhdXRob3I+
RnJlbmNoLCBTLjwvYXV0aG9yPjxhdXRob3I+TGV1bmcsIEMuIFcuPC9hdXRob3I+PGF1dGhvcj5D
bHVnZ2lzaCwgUy48L2F1dGhvcj48YXV0aG9yPlZpbGxhbW9yLCBFLjwvYXV0aG9yPjxhdXRob3I+
Q2F0YWxhbm8sIFAuIEouPC9hdXRob3I+PGF1dGhvcj5XaWxsZXR0LCBXLiBDLjwvYXV0aG9yPjxh
dXRob3I+UmltbSwgRS4gQi48L2F1dGhvcj48L2F1dGhvcnM+PC9jb250cmlidXRvcnM+PGF1dGgt
YWRkcmVzcz5BYnQgQXNzb2NpYXRlcywgQ2FtYnJpZGdlLCBNQTsgYW5kIGxhdXJlbl9vbHNob0Bh
YnRhc3NvYy5jb20uJiN4RDtBYnQgQXNzb2NpYXRlcywgQ2FtYnJpZGdlLCBNQTsgYW5kLiYjeEQ7
RnJpZWRtYW4gU2Nob29sIG9mIE51dHJpdGlvbiBTY2llbmNlIGFuZCBQb2xpY3ksIFR1ZnRzIFVu
aXZlcnNpdHksIEJvc3RvbiwgTUEuJiN4RDtEaXZpc2lvbiBvZiBFcGlkZW1pb2xvZ3kgYW5kIENv
bW11bml0eSBIZWFsdGgsIFNjaG9vbCBvZiBQdWJsaWMgSGVhbHRoLCBVbml2ZXJzaXR5IG9mIE1p
bm5lc290YSwgTWlubmVhcG9saXMuJiN4RDtEZXBhcnRtZW50IG9mIFBvcHVsYXRpb24gSGVhbHRo
LCBTY2hvb2wgb2YgTWVkaWNpbmUgYW5kIFdhZ25lciBTY2hvb2wgb2YgUHVibGljIFNlcnZpY2Us
IE5ldyBZb3JrIFVuaXZlcnNpdHksIE5ldyBZb3JrLiYjeEQ7QWdyaWN1bHR1cmFsIGFuZCBSZXNv
dXJjZSBFY29ub21pY3MsIFVuaXZlcnNpdHkgb2YgQ2FsaWZvcm5pYS1EYXZpcywgRGF2aXMuJiN4
RDtDZW50ZXIgZm9yIEhlYWx0aCBhbmQgQ29tbXVuaXR5LCBTY2hvb2wgb2YgTWVkaWNpbmUsIFVu
aXZlcnNpdHkgb2YgQ2FsaWZvcm5pYSwgU2FuIEZyYW5jaXNjbywgQ0EuIEVsZWN0cm9uaWMgYWRk
cmVzczogTGV1bmdDQGNoYy51Y3NmLmVkdS4mI3hEO1Byb2plY3QgQnJlYWQtVGhlIFdhbGsgZm9y
IEh1bmdlciwgRWFzdCBCb3N0b24sIE1BLiYjeEQ7RGVwYXJ0bWVudCBvZiBOdXRyaXRpb24sIEhh
cnZhcmQgU2Nob29sIG9mIFB1YmxpYyBIZWFsdGgsIEJvc3RvbiwgTUE7IERlcGFydG1lbnQgb2Yg
RXBpZGVtaW9sb2d5LCBVbml2ZXJzaXR5IG9mIE1pY2hpZ2FuIFNjaG9vbCBvZiBQdWJsaWMgSGVh
bHRoLCBBbm4gQXJib3IsIE1JLiYjeEQ7RGVwYXJ0bWVudCBvZiBCaW9zdGF0aXN0aWNzLCBIYXJ2
YXJkIFNjaG9vbCBvZiBQdWJsaWMgSGVhbHRoLCBCb3N0b24sIE1BOyBEZXBhcnRtZW50IG9mIEJp
b3N0YXRpc3RpY3MgYW5kIENvbXB1dGF0aW9uYWwgQmlvbG9neSwgRGFuYSBGYXJiZXIgQ2FuY2Vy
IEluc3RpdHV0ZSwgQm9zdG9uLCBNQS4mI3hEO0RlcGFydG1lbnQgb2YgTnV0cml0aW9uLCBIYXJ2
YXJkIFNjaG9vbCBvZiBQdWJsaWMgSGVhbHRoLCBCb3N0b24sIE1BOyBEZXBhcnRtZW50IG9mIEVw
aWRlbWlvbG9neSwgSGFydmFyZCBTY2hvb2wgb2YgUHVibGljIEhlYWx0aCwgQm9zdG9uLCBNQTsg
Q2hhbm5pbmcgTGFib3JhdG9yeSwgRGVwYXJ0bWVudCBvZiBNZWRpY2luZSwgQnJpZ2hhbSBhbmQg
V29tZW4mYXBvcztzIEhvc3BpdGFsIGFuZCBIYXJ2YXJkIE1lZGljYWwgU2Nob29sLCBCb3N0b24s
IE1BLjwvYXV0aC1hZGRyZXNzPjx0aXRsZXM+PHRpdGxlPkZpbmFuY2lhbCBpbmNlbnRpdmVzIGlu
Y3JlYXNlIGZydWl0IGFuZCB2ZWdldGFibGUgaW50YWtlIGFtb25nIFN1cHBsZW1lbnRhbCBOdXRy
aXRpb24gQXNzaXN0YW5jZSBQcm9ncmFtIHBhcnRpY2lwYW50czogYSByYW5kb21pemVkIGNvbnRy
b2xsZWQgdHJpYWwgb2YgdGhlIFVTREEgSGVhbHRoeSBJbmNlbnRpdmVzIFBpbG90PC90aXRsZT48
c2Vjb25kYXJ5LXRpdGxlPkFtIEogQ2xpbiBOdXRyPC9zZWNvbmRhcnktdGl0bGU+PC90aXRsZXM+
PHBlcmlvZGljYWw+PGZ1bGwtdGl0bGU+QW1lcmljYW4gSm91cm5hbCBvZiBDbGluaWNhbCBOdXRy
aXRpb248L2Z1bGwtdGl0bGU+PGFiYnItMT5BbSBKIENsaW4gTnV0cjwvYWJici0xPjwvcGVyaW9k
aWNhbD48cGFnZXM+NDIzLTM1PC9wYWdlcz48dm9sdW1lPjEwNDwvdm9sdW1lPjxudW1iZXI+Mjwv
bnVtYmVyPjxlZGl0aW9uPjIwMTUvMDQvMDgmI3hEOzIwMTYvMDYvMjQmI3hEOzIwMTYvMDkvMjM8
L2VkaXRpb24+PGtleXdvcmRzPjxrZXl3b3JkPkFkb2xlc2NlbnQ8L2tleXdvcmQ+PGtleXdvcmQ+
QWR1bHQ8L2tleXdvcmQ+PGtleXdvcmQ+Q29zdHMgYW5kIENvc3QgQW5hbHlzaXM8L2tleXdvcmQ+
PGtleXdvcmQ+RGlldC8gZWNvbm9taWNzL3N0YW5kYXJkczwva2V5d29yZD48a2V5d29yZD5GYW1p
bHkgQ2hhcmFjdGVyaXN0aWNzPC9rZXl3b3JkPjxrZXl3b3JkPkZlZWRpbmcgQmVoYXZpb3I8L2tl
eXdvcmQ+PGtleXdvcmQ+RmVtYWxlPC9rZXl3b3JkPjxrZXl3b3JkPkZvb2QgQXNzaXN0YW5jZTwv
a2V5d29yZD48a2V5d29yZD5GcnVpdDwva2V5d29yZD48a2V5d29yZD5IZWFsdGggQmVoYXZpb3I8
L2tleXdvcmQ+PGtleXdvcmQ+SGVhbHRoIFByb21vdGlvbi9tZXRob2RzPC9rZXl3b3JkPjxrZXl3
b3JkPkh1bWFuczwva2V5d29yZD48a2V5d29yZD5NYWxlPC9rZXl3b3JkPjxrZXl3b3JkPk1hc3Nh
Y2h1c2V0dHM8L2tleXdvcmQ+PGtleXdvcmQ+TWlkZGxlIEFnZWQ8L2tleXdvcmQ+PGtleXdvcmQ+
TW90aXZhdGlvbjwva2V5d29yZD48a2V5d29yZD5QaWxvdCBQcm9qZWN0czwva2V5d29yZD48a2V5
d29yZD5Qb3ZlcnR5PC9rZXl3b3JkPjxrZXl3b3JkPlByb2dyYW0gRXZhbHVhdGlvbjwva2V5d29y
ZD48a2V5d29yZD5Vbml0ZWQgU3RhdGVzPC9rZXl3b3JkPjxrZXl3b3JkPlVuaXRlZCBTdGF0ZXMg
RGVwYXJ0bWVudCBvZiBBZ3JpY3VsdHVyZTwva2V5d29yZD48a2V5d29yZD5WZWdldGFibGVzPC9r
ZXl3b3JkPjxrZXl3b3JkPllvdW5nIEFkdWx0PC9rZXl3b3JkPjxrZXl3b3JkPkJldmVyYWdlczwv
a2V5d29yZD48a2V5d29yZD5Cb2R5IE1hc3MgSW5kZXg8L2tleXdvcmQ+PGtleXdvcmQ+RGlldGFy
eSBGYXRzPC9rZXl3b3JkPjxrZXl3b3JkPkVuZXJneSBJbnRha2U8L2tleXdvcmQ+PGtleXdvcmQ+
Rm9sbG93LVVwIFN0dWRpZXM8L2tleXdvcmQ+PGtleXdvcmQ+SGVhbHRoeSBEaWV0PC9rZXl3b3Jk
PjxrZXl3b3JkPk51dHJpdGlvbmFsIFN0YXR1czwva2V5d29yZD48a2V5d29yZD5OdXRyaXRpdmUg
VmFsdWU8L2tleXdvcmQ+PGtleXdvcmQ+T2Jlc2l0eS9wcmV2ZW50aW9uICZhbXA7IGNvbnRyb2w8
L2tleXdvcmQ+PGtleXdvcmQ+UGF0aWVudCBDb21wbGlhbmNlPC9rZXl3b3JkPjxrZXl3b3JkPlJp
c2sgRmFjdG9yczwva2V5d29yZD48a2V5d29yZD5TaW5nbGUtQmxpbmQgTWV0aG9kPC9rZXl3b3Jk
PjxrZXl3b3JkPkFnZWQ8L2tleXdvcmQ+PGtleXdvcmQ+RGlldC9lY29ub21pY3MvIHN0YXRpc3Rp
Y3MgJmFtcDsgbnVtZXJpY2FsIGRhdGE8L2tleXdvcmQ+PGtleXdvcmQ+Rm9vZCBBc3Npc3RhbmNl
L2Vjb25vbWljcy8gc3RhdGlzdGljcyAmYW1wOyBudW1lcmljYWwgZGF0YTwva2V5d29yZD48a2V5
d29yZD5Gb29kIFN1cHBseS9lY29ub21pY3MvIHN0YXRpc3RpY3MgJmFtcDsgbnVtZXJpY2FsIGRh
dGE8L2tleXdvcmQ+PGtleXdvcmQ+TG9uZ2l0dWRpbmFsIFN0dWRpZXM8L2tleXdvcmQ+PGtleXdv
cmQ+U3VydmV5cyBhbmQgUXVlc3Rpb25uYWlyZXM8L2tleXdvcmQ+PC9rZXl3b3Jkcz48ZGF0ZXM+
PHllYXI+MjAxNjwveWVhcj48cHViLWRhdGVzPjxkYXRlPkF1ZyYjeEQ7Tm92IDAxJiN4RDtKYW48
L2RhdGU+PC9wdWItZGF0ZXM+PC9kYXRlcz48aXNibj4xOTM4LTMyMDcgKEVsZWN0cm9uaWMpJiN4
RDswMDAyLTkxNjUgKExpbmtpbmcpJiN4RDsyMTY4LTYxMTQgKEVsZWN0cm9uaWMpJiN4RDsyMTY4
LTYxMDYgKExpbmtpbmcpJiN4RDsxODc4LTI2MjAgKEVsZWN0cm9uaWMpJiN4RDsxNDk5LTQwNDYg
KExpbmtpbmcpPC9pc2JuPjxhY2Nlc3Npb24tbnVtPjI3MzM0MjM0PC9hY2Nlc3Npb24tbnVtPjx1
cmxzPjwvdXJscz48Y3VzdG9tMj40NDY2MTUxPC9jdXN0b20yPjxlbGVjdHJvbmljLXJlc291cmNl
LW51bT4xMC4xMDE2L2oueXBtZWQuMjAxNS4wMy4wMTkmI3hEOzEwLjM5NDUvYWpjbi4xMTUuMTI5
MzIwJiN4RDsxMC4xMDAxL2phbWFpbnRlcm5tZWQuMjAxNi41NjMzPC9lbGVjdHJvbmljLXJlc291
cmNlLW51bT48cmVtb3RlLWRhdGFiYXNlLXByb3ZpZGVyPk5MTTwvcmVtb3RlLWRhdGFiYXNlLXBy
b3ZpZGVyPjxsYW5ndWFnZT5lbmc8L2xhbmd1YWdlPjwvcmVjb3JkPjwvQ2l0ZT48L0VuZE5vdGU+
</w:fldData>
              </w:fldChar>
            </w:r>
            <w:r w:rsidRPr="00B33378">
              <w:rPr>
                <w:rFonts w:ascii="Times New Roman" w:eastAsia="Calibri" w:hAnsi="Times New Roman" w:cs="Times New Roman"/>
                <w:sz w:val="22"/>
                <w:szCs w:val="22"/>
              </w:rPr>
              <w:instrText xml:space="preserve"> ADDIN EN.CITE.DATA </w:instrText>
            </w:r>
            <w:r w:rsidRPr="00B33378">
              <w:rPr>
                <w:rFonts w:ascii="Times New Roman" w:eastAsia="Calibri" w:hAnsi="Times New Roman" w:cs="Times New Roman"/>
                <w:sz w:val="22"/>
                <w:szCs w:val="22"/>
              </w:rPr>
            </w:r>
            <w:r w:rsidRPr="00B33378">
              <w:rPr>
                <w:rFonts w:ascii="Times New Roman" w:eastAsia="Calibri" w:hAnsi="Times New Roman" w:cs="Times New Roman"/>
                <w:sz w:val="22"/>
                <w:szCs w:val="22"/>
              </w:rPr>
              <w:fldChar w:fldCharType="end"/>
            </w:r>
            <w:r w:rsidRPr="00B33378">
              <w:rPr>
                <w:rFonts w:ascii="Times New Roman" w:eastAsia="Calibri" w:hAnsi="Times New Roman" w:cs="Times New Roman"/>
                <w:sz w:val="22"/>
                <w:szCs w:val="22"/>
              </w:rPr>
            </w:r>
            <w:r w:rsidRPr="00B33378">
              <w:rPr>
                <w:rFonts w:ascii="Times New Roman" w:eastAsia="Calibri" w:hAnsi="Times New Roman" w:cs="Times New Roman"/>
                <w:sz w:val="22"/>
                <w:szCs w:val="22"/>
              </w:rPr>
              <w:fldChar w:fldCharType="separate"/>
            </w:r>
            <w:r w:rsidRPr="00B33378">
              <w:rPr>
                <w:rFonts w:ascii="Times New Roman" w:eastAsia="Calibri" w:hAnsi="Times New Roman" w:cs="Times New Roman"/>
                <w:noProof/>
                <w:sz w:val="22"/>
                <w:szCs w:val="22"/>
              </w:rPr>
              <w:t>[</w:t>
            </w:r>
            <w:r w:rsidR="007216CF">
              <w:rPr>
                <w:rFonts w:ascii="Times New Roman" w:eastAsia="Calibri" w:hAnsi="Times New Roman" w:cs="Times New Roman"/>
                <w:noProof/>
                <w:sz w:val="22"/>
                <w:szCs w:val="22"/>
              </w:rPr>
              <w:t>3</w:t>
            </w:r>
            <w:r w:rsidRPr="00B33378">
              <w:rPr>
                <w:rFonts w:ascii="Times New Roman" w:eastAsia="Calibri" w:hAnsi="Times New Roman" w:cs="Times New Roman"/>
                <w:noProof/>
                <w:sz w:val="22"/>
                <w:szCs w:val="22"/>
              </w:rPr>
              <w:t>,</w:t>
            </w:r>
            <w:r w:rsidR="007216CF">
              <w:rPr>
                <w:rFonts w:ascii="Times New Roman" w:eastAsia="Calibri" w:hAnsi="Times New Roman" w:cs="Times New Roman"/>
                <w:noProof/>
                <w:sz w:val="22"/>
                <w:szCs w:val="22"/>
              </w:rPr>
              <w:t>12</w:t>
            </w:r>
            <w:r w:rsidRPr="00B33378">
              <w:rPr>
                <w:rFonts w:ascii="Times New Roman" w:eastAsia="Calibri" w:hAnsi="Times New Roman" w:cs="Times New Roman"/>
                <w:noProof/>
                <w:sz w:val="22"/>
                <w:szCs w:val="22"/>
              </w:rPr>
              <w:t>]</w:t>
            </w:r>
            <w:r w:rsidRPr="00B33378">
              <w:rPr>
                <w:rFonts w:ascii="Times New Roman" w:eastAsia="Calibri" w:hAnsi="Times New Roman" w:cs="Times New Roman"/>
                <w:sz w:val="22"/>
                <w:szCs w:val="22"/>
              </w:rPr>
              <w:fldChar w:fldCharType="end"/>
            </w:r>
          </w:p>
        </w:tc>
      </w:tr>
      <w:tr w:rsidR="00DB1D56" w:rsidRPr="00B33378" w:rsidTr="00772338">
        <w:trPr>
          <w:trHeight w:val="374"/>
        </w:trPr>
        <w:tc>
          <w:tcPr>
            <w:tcW w:w="3753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DB1D56" w:rsidRPr="00B33378" w:rsidRDefault="00DB1D56" w:rsidP="00772338">
            <w:pPr>
              <w:ind w:left="247"/>
              <w:rPr>
                <w:rFonts w:ascii="Times New Roman" w:hAnsi="Times New Roman" w:cs="Times New Roman"/>
                <w:sz w:val="22"/>
                <w:szCs w:val="22"/>
              </w:rPr>
            </w:pPr>
            <w:r w:rsidRPr="00B33378">
              <w:rPr>
                <w:rFonts w:ascii="Times New Roman" w:hAnsi="Times New Roman" w:cs="Times New Roman"/>
                <w:sz w:val="22"/>
                <w:szCs w:val="22"/>
              </w:rPr>
              <w:t>Fish</w:t>
            </w:r>
          </w:p>
        </w:tc>
        <w:tc>
          <w:tcPr>
            <w:tcW w:w="2586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DB1D56" w:rsidRPr="00B33378" w:rsidRDefault="00DB1D56" w:rsidP="00772338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B33378">
              <w:rPr>
                <w:rFonts w:ascii="Times New Roman" w:hAnsi="Times New Roman" w:cs="Times New Roman"/>
                <w:sz w:val="22"/>
                <w:szCs w:val="22"/>
              </w:rPr>
              <w:t>19.0% (5.1)</w:t>
            </w:r>
          </w:p>
        </w:tc>
        <w:tc>
          <w:tcPr>
            <w:tcW w:w="1509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DB1D56" w:rsidRPr="00B33378" w:rsidRDefault="00DB1D56" w:rsidP="00772338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B33378">
              <w:rPr>
                <w:rFonts w:ascii="Times New Roman" w:hAnsi="Times New Roman" w:cs="Times New Roman"/>
                <w:sz w:val="22"/>
                <w:szCs w:val="22"/>
              </w:rPr>
              <w:t>Normal</w:t>
            </w:r>
          </w:p>
        </w:tc>
        <w:tc>
          <w:tcPr>
            <w:tcW w:w="2610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DB1D56" w:rsidRPr="00B33378" w:rsidRDefault="00DB1D56" w:rsidP="00772338">
            <w:pPr>
              <w:jc w:val="center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  <w:r w:rsidRPr="00B33378">
              <w:rPr>
                <w:rFonts w:ascii="Times New Roman" w:eastAsia="Calibri" w:hAnsi="Times New Roman" w:cs="Times New Roman"/>
                <w:sz w:val="22"/>
                <w:szCs w:val="22"/>
              </w:rPr>
              <w:t>HIP</w:t>
            </w:r>
            <w:r w:rsidRPr="00B33378">
              <w:rPr>
                <w:rFonts w:ascii="Times New Roman" w:eastAsia="Calibri" w:hAnsi="Times New Roman" w:cs="Times New Roman"/>
                <w:sz w:val="22"/>
                <w:szCs w:val="22"/>
              </w:rPr>
              <w:fldChar w:fldCharType="begin">
                <w:fldData xml:space="preserve">PEVuZE5vdGU+PENpdGU+PEF1dGhvcj5CYXJ0bGV0dCBTPC9BdXRob3I+PFJlY051bT4xPC9SZWNO
dW0+PERpc3BsYXlUZXh0PlsyNiwgNDhdPC9EaXNwbGF5VGV4dD48cmVjb3JkPjxyZWMtbnVtYmVy
PjE8L3JlYy1udW1iZXI+PGZvcmVpZ24ta2V5cz48a2V5IGFwcD0iRU4iIGRiLWlkPSJ4YTIwZnAy
MHFlYXdydmVmdHRoeGEwejV4ZGF3dGQweGV4dHciIHRpbWVzdGFtcD0iMTUyOTExNzM3NCI+MTwv
a2V5PjwvZm9yZWlnbi1rZXlzPjxyZWYtdHlwZSBuYW1lPSJKb3VybmFsIEFydGljbGUiPjE3PC9y
ZWYtdHlwZT48Y29udHJpYnV0b3JzPjxhdXRob3JzPjxhdXRob3I+QmFydGxldHQgUywgS2xlcm1h
biBKLCBPbHNobyBMLCBldCBhbC4gRTwvYXV0aG9yPjwvYXV0aG9ycz48L2NvbnRyaWJ1dG9ycz48
dGl0bGVzPjx0aXRsZT52YXVsYXRpb24gb2YgdGhlIEhlYWx0aHkgSW5jZW50aXZlcyBQaWxvdCAo
SElQKTogRmluYWwgUmVwb3J0LiAyMDE0OyA8L3RpdGxlPjwvdGl0bGVzPjxkYXRlcz48L2RhdGVz
Pjx1cmxzPjxyZWxhdGVkLXVybHM+PHVybD5odHRwOi8vd3d3LmZucy51c2RhLmdvdi9zaXRlcy9k
ZWZhdWx0L2ZpbGVzL0hJUC1GaW5hbC5wZGYuIEFjY2Vzc2VkIEp1bmUgMTUsIDIwMTg8L3VybD48
L3JlbGF0ZWQtdXJscz48L3VybHM+PC9yZWNvcmQ+PC9DaXRlPjxDaXRlPjxBdXRob3I+T2xzaG88
L0F1dGhvcj48WWVhcj4yMDE2PC9ZZWFyPjxSZWNOdW0+NTMwNjwvUmVjTnVtPjxyZWNvcmQ+PHJl
Yy1udW1iZXI+NTMwNjwvcmVjLW51bWJlcj48Zm9yZWlnbi1rZXlzPjxrZXkgYXBwPSJFTiIgZGIt
aWQ9Inh0MmZhNXBmMXZ2cHRpZXhwdm54dHd6anNhNWZlc3Q1ejV2eCI+NTMwNjwva2V5PjwvZm9y
ZWlnbi1rZXlzPjxyZWYtdHlwZSBuYW1lPSJKb3VybmFsIEFydGljbGUiPjE3PC9yZWYtdHlwZT48
Y29udHJpYnV0b3JzPjxhdXRob3JzPjxhdXRob3I+T2xzaG8sIEwuIEUuPC9hdXRob3I+PGF1dGhv
cj5LbGVybWFuLCBKLiBBLjwvYXV0aG9yPjxhdXRob3I+V2lsZGUsIFAuIEUuPC9hdXRob3I+PGF1
dGhvcj5CYXJ0bGV0dCwgUy48L2F1dGhvcj48YXV0aG9yPkhhcm5hY2ssIEwuPC9hdXRob3I+PGF1
dGhvcj5PYWtlcywgSi4gTS48L2F1dGhvcj48YXV0aG9yPkVsYmVsLCBCLjwvYXV0aG9yPjxhdXRo
b3I+QmVhdHR5LCBULjwvYXV0aG9yPjxhdXRob3I+UnlkZWxsLCBTLjwvYXV0aG9yPjxhdXRob3I+
RnJlbmNoLCBTLjwvYXV0aG9yPjxhdXRob3I+TGV1bmcsIEMuIFcuPC9hdXRob3I+PGF1dGhvcj5D
bHVnZ2lzaCwgUy48L2F1dGhvcj48YXV0aG9yPlZpbGxhbW9yLCBFLjwvYXV0aG9yPjxhdXRob3I+
Q2F0YWxhbm8sIFAuIEouPC9hdXRob3I+PGF1dGhvcj5XaWxsZXR0LCBXLiBDLjwvYXV0aG9yPjxh
dXRob3I+UmltbSwgRS4gQi48L2F1dGhvcj48L2F1dGhvcnM+PC9jb250cmlidXRvcnM+PGF1dGgt
YWRkcmVzcz5BYnQgQXNzb2NpYXRlcywgQ2FtYnJpZGdlLCBNQTsgYW5kIGxhdXJlbl9vbHNob0Bh
YnRhc3NvYy5jb20uJiN4RDtBYnQgQXNzb2NpYXRlcywgQ2FtYnJpZGdlLCBNQTsgYW5kLiYjeEQ7
RnJpZWRtYW4gU2Nob29sIG9mIE51dHJpdGlvbiBTY2llbmNlIGFuZCBQb2xpY3ksIFR1ZnRzIFVu
aXZlcnNpdHksIEJvc3RvbiwgTUEuJiN4RDtEaXZpc2lvbiBvZiBFcGlkZW1pb2xvZ3kgYW5kIENv
bW11bml0eSBIZWFsdGgsIFNjaG9vbCBvZiBQdWJsaWMgSGVhbHRoLCBVbml2ZXJzaXR5IG9mIE1p
bm5lc290YSwgTWlubmVhcG9saXMuJiN4RDtEZXBhcnRtZW50IG9mIFBvcHVsYXRpb24gSGVhbHRo
LCBTY2hvb2wgb2YgTWVkaWNpbmUgYW5kIFdhZ25lciBTY2hvb2wgb2YgUHVibGljIFNlcnZpY2Us
IE5ldyBZb3JrIFVuaXZlcnNpdHksIE5ldyBZb3JrLiYjeEQ7QWdyaWN1bHR1cmFsIGFuZCBSZXNv
dXJjZSBFY29ub21pY3MsIFVuaXZlcnNpdHkgb2YgQ2FsaWZvcm5pYS1EYXZpcywgRGF2aXMuJiN4
RDtDZW50ZXIgZm9yIEhlYWx0aCBhbmQgQ29tbXVuaXR5LCBTY2hvb2wgb2YgTWVkaWNpbmUsIFVu
aXZlcnNpdHkgb2YgQ2FsaWZvcm5pYSwgU2FuIEZyYW5jaXNjbywgQ0EuIEVsZWN0cm9uaWMgYWRk
cmVzczogTGV1bmdDQGNoYy51Y3NmLmVkdS4mI3hEO1Byb2plY3QgQnJlYWQtVGhlIFdhbGsgZm9y
IEh1bmdlciwgRWFzdCBCb3N0b24sIE1BLiYjeEQ7RGVwYXJ0bWVudCBvZiBOdXRyaXRpb24sIEhh
cnZhcmQgU2Nob29sIG9mIFB1YmxpYyBIZWFsdGgsIEJvc3RvbiwgTUE7IERlcGFydG1lbnQgb2Yg
RXBpZGVtaW9sb2d5LCBVbml2ZXJzaXR5IG9mIE1pY2hpZ2FuIFNjaG9vbCBvZiBQdWJsaWMgSGVh
bHRoLCBBbm4gQXJib3IsIE1JLiYjeEQ7RGVwYXJ0bWVudCBvZiBCaW9zdGF0aXN0aWNzLCBIYXJ2
YXJkIFNjaG9vbCBvZiBQdWJsaWMgSGVhbHRoLCBCb3N0b24sIE1BOyBEZXBhcnRtZW50IG9mIEJp
b3N0YXRpc3RpY3MgYW5kIENvbXB1dGF0aW9uYWwgQmlvbG9neSwgRGFuYSBGYXJiZXIgQ2FuY2Vy
IEluc3RpdHV0ZSwgQm9zdG9uLCBNQS4mI3hEO0RlcGFydG1lbnQgb2YgTnV0cml0aW9uLCBIYXJ2
YXJkIFNjaG9vbCBvZiBQdWJsaWMgSGVhbHRoLCBCb3N0b24sIE1BOyBEZXBhcnRtZW50IG9mIEVw
aWRlbWlvbG9neSwgSGFydmFyZCBTY2hvb2wgb2YgUHVibGljIEhlYWx0aCwgQm9zdG9uLCBNQTsg
Q2hhbm5pbmcgTGFib3JhdG9yeSwgRGVwYXJ0bWVudCBvZiBNZWRpY2luZSwgQnJpZ2hhbSBhbmQg
V29tZW4mYXBvcztzIEhvc3BpdGFsIGFuZCBIYXJ2YXJkIE1lZGljYWwgU2Nob29sLCBCb3N0b24s
IE1BLjwvYXV0aC1hZGRyZXNzPjx0aXRsZXM+PHRpdGxlPkZpbmFuY2lhbCBpbmNlbnRpdmVzIGlu
Y3JlYXNlIGZydWl0IGFuZCB2ZWdldGFibGUgaW50YWtlIGFtb25nIFN1cHBsZW1lbnRhbCBOdXRy
aXRpb24gQXNzaXN0YW5jZSBQcm9ncmFtIHBhcnRpY2lwYW50czogYSByYW5kb21pemVkIGNvbnRy
b2xsZWQgdHJpYWwgb2YgdGhlIFVTREEgSGVhbHRoeSBJbmNlbnRpdmVzIFBpbG90PC90aXRsZT48
c2Vjb25kYXJ5LXRpdGxlPkFtIEogQ2xpbiBOdXRyPC9zZWNvbmRhcnktdGl0bGU+PC90aXRsZXM+
PHBlcmlvZGljYWw+PGZ1bGwtdGl0bGU+QW1lcmljYW4gSm91cm5hbCBvZiBDbGluaWNhbCBOdXRy
aXRpb248L2Z1bGwtdGl0bGU+PGFiYnItMT5BbSBKIENsaW4gTnV0cjwvYWJici0xPjwvcGVyaW9k
aWNhbD48cGFnZXM+NDIzLTM1PC9wYWdlcz48dm9sdW1lPjEwNDwvdm9sdW1lPjxudW1iZXI+Mjwv
bnVtYmVyPjxlZGl0aW9uPjIwMTUvMDQvMDgmI3hEOzIwMTYvMDYvMjQmI3hEOzIwMTYvMDkvMjM8
L2VkaXRpb24+PGtleXdvcmRzPjxrZXl3b3JkPkFkb2xlc2NlbnQ8L2tleXdvcmQ+PGtleXdvcmQ+
QWR1bHQ8L2tleXdvcmQ+PGtleXdvcmQ+Q29zdHMgYW5kIENvc3QgQW5hbHlzaXM8L2tleXdvcmQ+
PGtleXdvcmQ+RGlldC8gZWNvbm9taWNzL3N0YW5kYXJkczwva2V5d29yZD48a2V5d29yZD5GYW1p
bHkgQ2hhcmFjdGVyaXN0aWNzPC9rZXl3b3JkPjxrZXl3b3JkPkZlZWRpbmcgQmVoYXZpb3I8L2tl
eXdvcmQ+PGtleXdvcmQ+RmVtYWxlPC9rZXl3b3JkPjxrZXl3b3JkPkZvb2QgQXNzaXN0YW5jZTwv
a2V5d29yZD48a2V5d29yZD5GcnVpdDwva2V5d29yZD48a2V5d29yZD5IZWFsdGggQmVoYXZpb3I8
L2tleXdvcmQ+PGtleXdvcmQ+SGVhbHRoIFByb21vdGlvbi9tZXRob2RzPC9rZXl3b3JkPjxrZXl3
b3JkPkh1bWFuczwva2V5d29yZD48a2V5d29yZD5NYWxlPC9rZXl3b3JkPjxrZXl3b3JkPk1hc3Nh
Y2h1c2V0dHM8L2tleXdvcmQ+PGtleXdvcmQ+TWlkZGxlIEFnZWQ8L2tleXdvcmQ+PGtleXdvcmQ+
TW90aXZhdGlvbjwva2V5d29yZD48a2V5d29yZD5QaWxvdCBQcm9qZWN0czwva2V5d29yZD48a2V5
d29yZD5Qb3ZlcnR5PC9rZXl3b3JkPjxrZXl3b3JkPlByb2dyYW0gRXZhbHVhdGlvbjwva2V5d29y
ZD48a2V5d29yZD5Vbml0ZWQgU3RhdGVzPC9rZXl3b3JkPjxrZXl3b3JkPlVuaXRlZCBTdGF0ZXMg
RGVwYXJ0bWVudCBvZiBBZ3JpY3VsdHVyZTwva2V5d29yZD48a2V5d29yZD5WZWdldGFibGVzPC9r
ZXl3b3JkPjxrZXl3b3JkPllvdW5nIEFkdWx0PC9rZXl3b3JkPjxrZXl3b3JkPkJldmVyYWdlczwv
a2V5d29yZD48a2V5d29yZD5Cb2R5IE1hc3MgSW5kZXg8L2tleXdvcmQ+PGtleXdvcmQ+RGlldGFy
eSBGYXRzPC9rZXl3b3JkPjxrZXl3b3JkPkVuZXJneSBJbnRha2U8L2tleXdvcmQ+PGtleXdvcmQ+
Rm9sbG93LVVwIFN0dWRpZXM8L2tleXdvcmQ+PGtleXdvcmQ+SGVhbHRoeSBEaWV0PC9rZXl3b3Jk
PjxrZXl3b3JkPk51dHJpdGlvbmFsIFN0YXR1czwva2V5d29yZD48a2V5d29yZD5OdXRyaXRpdmUg
VmFsdWU8L2tleXdvcmQ+PGtleXdvcmQ+T2Jlc2l0eS9wcmV2ZW50aW9uICZhbXA7IGNvbnRyb2w8
L2tleXdvcmQ+PGtleXdvcmQ+UGF0aWVudCBDb21wbGlhbmNlPC9rZXl3b3JkPjxrZXl3b3JkPlJp
c2sgRmFjdG9yczwva2V5d29yZD48a2V5d29yZD5TaW5nbGUtQmxpbmQgTWV0aG9kPC9rZXl3b3Jk
PjxrZXl3b3JkPkFnZWQ8L2tleXdvcmQ+PGtleXdvcmQ+RGlldC9lY29ub21pY3MvIHN0YXRpc3Rp
Y3MgJmFtcDsgbnVtZXJpY2FsIGRhdGE8L2tleXdvcmQ+PGtleXdvcmQ+Rm9vZCBBc3Npc3RhbmNl
L2Vjb25vbWljcy8gc3RhdGlzdGljcyAmYW1wOyBudW1lcmljYWwgZGF0YTwva2V5d29yZD48a2V5
d29yZD5Gb29kIFN1cHBseS9lY29ub21pY3MvIHN0YXRpc3RpY3MgJmFtcDsgbnVtZXJpY2FsIGRh
dGE8L2tleXdvcmQ+PGtleXdvcmQ+TG9uZ2l0dWRpbmFsIFN0dWRpZXM8L2tleXdvcmQ+PGtleXdv
cmQ+U3VydmV5cyBhbmQgUXVlc3Rpb25uYWlyZXM8L2tleXdvcmQ+PC9rZXl3b3Jkcz48ZGF0ZXM+
PHllYXI+MjAxNjwveWVhcj48cHViLWRhdGVzPjxkYXRlPkF1ZyYjeEQ7Tm92IDAxJiN4RDtKYW48
L2RhdGU+PC9wdWItZGF0ZXM+PC9kYXRlcz48aXNibj4xOTM4LTMyMDcgKEVsZWN0cm9uaWMpJiN4
RDswMDAyLTkxNjUgKExpbmtpbmcpJiN4RDsyMTY4LTYxMTQgKEVsZWN0cm9uaWMpJiN4RDsyMTY4
LTYxMDYgKExpbmtpbmcpJiN4RDsxODc4LTI2MjAgKEVsZWN0cm9uaWMpJiN4RDsxNDk5LTQwNDYg
KExpbmtpbmcpPC9pc2JuPjxhY2Nlc3Npb24tbnVtPjI3MzM0MjM0PC9hY2Nlc3Npb24tbnVtPjx1
cmxzPjwvdXJscz48Y3VzdG9tMj40NDY2MTUxPC9jdXN0b20yPjxlbGVjdHJvbmljLXJlc291cmNl
LW51bT4xMC4xMDE2L2oueXBtZWQuMjAxNS4wMy4wMTkmI3hEOzEwLjM5NDUvYWpjbi4xMTUuMTI5
MzIwJiN4RDsxMC4xMDAxL2phbWFpbnRlcm5tZWQuMjAxNi41NjMzPC9lbGVjdHJvbmljLXJlc291
cmNlLW51bT48cmVtb3RlLWRhdGFiYXNlLXByb3ZpZGVyPk5MTTwvcmVtb3RlLWRhdGFiYXNlLXBy
b3ZpZGVyPjxsYW5ndWFnZT5lbmc8L2xhbmd1YWdlPjwvcmVjb3JkPjwvQ2l0ZT48L0VuZE5vdGU+
</w:fldData>
              </w:fldChar>
            </w:r>
            <w:r w:rsidRPr="00B33378">
              <w:rPr>
                <w:rFonts w:ascii="Times New Roman" w:eastAsia="Calibri" w:hAnsi="Times New Roman" w:cs="Times New Roman"/>
                <w:sz w:val="22"/>
                <w:szCs w:val="22"/>
              </w:rPr>
              <w:instrText xml:space="preserve"> ADDIN EN.CITE </w:instrText>
            </w:r>
            <w:r w:rsidRPr="00B33378">
              <w:rPr>
                <w:rFonts w:ascii="Times New Roman" w:eastAsia="Calibri" w:hAnsi="Times New Roman" w:cs="Times New Roman"/>
                <w:sz w:val="22"/>
                <w:szCs w:val="22"/>
              </w:rPr>
              <w:fldChar w:fldCharType="begin">
                <w:fldData xml:space="preserve">PEVuZE5vdGU+PENpdGU+PEF1dGhvcj5CYXJ0bGV0dCBTPC9BdXRob3I+PFJlY051bT4xPC9SZWNO
dW0+PERpc3BsYXlUZXh0PlsyNiwgNDhdPC9EaXNwbGF5VGV4dD48cmVjb3JkPjxyZWMtbnVtYmVy
PjE8L3JlYy1udW1iZXI+PGZvcmVpZ24ta2V5cz48a2V5IGFwcD0iRU4iIGRiLWlkPSJ4YTIwZnAy
MHFlYXdydmVmdHRoeGEwejV4ZGF3dGQweGV4dHciIHRpbWVzdGFtcD0iMTUyOTExNzM3NCI+MTwv
a2V5PjwvZm9yZWlnbi1rZXlzPjxyZWYtdHlwZSBuYW1lPSJKb3VybmFsIEFydGljbGUiPjE3PC9y
ZWYtdHlwZT48Y29udHJpYnV0b3JzPjxhdXRob3JzPjxhdXRob3I+QmFydGxldHQgUywgS2xlcm1h
biBKLCBPbHNobyBMLCBldCBhbC4gRTwvYXV0aG9yPjwvYXV0aG9ycz48L2NvbnRyaWJ1dG9ycz48
dGl0bGVzPjx0aXRsZT52YXVsYXRpb24gb2YgdGhlIEhlYWx0aHkgSW5jZW50aXZlcyBQaWxvdCAo
SElQKTogRmluYWwgUmVwb3J0LiAyMDE0OyA8L3RpdGxlPjwvdGl0bGVzPjxkYXRlcz48L2RhdGVz
Pjx1cmxzPjxyZWxhdGVkLXVybHM+PHVybD5odHRwOi8vd3d3LmZucy51c2RhLmdvdi9zaXRlcy9k
ZWZhdWx0L2ZpbGVzL0hJUC1GaW5hbC5wZGYuIEFjY2Vzc2VkIEp1bmUgMTUsIDIwMTg8L3VybD48
L3JlbGF0ZWQtdXJscz48L3VybHM+PC9yZWNvcmQ+PC9DaXRlPjxDaXRlPjxBdXRob3I+T2xzaG88
L0F1dGhvcj48WWVhcj4yMDE2PC9ZZWFyPjxSZWNOdW0+NTMwNjwvUmVjTnVtPjxyZWNvcmQ+PHJl
Yy1udW1iZXI+NTMwNjwvcmVjLW51bWJlcj48Zm9yZWlnbi1rZXlzPjxrZXkgYXBwPSJFTiIgZGIt
aWQ9Inh0MmZhNXBmMXZ2cHRpZXhwdm54dHd6anNhNWZlc3Q1ejV2eCI+NTMwNjwva2V5PjwvZm9y
ZWlnbi1rZXlzPjxyZWYtdHlwZSBuYW1lPSJKb3VybmFsIEFydGljbGUiPjE3PC9yZWYtdHlwZT48
Y29udHJpYnV0b3JzPjxhdXRob3JzPjxhdXRob3I+T2xzaG8sIEwuIEUuPC9hdXRob3I+PGF1dGhv
cj5LbGVybWFuLCBKLiBBLjwvYXV0aG9yPjxhdXRob3I+V2lsZGUsIFAuIEUuPC9hdXRob3I+PGF1
dGhvcj5CYXJ0bGV0dCwgUy48L2F1dGhvcj48YXV0aG9yPkhhcm5hY2ssIEwuPC9hdXRob3I+PGF1
dGhvcj5PYWtlcywgSi4gTS48L2F1dGhvcj48YXV0aG9yPkVsYmVsLCBCLjwvYXV0aG9yPjxhdXRo
b3I+QmVhdHR5LCBULjwvYXV0aG9yPjxhdXRob3I+UnlkZWxsLCBTLjwvYXV0aG9yPjxhdXRob3I+
RnJlbmNoLCBTLjwvYXV0aG9yPjxhdXRob3I+TGV1bmcsIEMuIFcuPC9hdXRob3I+PGF1dGhvcj5D
bHVnZ2lzaCwgUy48L2F1dGhvcj48YXV0aG9yPlZpbGxhbW9yLCBFLjwvYXV0aG9yPjxhdXRob3I+
Q2F0YWxhbm8sIFAuIEouPC9hdXRob3I+PGF1dGhvcj5XaWxsZXR0LCBXLiBDLjwvYXV0aG9yPjxh
dXRob3I+UmltbSwgRS4gQi48L2F1dGhvcj48L2F1dGhvcnM+PC9jb250cmlidXRvcnM+PGF1dGgt
YWRkcmVzcz5BYnQgQXNzb2NpYXRlcywgQ2FtYnJpZGdlLCBNQTsgYW5kIGxhdXJlbl9vbHNob0Bh
YnRhc3NvYy5jb20uJiN4RDtBYnQgQXNzb2NpYXRlcywgQ2FtYnJpZGdlLCBNQTsgYW5kLiYjeEQ7
RnJpZWRtYW4gU2Nob29sIG9mIE51dHJpdGlvbiBTY2llbmNlIGFuZCBQb2xpY3ksIFR1ZnRzIFVu
aXZlcnNpdHksIEJvc3RvbiwgTUEuJiN4RDtEaXZpc2lvbiBvZiBFcGlkZW1pb2xvZ3kgYW5kIENv
bW11bml0eSBIZWFsdGgsIFNjaG9vbCBvZiBQdWJsaWMgSGVhbHRoLCBVbml2ZXJzaXR5IG9mIE1p
bm5lc290YSwgTWlubmVhcG9saXMuJiN4RDtEZXBhcnRtZW50IG9mIFBvcHVsYXRpb24gSGVhbHRo
LCBTY2hvb2wgb2YgTWVkaWNpbmUgYW5kIFdhZ25lciBTY2hvb2wgb2YgUHVibGljIFNlcnZpY2Us
IE5ldyBZb3JrIFVuaXZlcnNpdHksIE5ldyBZb3JrLiYjeEQ7QWdyaWN1bHR1cmFsIGFuZCBSZXNv
dXJjZSBFY29ub21pY3MsIFVuaXZlcnNpdHkgb2YgQ2FsaWZvcm5pYS1EYXZpcywgRGF2aXMuJiN4
RDtDZW50ZXIgZm9yIEhlYWx0aCBhbmQgQ29tbXVuaXR5LCBTY2hvb2wgb2YgTWVkaWNpbmUsIFVu
aXZlcnNpdHkgb2YgQ2FsaWZvcm5pYSwgU2FuIEZyYW5jaXNjbywgQ0EuIEVsZWN0cm9uaWMgYWRk
cmVzczogTGV1bmdDQGNoYy51Y3NmLmVkdS4mI3hEO1Byb2plY3QgQnJlYWQtVGhlIFdhbGsgZm9y
IEh1bmdlciwgRWFzdCBCb3N0b24sIE1BLiYjeEQ7RGVwYXJ0bWVudCBvZiBOdXRyaXRpb24sIEhh
cnZhcmQgU2Nob29sIG9mIFB1YmxpYyBIZWFsdGgsIEJvc3RvbiwgTUE7IERlcGFydG1lbnQgb2Yg
RXBpZGVtaW9sb2d5LCBVbml2ZXJzaXR5IG9mIE1pY2hpZ2FuIFNjaG9vbCBvZiBQdWJsaWMgSGVh
bHRoLCBBbm4gQXJib3IsIE1JLiYjeEQ7RGVwYXJ0bWVudCBvZiBCaW9zdGF0aXN0aWNzLCBIYXJ2
YXJkIFNjaG9vbCBvZiBQdWJsaWMgSGVhbHRoLCBCb3N0b24sIE1BOyBEZXBhcnRtZW50IG9mIEJp
b3N0YXRpc3RpY3MgYW5kIENvbXB1dGF0aW9uYWwgQmlvbG9neSwgRGFuYSBGYXJiZXIgQ2FuY2Vy
IEluc3RpdHV0ZSwgQm9zdG9uLCBNQS4mI3hEO0RlcGFydG1lbnQgb2YgTnV0cml0aW9uLCBIYXJ2
YXJkIFNjaG9vbCBvZiBQdWJsaWMgSGVhbHRoLCBCb3N0b24sIE1BOyBEZXBhcnRtZW50IG9mIEVw
aWRlbWlvbG9neSwgSGFydmFyZCBTY2hvb2wgb2YgUHVibGljIEhlYWx0aCwgQm9zdG9uLCBNQTsg
Q2hhbm5pbmcgTGFib3JhdG9yeSwgRGVwYXJ0bWVudCBvZiBNZWRpY2luZSwgQnJpZ2hhbSBhbmQg
V29tZW4mYXBvcztzIEhvc3BpdGFsIGFuZCBIYXJ2YXJkIE1lZGljYWwgU2Nob29sLCBCb3N0b24s
IE1BLjwvYXV0aC1hZGRyZXNzPjx0aXRsZXM+PHRpdGxlPkZpbmFuY2lhbCBpbmNlbnRpdmVzIGlu
Y3JlYXNlIGZydWl0IGFuZCB2ZWdldGFibGUgaW50YWtlIGFtb25nIFN1cHBsZW1lbnRhbCBOdXRy
aXRpb24gQXNzaXN0YW5jZSBQcm9ncmFtIHBhcnRpY2lwYW50czogYSByYW5kb21pemVkIGNvbnRy
b2xsZWQgdHJpYWwgb2YgdGhlIFVTREEgSGVhbHRoeSBJbmNlbnRpdmVzIFBpbG90PC90aXRsZT48
c2Vjb25kYXJ5LXRpdGxlPkFtIEogQ2xpbiBOdXRyPC9zZWNvbmRhcnktdGl0bGU+PC90aXRsZXM+
PHBlcmlvZGljYWw+PGZ1bGwtdGl0bGU+QW1lcmljYW4gSm91cm5hbCBvZiBDbGluaWNhbCBOdXRy
aXRpb248L2Z1bGwtdGl0bGU+PGFiYnItMT5BbSBKIENsaW4gTnV0cjwvYWJici0xPjwvcGVyaW9k
aWNhbD48cGFnZXM+NDIzLTM1PC9wYWdlcz48dm9sdW1lPjEwNDwvdm9sdW1lPjxudW1iZXI+Mjwv
bnVtYmVyPjxlZGl0aW9uPjIwMTUvMDQvMDgmI3hEOzIwMTYvMDYvMjQmI3hEOzIwMTYvMDkvMjM8
L2VkaXRpb24+PGtleXdvcmRzPjxrZXl3b3JkPkFkb2xlc2NlbnQ8L2tleXdvcmQ+PGtleXdvcmQ+
QWR1bHQ8L2tleXdvcmQ+PGtleXdvcmQ+Q29zdHMgYW5kIENvc3QgQW5hbHlzaXM8L2tleXdvcmQ+
PGtleXdvcmQ+RGlldC8gZWNvbm9taWNzL3N0YW5kYXJkczwva2V5d29yZD48a2V5d29yZD5GYW1p
bHkgQ2hhcmFjdGVyaXN0aWNzPC9rZXl3b3JkPjxrZXl3b3JkPkZlZWRpbmcgQmVoYXZpb3I8L2tl
eXdvcmQ+PGtleXdvcmQ+RmVtYWxlPC9rZXl3b3JkPjxrZXl3b3JkPkZvb2QgQXNzaXN0YW5jZTwv
a2V5d29yZD48a2V5d29yZD5GcnVpdDwva2V5d29yZD48a2V5d29yZD5IZWFsdGggQmVoYXZpb3I8
L2tleXdvcmQ+PGtleXdvcmQ+SGVhbHRoIFByb21vdGlvbi9tZXRob2RzPC9rZXl3b3JkPjxrZXl3
b3JkPkh1bWFuczwva2V5d29yZD48a2V5d29yZD5NYWxlPC9rZXl3b3JkPjxrZXl3b3JkPk1hc3Nh
Y2h1c2V0dHM8L2tleXdvcmQ+PGtleXdvcmQ+TWlkZGxlIEFnZWQ8L2tleXdvcmQ+PGtleXdvcmQ+
TW90aXZhdGlvbjwva2V5d29yZD48a2V5d29yZD5QaWxvdCBQcm9qZWN0czwva2V5d29yZD48a2V5
d29yZD5Qb3ZlcnR5PC9rZXl3b3JkPjxrZXl3b3JkPlByb2dyYW0gRXZhbHVhdGlvbjwva2V5d29y
ZD48a2V5d29yZD5Vbml0ZWQgU3RhdGVzPC9rZXl3b3JkPjxrZXl3b3JkPlVuaXRlZCBTdGF0ZXMg
RGVwYXJ0bWVudCBvZiBBZ3JpY3VsdHVyZTwva2V5d29yZD48a2V5d29yZD5WZWdldGFibGVzPC9r
ZXl3b3JkPjxrZXl3b3JkPllvdW5nIEFkdWx0PC9rZXl3b3JkPjxrZXl3b3JkPkJldmVyYWdlczwv
a2V5d29yZD48a2V5d29yZD5Cb2R5IE1hc3MgSW5kZXg8L2tleXdvcmQ+PGtleXdvcmQ+RGlldGFy
eSBGYXRzPC9rZXl3b3JkPjxrZXl3b3JkPkVuZXJneSBJbnRha2U8L2tleXdvcmQ+PGtleXdvcmQ+
Rm9sbG93LVVwIFN0dWRpZXM8L2tleXdvcmQ+PGtleXdvcmQ+SGVhbHRoeSBEaWV0PC9rZXl3b3Jk
PjxrZXl3b3JkPk51dHJpdGlvbmFsIFN0YXR1czwva2V5d29yZD48a2V5d29yZD5OdXRyaXRpdmUg
VmFsdWU8L2tleXdvcmQ+PGtleXdvcmQ+T2Jlc2l0eS9wcmV2ZW50aW9uICZhbXA7IGNvbnRyb2w8
L2tleXdvcmQ+PGtleXdvcmQ+UGF0aWVudCBDb21wbGlhbmNlPC9rZXl3b3JkPjxrZXl3b3JkPlJp
c2sgRmFjdG9yczwva2V5d29yZD48a2V5d29yZD5TaW5nbGUtQmxpbmQgTWV0aG9kPC9rZXl3b3Jk
PjxrZXl3b3JkPkFnZWQ8L2tleXdvcmQ+PGtleXdvcmQ+RGlldC9lY29ub21pY3MvIHN0YXRpc3Rp
Y3MgJmFtcDsgbnVtZXJpY2FsIGRhdGE8L2tleXdvcmQ+PGtleXdvcmQ+Rm9vZCBBc3Npc3RhbmNl
L2Vjb25vbWljcy8gc3RhdGlzdGljcyAmYW1wOyBudW1lcmljYWwgZGF0YTwva2V5d29yZD48a2V5
d29yZD5Gb29kIFN1cHBseS9lY29ub21pY3MvIHN0YXRpc3RpY3MgJmFtcDsgbnVtZXJpY2FsIGRh
dGE8L2tleXdvcmQ+PGtleXdvcmQ+TG9uZ2l0dWRpbmFsIFN0dWRpZXM8L2tleXdvcmQ+PGtleXdv
cmQ+U3VydmV5cyBhbmQgUXVlc3Rpb25uYWlyZXM8L2tleXdvcmQ+PC9rZXl3b3Jkcz48ZGF0ZXM+
PHllYXI+MjAxNjwveWVhcj48cHViLWRhdGVzPjxkYXRlPkF1ZyYjeEQ7Tm92IDAxJiN4RDtKYW48
L2RhdGU+PC9wdWItZGF0ZXM+PC9kYXRlcz48aXNibj4xOTM4LTMyMDcgKEVsZWN0cm9uaWMpJiN4
RDswMDAyLTkxNjUgKExpbmtpbmcpJiN4RDsyMTY4LTYxMTQgKEVsZWN0cm9uaWMpJiN4RDsyMTY4
LTYxMDYgKExpbmtpbmcpJiN4RDsxODc4LTI2MjAgKEVsZWN0cm9uaWMpJiN4RDsxNDk5LTQwNDYg
KExpbmtpbmcpPC9pc2JuPjxhY2Nlc3Npb24tbnVtPjI3MzM0MjM0PC9hY2Nlc3Npb24tbnVtPjx1
cmxzPjwvdXJscz48Y3VzdG9tMj40NDY2MTUxPC9jdXN0b20yPjxlbGVjdHJvbmljLXJlc291cmNl
LW51bT4xMC4xMDE2L2oueXBtZWQuMjAxNS4wMy4wMTkmI3hEOzEwLjM5NDUvYWpjbi4xMTUuMTI5
MzIwJiN4RDsxMC4xMDAxL2phbWFpbnRlcm5tZWQuMjAxNi41NjMzPC9lbGVjdHJvbmljLXJlc291
cmNlLW51bT48cmVtb3RlLWRhdGFiYXNlLXByb3ZpZGVyPk5MTTwvcmVtb3RlLWRhdGFiYXNlLXBy
b3ZpZGVyPjxsYW5ndWFnZT5lbmc8L2xhbmd1YWdlPjwvcmVjb3JkPjwvQ2l0ZT48L0VuZE5vdGU+
</w:fldData>
              </w:fldChar>
            </w:r>
            <w:r w:rsidRPr="00B33378">
              <w:rPr>
                <w:rFonts w:ascii="Times New Roman" w:eastAsia="Calibri" w:hAnsi="Times New Roman" w:cs="Times New Roman"/>
                <w:sz w:val="22"/>
                <w:szCs w:val="22"/>
              </w:rPr>
              <w:instrText xml:space="preserve"> ADDIN EN.CITE.DATA </w:instrText>
            </w:r>
            <w:r w:rsidRPr="00B33378">
              <w:rPr>
                <w:rFonts w:ascii="Times New Roman" w:eastAsia="Calibri" w:hAnsi="Times New Roman" w:cs="Times New Roman"/>
                <w:sz w:val="22"/>
                <w:szCs w:val="22"/>
              </w:rPr>
            </w:r>
            <w:r w:rsidRPr="00B33378">
              <w:rPr>
                <w:rFonts w:ascii="Times New Roman" w:eastAsia="Calibri" w:hAnsi="Times New Roman" w:cs="Times New Roman"/>
                <w:sz w:val="22"/>
                <w:szCs w:val="22"/>
              </w:rPr>
              <w:fldChar w:fldCharType="end"/>
            </w:r>
            <w:r w:rsidRPr="00B33378">
              <w:rPr>
                <w:rFonts w:ascii="Times New Roman" w:eastAsia="Calibri" w:hAnsi="Times New Roman" w:cs="Times New Roman"/>
                <w:sz w:val="22"/>
                <w:szCs w:val="22"/>
              </w:rPr>
            </w:r>
            <w:r w:rsidRPr="00B33378">
              <w:rPr>
                <w:rFonts w:ascii="Times New Roman" w:eastAsia="Calibri" w:hAnsi="Times New Roman" w:cs="Times New Roman"/>
                <w:sz w:val="22"/>
                <w:szCs w:val="22"/>
              </w:rPr>
              <w:fldChar w:fldCharType="separate"/>
            </w:r>
            <w:r w:rsidRPr="00B33378">
              <w:rPr>
                <w:rFonts w:ascii="Times New Roman" w:eastAsia="Calibri" w:hAnsi="Times New Roman" w:cs="Times New Roman"/>
                <w:noProof/>
                <w:sz w:val="22"/>
                <w:szCs w:val="22"/>
              </w:rPr>
              <w:t>[</w:t>
            </w:r>
            <w:r w:rsidR="007216CF">
              <w:rPr>
                <w:rFonts w:ascii="Times New Roman" w:eastAsia="Calibri" w:hAnsi="Times New Roman" w:cs="Times New Roman"/>
                <w:noProof/>
                <w:sz w:val="22"/>
                <w:szCs w:val="22"/>
              </w:rPr>
              <w:t>3</w:t>
            </w:r>
            <w:r w:rsidRPr="00B33378">
              <w:rPr>
                <w:rFonts w:ascii="Times New Roman" w:eastAsia="Calibri" w:hAnsi="Times New Roman" w:cs="Times New Roman"/>
                <w:noProof/>
                <w:sz w:val="22"/>
                <w:szCs w:val="22"/>
              </w:rPr>
              <w:t>,</w:t>
            </w:r>
            <w:r w:rsidR="007216CF">
              <w:rPr>
                <w:rFonts w:ascii="Times New Roman" w:eastAsia="Calibri" w:hAnsi="Times New Roman" w:cs="Times New Roman"/>
                <w:noProof/>
                <w:sz w:val="22"/>
                <w:szCs w:val="22"/>
              </w:rPr>
              <w:t>12</w:t>
            </w:r>
            <w:r w:rsidRPr="00B33378">
              <w:rPr>
                <w:rFonts w:ascii="Times New Roman" w:eastAsia="Calibri" w:hAnsi="Times New Roman" w:cs="Times New Roman"/>
                <w:noProof/>
                <w:sz w:val="22"/>
                <w:szCs w:val="22"/>
              </w:rPr>
              <w:t>]</w:t>
            </w:r>
            <w:r w:rsidRPr="00B33378">
              <w:rPr>
                <w:rFonts w:ascii="Times New Roman" w:eastAsia="Calibri" w:hAnsi="Times New Roman" w:cs="Times New Roman"/>
                <w:sz w:val="22"/>
                <w:szCs w:val="22"/>
              </w:rPr>
              <w:fldChar w:fldCharType="end"/>
            </w:r>
          </w:p>
        </w:tc>
      </w:tr>
      <w:tr w:rsidR="00DB1D56" w:rsidRPr="00B33378" w:rsidTr="00772338">
        <w:trPr>
          <w:trHeight w:val="374"/>
        </w:trPr>
        <w:tc>
          <w:tcPr>
            <w:tcW w:w="3753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DB1D56" w:rsidRPr="00B33378" w:rsidRDefault="00DB1D56" w:rsidP="00772338">
            <w:pPr>
              <w:ind w:left="247"/>
              <w:rPr>
                <w:rFonts w:ascii="Times New Roman" w:hAnsi="Times New Roman" w:cs="Times New Roman"/>
                <w:sz w:val="22"/>
                <w:szCs w:val="22"/>
              </w:rPr>
            </w:pPr>
            <w:r w:rsidRPr="00B33378">
              <w:rPr>
                <w:rFonts w:ascii="Times New Roman" w:hAnsi="Times New Roman" w:cs="Times New Roman"/>
                <w:sz w:val="22"/>
                <w:szCs w:val="22"/>
              </w:rPr>
              <w:t>Plant-based oils</w:t>
            </w:r>
          </w:p>
        </w:tc>
        <w:tc>
          <w:tcPr>
            <w:tcW w:w="2586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DB1D56" w:rsidRPr="00B33378" w:rsidRDefault="00DB1D56" w:rsidP="00772338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B33378">
              <w:rPr>
                <w:rFonts w:ascii="Times New Roman" w:hAnsi="Times New Roman" w:cs="Times New Roman"/>
                <w:sz w:val="22"/>
                <w:szCs w:val="22"/>
              </w:rPr>
              <w:t>20.3% (5.5)</w:t>
            </w:r>
          </w:p>
        </w:tc>
        <w:tc>
          <w:tcPr>
            <w:tcW w:w="1509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DB1D56" w:rsidRPr="00B33378" w:rsidRDefault="00DB1D56" w:rsidP="00772338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B33378">
              <w:rPr>
                <w:rFonts w:ascii="Times New Roman" w:hAnsi="Times New Roman" w:cs="Times New Roman"/>
                <w:sz w:val="22"/>
                <w:szCs w:val="22"/>
              </w:rPr>
              <w:t>Normal</w:t>
            </w:r>
          </w:p>
        </w:tc>
        <w:tc>
          <w:tcPr>
            <w:tcW w:w="2610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DB1D56" w:rsidRPr="00B33378" w:rsidRDefault="00DB1D56" w:rsidP="00772338">
            <w:pPr>
              <w:jc w:val="center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  <w:r w:rsidRPr="00B33378">
              <w:rPr>
                <w:rFonts w:ascii="Times New Roman" w:eastAsia="Calibri" w:hAnsi="Times New Roman" w:cs="Times New Roman"/>
                <w:sz w:val="22"/>
                <w:szCs w:val="22"/>
              </w:rPr>
              <w:t>HIP</w:t>
            </w:r>
            <w:r w:rsidRPr="00B33378">
              <w:rPr>
                <w:rFonts w:ascii="Times New Roman" w:eastAsia="Calibri" w:hAnsi="Times New Roman" w:cs="Times New Roman"/>
                <w:sz w:val="22"/>
                <w:szCs w:val="22"/>
              </w:rPr>
              <w:fldChar w:fldCharType="begin">
                <w:fldData xml:space="preserve">PEVuZE5vdGU+PENpdGU+PEF1dGhvcj5CYXJ0bGV0dCBTPC9BdXRob3I+PFJlY051bT4xPC9SZWNO
dW0+PERpc3BsYXlUZXh0PlsyNiwgNDhdPC9EaXNwbGF5VGV4dD48cmVjb3JkPjxyZWMtbnVtYmVy
PjE8L3JlYy1udW1iZXI+PGZvcmVpZ24ta2V5cz48a2V5IGFwcD0iRU4iIGRiLWlkPSJ4YTIwZnAy
MHFlYXdydmVmdHRoeGEwejV4ZGF3dGQweGV4dHciIHRpbWVzdGFtcD0iMTUyOTExNzM3NCI+MTwv
a2V5PjwvZm9yZWlnbi1rZXlzPjxyZWYtdHlwZSBuYW1lPSJKb3VybmFsIEFydGljbGUiPjE3PC9y
ZWYtdHlwZT48Y29udHJpYnV0b3JzPjxhdXRob3JzPjxhdXRob3I+QmFydGxldHQgUywgS2xlcm1h
biBKLCBPbHNobyBMLCBldCBhbC4gRTwvYXV0aG9yPjwvYXV0aG9ycz48L2NvbnRyaWJ1dG9ycz48
dGl0bGVzPjx0aXRsZT52YXVsYXRpb24gb2YgdGhlIEhlYWx0aHkgSW5jZW50aXZlcyBQaWxvdCAo
SElQKTogRmluYWwgUmVwb3J0LiAyMDE0OyA8L3RpdGxlPjwvdGl0bGVzPjxkYXRlcz48L2RhdGVz
Pjx1cmxzPjxyZWxhdGVkLXVybHM+PHVybD5odHRwOi8vd3d3LmZucy51c2RhLmdvdi9zaXRlcy9k
ZWZhdWx0L2ZpbGVzL0hJUC1GaW5hbC5wZGYuIEFjY2Vzc2VkIEp1bmUgMTUsIDIwMTg8L3VybD48
L3JlbGF0ZWQtdXJscz48L3VybHM+PC9yZWNvcmQ+PC9DaXRlPjxDaXRlPjxBdXRob3I+T2xzaG88
L0F1dGhvcj48WWVhcj4yMDE2PC9ZZWFyPjxSZWNOdW0+NTMwNjwvUmVjTnVtPjxyZWNvcmQ+PHJl
Yy1udW1iZXI+NTMwNjwvcmVjLW51bWJlcj48Zm9yZWlnbi1rZXlzPjxrZXkgYXBwPSJFTiIgZGIt
aWQ9Inh0MmZhNXBmMXZ2cHRpZXhwdm54dHd6anNhNWZlc3Q1ejV2eCI+NTMwNjwva2V5PjwvZm9y
ZWlnbi1rZXlzPjxyZWYtdHlwZSBuYW1lPSJKb3VybmFsIEFydGljbGUiPjE3PC9yZWYtdHlwZT48
Y29udHJpYnV0b3JzPjxhdXRob3JzPjxhdXRob3I+T2xzaG8sIEwuIEUuPC9hdXRob3I+PGF1dGhv
cj5LbGVybWFuLCBKLiBBLjwvYXV0aG9yPjxhdXRob3I+V2lsZGUsIFAuIEUuPC9hdXRob3I+PGF1
dGhvcj5CYXJ0bGV0dCwgUy48L2F1dGhvcj48YXV0aG9yPkhhcm5hY2ssIEwuPC9hdXRob3I+PGF1
dGhvcj5PYWtlcywgSi4gTS48L2F1dGhvcj48YXV0aG9yPkVsYmVsLCBCLjwvYXV0aG9yPjxhdXRo
b3I+QmVhdHR5LCBULjwvYXV0aG9yPjxhdXRob3I+UnlkZWxsLCBTLjwvYXV0aG9yPjxhdXRob3I+
RnJlbmNoLCBTLjwvYXV0aG9yPjxhdXRob3I+TGV1bmcsIEMuIFcuPC9hdXRob3I+PGF1dGhvcj5D
bHVnZ2lzaCwgUy48L2F1dGhvcj48YXV0aG9yPlZpbGxhbW9yLCBFLjwvYXV0aG9yPjxhdXRob3I+
Q2F0YWxhbm8sIFAuIEouPC9hdXRob3I+PGF1dGhvcj5XaWxsZXR0LCBXLiBDLjwvYXV0aG9yPjxh
dXRob3I+UmltbSwgRS4gQi48L2F1dGhvcj48L2F1dGhvcnM+PC9jb250cmlidXRvcnM+PGF1dGgt
YWRkcmVzcz5BYnQgQXNzb2NpYXRlcywgQ2FtYnJpZGdlLCBNQTsgYW5kIGxhdXJlbl9vbHNob0Bh
YnRhc3NvYy5jb20uJiN4RDtBYnQgQXNzb2NpYXRlcywgQ2FtYnJpZGdlLCBNQTsgYW5kLiYjeEQ7
RnJpZWRtYW4gU2Nob29sIG9mIE51dHJpdGlvbiBTY2llbmNlIGFuZCBQb2xpY3ksIFR1ZnRzIFVu
aXZlcnNpdHksIEJvc3RvbiwgTUEuJiN4RDtEaXZpc2lvbiBvZiBFcGlkZW1pb2xvZ3kgYW5kIENv
bW11bml0eSBIZWFsdGgsIFNjaG9vbCBvZiBQdWJsaWMgSGVhbHRoLCBVbml2ZXJzaXR5IG9mIE1p
bm5lc290YSwgTWlubmVhcG9saXMuJiN4RDtEZXBhcnRtZW50IG9mIFBvcHVsYXRpb24gSGVhbHRo
LCBTY2hvb2wgb2YgTWVkaWNpbmUgYW5kIFdhZ25lciBTY2hvb2wgb2YgUHVibGljIFNlcnZpY2Us
IE5ldyBZb3JrIFVuaXZlcnNpdHksIE5ldyBZb3JrLiYjeEQ7QWdyaWN1bHR1cmFsIGFuZCBSZXNv
dXJjZSBFY29ub21pY3MsIFVuaXZlcnNpdHkgb2YgQ2FsaWZvcm5pYS1EYXZpcywgRGF2aXMuJiN4
RDtDZW50ZXIgZm9yIEhlYWx0aCBhbmQgQ29tbXVuaXR5LCBTY2hvb2wgb2YgTWVkaWNpbmUsIFVu
aXZlcnNpdHkgb2YgQ2FsaWZvcm5pYSwgU2FuIEZyYW5jaXNjbywgQ0EuIEVsZWN0cm9uaWMgYWRk
cmVzczogTGV1bmdDQGNoYy51Y3NmLmVkdS4mI3hEO1Byb2plY3QgQnJlYWQtVGhlIFdhbGsgZm9y
IEh1bmdlciwgRWFzdCBCb3N0b24sIE1BLiYjeEQ7RGVwYXJ0bWVudCBvZiBOdXRyaXRpb24sIEhh
cnZhcmQgU2Nob29sIG9mIFB1YmxpYyBIZWFsdGgsIEJvc3RvbiwgTUE7IERlcGFydG1lbnQgb2Yg
RXBpZGVtaW9sb2d5LCBVbml2ZXJzaXR5IG9mIE1pY2hpZ2FuIFNjaG9vbCBvZiBQdWJsaWMgSGVh
bHRoLCBBbm4gQXJib3IsIE1JLiYjeEQ7RGVwYXJ0bWVudCBvZiBCaW9zdGF0aXN0aWNzLCBIYXJ2
YXJkIFNjaG9vbCBvZiBQdWJsaWMgSGVhbHRoLCBCb3N0b24sIE1BOyBEZXBhcnRtZW50IG9mIEJp
b3N0YXRpc3RpY3MgYW5kIENvbXB1dGF0aW9uYWwgQmlvbG9neSwgRGFuYSBGYXJiZXIgQ2FuY2Vy
IEluc3RpdHV0ZSwgQm9zdG9uLCBNQS4mI3hEO0RlcGFydG1lbnQgb2YgTnV0cml0aW9uLCBIYXJ2
YXJkIFNjaG9vbCBvZiBQdWJsaWMgSGVhbHRoLCBCb3N0b24sIE1BOyBEZXBhcnRtZW50IG9mIEVw
aWRlbWlvbG9neSwgSGFydmFyZCBTY2hvb2wgb2YgUHVibGljIEhlYWx0aCwgQm9zdG9uLCBNQTsg
Q2hhbm5pbmcgTGFib3JhdG9yeSwgRGVwYXJ0bWVudCBvZiBNZWRpY2luZSwgQnJpZ2hhbSBhbmQg
V29tZW4mYXBvcztzIEhvc3BpdGFsIGFuZCBIYXJ2YXJkIE1lZGljYWwgU2Nob29sLCBCb3N0b24s
IE1BLjwvYXV0aC1hZGRyZXNzPjx0aXRsZXM+PHRpdGxlPkZpbmFuY2lhbCBpbmNlbnRpdmVzIGlu
Y3JlYXNlIGZydWl0IGFuZCB2ZWdldGFibGUgaW50YWtlIGFtb25nIFN1cHBsZW1lbnRhbCBOdXRy
aXRpb24gQXNzaXN0YW5jZSBQcm9ncmFtIHBhcnRpY2lwYW50czogYSByYW5kb21pemVkIGNvbnRy
b2xsZWQgdHJpYWwgb2YgdGhlIFVTREEgSGVhbHRoeSBJbmNlbnRpdmVzIFBpbG90PC90aXRsZT48
c2Vjb25kYXJ5LXRpdGxlPkFtIEogQ2xpbiBOdXRyPC9zZWNvbmRhcnktdGl0bGU+PC90aXRsZXM+
PHBlcmlvZGljYWw+PGZ1bGwtdGl0bGU+QW1lcmljYW4gSm91cm5hbCBvZiBDbGluaWNhbCBOdXRy
aXRpb248L2Z1bGwtdGl0bGU+PGFiYnItMT5BbSBKIENsaW4gTnV0cjwvYWJici0xPjwvcGVyaW9k
aWNhbD48cGFnZXM+NDIzLTM1PC9wYWdlcz48dm9sdW1lPjEwNDwvdm9sdW1lPjxudW1iZXI+Mjwv
bnVtYmVyPjxlZGl0aW9uPjIwMTUvMDQvMDgmI3hEOzIwMTYvMDYvMjQmI3hEOzIwMTYvMDkvMjM8
L2VkaXRpb24+PGtleXdvcmRzPjxrZXl3b3JkPkFkb2xlc2NlbnQ8L2tleXdvcmQ+PGtleXdvcmQ+
QWR1bHQ8L2tleXdvcmQ+PGtleXdvcmQ+Q29zdHMgYW5kIENvc3QgQW5hbHlzaXM8L2tleXdvcmQ+
PGtleXdvcmQ+RGlldC8gZWNvbm9taWNzL3N0YW5kYXJkczwva2V5d29yZD48a2V5d29yZD5GYW1p
bHkgQ2hhcmFjdGVyaXN0aWNzPC9rZXl3b3JkPjxrZXl3b3JkPkZlZWRpbmcgQmVoYXZpb3I8L2tl
eXdvcmQ+PGtleXdvcmQ+RmVtYWxlPC9rZXl3b3JkPjxrZXl3b3JkPkZvb2QgQXNzaXN0YW5jZTwv
a2V5d29yZD48a2V5d29yZD5GcnVpdDwva2V5d29yZD48a2V5d29yZD5IZWFsdGggQmVoYXZpb3I8
L2tleXdvcmQ+PGtleXdvcmQ+SGVhbHRoIFByb21vdGlvbi9tZXRob2RzPC9rZXl3b3JkPjxrZXl3
b3JkPkh1bWFuczwva2V5d29yZD48a2V5d29yZD5NYWxlPC9rZXl3b3JkPjxrZXl3b3JkPk1hc3Nh
Y2h1c2V0dHM8L2tleXdvcmQ+PGtleXdvcmQ+TWlkZGxlIEFnZWQ8L2tleXdvcmQ+PGtleXdvcmQ+
TW90aXZhdGlvbjwva2V5d29yZD48a2V5d29yZD5QaWxvdCBQcm9qZWN0czwva2V5d29yZD48a2V5
d29yZD5Qb3ZlcnR5PC9rZXl3b3JkPjxrZXl3b3JkPlByb2dyYW0gRXZhbHVhdGlvbjwva2V5d29y
ZD48a2V5d29yZD5Vbml0ZWQgU3RhdGVzPC9rZXl3b3JkPjxrZXl3b3JkPlVuaXRlZCBTdGF0ZXMg
RGVwYXJ0bWVudCBvZiBBZ3JpY3VsdHVyZTwva2V5d29yZD48a2V5d29yZD5WZWdldGFibGVzPC9r
ZXl3b3JkPjxrZXl3b3JkPllvdW5nIEFkdWx0PC9rZXl3b3JkPjxrZXl3b3JkPkJldmVyYWdlczwv
a2V5d29yZD48a2V5d29yZD5Cb2R5IE1hc3MgSW5kZXg8L2tleXdvcmQ+PGtleXdvcmQ+RGlldGFy
eSBGYXRzPC9rZXl3b3JkPjxrZXl3b3JkPkVuZXJneSBJbnRha2U8L2tleXdvcmQ+PGtleXdvcmQ+
Rm9sbG93LVVwIFN0dWRpZXM8L2tleXdvcmQ+PGtleXdvcmQ+SGVhbHRoeSBEaWV0PC9rZXl3b3Jk
PjxrZXl3b3JkPk51dHJpdGlvbmFsIFN0YXR1czwva2V5d29yZD48a2V5d29yZD5OdXRyaXRpdmUg
VmFsdWU8L2tleXdvcmQ+PGtleXdvcmQ+T2Jlc2l0eS9wcmV2ZW50aW9uICZhbXA7IGNvbnRyb2w8
L2tleXdvcmQ+PGtleXdvcmQ+UGF0aWVudCBDb21wbGlhbmNlPC9rZXl3b3JkPjxrZXl3b3JkPlJp
c2sgRmFjdG9yczwva2V5d29yZD48a2V5d29yZD5TaW5nbGUtQmxpbmQgTWV0aG9kPC9rZXl3b3Jk
PjxrZXl3b3JkPkFnZWQ8L2tleXdvcmQ+PGtleXdvcmQ+RGlldC9lY29ub21pY3MvIHN0YXRpc3Rp
Y3MgJmFtcDsgbnVtZXJpY2FsIGRhdGE8L2tleXdvcmQ+PGtleXdvcmQ+Rm9vZCBBc3Npc3RhbmNl
L2Vjb25vbWljcy8gc3RhdGlzdGljcyAmYW1wOyBudW1lcmljYWwgZGF0YTwva2V5d29yZD48a2V5
d29yZD5Gb29kIFN1cHBseS9lY29ub21pY3MvIHN0YXRpc3RpY3MgJmFtcDsgbnVtZXJpY2FsIGRh
dGE8L2tleXdvcmQ+PGtleXdvcmQ+TG9uZ2l0dWRpbmFsIFN0dWRpZXM8L2tleXdvcmQ+PGtleXdv
cmQ+U3VydmV5cyBhbmQgUXVlc3Rpb25uYWlyZXM8L2tleXdvcmQ+PC9rZXl3b3Jkcz48ZGF0ZXM+
PHllYXI+MjAxNjwveWVhcj48cHViLWRhdGVzPjxkYXRlPkF1ZyYjeEQ7Tm92IDAxJiN4RDtKYW48
L2RhdGU+PC9wdWItZGF0ZXM+PC9kYXRlcz48aXNibj4xOTM4LTMyMDcgKEVsZWN0cm9uaWMpJiN4
RDswMDAyLTkxNjUgKExpbmtpbmcpJiN4RDsyMTY4LTYxMTQgKEVsZWN0cm9uaWMpJiN4RDsyMTY4
LTYxMDYgKExpbmtpbmcpJiN4RDsxODc4LTI2MjAgKEVsZWN0cm9uaWMpJiN4RDsxNDk5LTQwNDYg
KExpbmtpbmcpPC9pc2JuPjxhY2Nlc3Npb24tbnVtPjI3MzM0MjM0PC9hY2Nlc3Npb24tbnVtPjx1
cmxzPjwvdXJscz48Y3VzdG9tMj40NDY2MTUxPC9jdXN0b20yPjxlbGVjdHJvbmljLXJlc291cmNl
LW51bT4xMC4xMDE2L2oueXBtZWQuMjAxNS4wMy4wMTkmI3hEOzEwLjM5NDUvYWpjbi4xMTUuMTI5
MzIwJiN4RDsxMC4xMDAxL2phbWFpbnRlcm5tZWQuMjAxNi41NjMzPC9lbGVjdHJvbmljLXJlc291
cmNlLW51bT48cmVtb3RlLWRhdGFiYXNlLXByb3ZpZGVyPk5MTTwvcmVtb3RlLWRhdGFiYXNlLXBy
b3ZpZGVyPjxsYW5ndWFnZT5lbmc8L2xhbmd1YWdlPjwvcmVjb3JkPjwvQ2l0ZT48L0VuZE5vdGU+
</w:fldData>
              </w:fldChar>
            </w:r>
            <w:r w:rsidRPr="00B33378">
              <w:rPr>
                <w:rFonts w:ascii="Times New Roman" w:eastAsia="Calibri" w:hAnsi="Times New Roman" w:cs="Times New Roman"/>
                <w:sz w:val="22"/>
                <w:szCs w:val="22"/>
              </w:rPr>
              <w:instrText xml:space="preserve"> ADDIN EN.CITE </w:instrText>
            </w:r>
            <w:r w:rsidRPr="00B33378">
              <w:rPr>
                <w:rFonts w:ascii="Times New Roman" w:eastAsia="Calibri" w:hAnsi="Times New Roman" w:cs="Times New Roman"/>
                <w:sz w:val="22"/>
                <w:szCs w:val="22"/>
              </w:rPr>
              <w:fldChar w:fldCharType="begin">
                <w:fldData xml:space="preserve">PEVuZE5vdGU+PENpdGU+PEF1dGhvcj5CYXJ0bGV0dCBTPC9BdXRob3I+PFJlY051bT4xPC9SZWNO
dW0+PERpc3BsYXlUZXh0PlsyNiwgNDhdPC9EaXNwbGF5VGV4dD48cmVjb3JkPjxyZWMtbnVtYmVy
PjE8L3JlYy1udW1iZXI+PGZvcmVpZ24ta2V5cz48a2V5IGFwcD0iRU4iIGRiLWlkPSJ4YTIwZnAy
MHFlYXdydmVmdHRoeGEwejV4ZGF3dGQweGV4dHciIHRpbWVzdGFtcD0iMTUyOTExNzM3NCI+MTwv
a2V5PjwvZm9yZWlnbi1rZXlzPjxyZWYtdHlwZSBuYW1lPSJKb3VybmFsIEFydGljbGUiPjE3PC9y
ZWYtdHlwZT48Y29udHJpYnV0b3JzPjxhdXRob3JzPjxhdXRob3I+QmFydGxldHQgUywgS2xlcm1h
biBKLCBPbHNobyBMLCBldCBhbC4gRTwvYXV0aG9yPjwvYXV0aG9ycz48L2NvbnRyaWJ1dG9ycz48
dGl0bGVzPjx0aXRsZT52YXVsYXRpb24gb2YgdGhlIEhlYWx0aHkgSW5jZW50aXZlcyBQaWxvdCAo
SElQKTogRmluYWwgUmVwb3J0LiAyMDE0OyA8L3RpdGxlPjwvdGl0bGVzPjxkYXRlcz48L2RhdGVz
Pjx1cmxzPjxyZWxhdGVkLXVybHM+PHVybD5odHRwOi8vd3d3LmZucy51c2RhLmdvdi9zaXRlcy9k
ZWZhdWx0L2ZpbGVzL0hJUC1GaW5hbC5wZGYuIEFjY2Vzc2VkIEp1bmUgMTUsIDIwMTg8L3VybD48
L3JlbGF0ZWQtdXJscz48L3VybHM+PC9yZWNvcmQ+PC9DaXRlPjxDaXRlPjxBdXRob3I+T2xzaG88
L0F1dGhvcj48WWVhcj4yMDE2PC9ZZWFyPjxSZWNOdW0+NTMwNjwvUmVjTnVtPjxyZWNvcmQ+PHJl
Yy1udW1iZXI+NTMwNjwvcmVjLW51bWJlcj48Zm9yZWlnbi1rZXlzPjxrZXkgYXBwPSJFTiIgZGIt
aWQ9Inh0MmZhNXBmMXZ2cHRpZXhwdm54dHd6anNhNWZlc3Q1ejV2eCI+NTMwNjwva2V5PjwvZm9y
ZWlnbi1rZXlzPjxyZWYtdHlwZSBuYW1lPSJKb3VybmFsIEFydGljbGUiPjE3PC9yZWYtdHlwZT48
Y29udHJpYnV0b3JzPjxhdXRob3JzPjxhdXRob3I+T2xzaG8sIEwuIEUuPC9hdXRob3I+PGF1dGhv
cj5LbGVybWFuLCBKLiBBLjwvYXV0aG9yPjxhdXRob3I+V2lsZGUsIFAuIEUuPC9hdXRob3I+PGF1
dGhvcj5CYXJ0bGV0dCwgUy48L2F1dGhvcj48YXV0aG9yPkhhcm5hY2ssIEwuPC9hdXRob3I+PGF1
dGhvcj5PYWtlcywgSi4gTS48L2F1dGhvcj48YXV0aG9yPkVsYmVsLCBCLjwvYXV0aG9yPjxhdXRo
b3I+QmVhdHR5LCBULjwvYXV0aG9yPjxhdXRob3I+UnlkZWxsLCBTLjwvYXV0aG9yPjxhdXRob3I+
RnJlbmNoLCBTLjwvYXV0aG9yPjxhdXRob3I+TGV1bmcsIEMuIFcuPC9hdXRob3I+PGF1dGhvcj5D
bHVnZ2lzaCwgUy48L2F1dGhvcj48YXV0aG9yPlZpbGxhbW9yLCBFLjwvYXV0aG9yPjxhdXRob3I+
Q2F0YWxhbm8sIFAuIEouPC9hdXRob3I+PGF1dGhvcj5XaWxsZXR0LCBXLiBDLjwvYXV0aG9yPjxh
dXRob3I+UmltbSwgRS4gQi48L2F1dGhvcj48L2F1dGhvcnM+PC9jb250cmlidXRvcnM+PGF1dGgt
YWRkcmVzcz5BYnQgQXNzb2NpYXRlcywgQ2FtYnJpZGdlLCBNQTsgYW5kIGxhdXJlbl9vbHNob0Bh
YnRhc3NvYy5jb20uJiN4RDtBYnQgQXNzb2NpYXRlcywgQ2FtYnJpZGdlLCBNQTsgYW5kLiYjeEQ7
RnJpZWRtYW4gU2Nob29sIG9mIE51dHJpdGlvbiBTY2llbmNlIGFuZCBQb2xpY3ksIFR1ZnRzIFVu
aXZlcnNpdHksIEJvc3RvbiwgTUEuJiN4RDtEaXZpc2lvbiBvZiBFcGlkZW1pb2xvZ3kgYW5kIENv
bW11bml0eSBIZWFsdGgsIFNjaG9vbCBvZiBQdWJsaWMgSGVhbHRoLCBVbml2ZXJzaXR5IG9mIE1p
bm5lc290YSwgTWlubmVhcG9saXMuJiN4RDtEZXBhcnRtZW50IG9mIFBvcHVsYXRpb24gSGVhbHRo
LCBTY2hvb2wgb2YgTWVkaWNpbmUgYW5kIFdhZ25lciBTY2hvb2wgb2YgUHVibGljIFNlcnZpY2Us
IE5ldyBZb3JrIFVuaXZlcnNpdHksIE5ldyBZb3JrLiYjeEQ7QWdyaWN1bHR1cmFsIGFuZCBSZXNv
dXJjZSBFY29ub21pY3MsIFVuaXZlcnNpdHkgb2YgQ2FsaWZvcm5pYS1EYXZpcywgRGF2aXMuJiN4
RDtDZW50ZXIgZm9yIEhlYWx0aCBhbmQgQ29tbXVuaXR5LCBTY2hvb2wgb2YgTWVkaWNpbmUsIFVu
aXZlcnNpdHkgb2YgQ2FsaWZvcm5pYSwgU2FuIEZyYW5jaXNjbywgQ0EuIEVsZWN0cm9uaWMgYWRk
cmVzczogTGV1bmdDQGNoYy51Y3NmLmVkdS4mI3hEO1Byb2plY3QgQnJlYWQtVGhlIFdhbGsgZm9y
IEh1bmdlciwgRWFzdCBCb3N0b24sIE1BLiYjeEQ7RGVwYXJ0bWVudCBvZiBOdXRyaXRpb24sIEhh
cnZhcmQgU2Nob29sIG9mIFB1YmxpYyBIZWFsdGgsIEJvc3RvbiwgTUE7IERlcGFydG1lbnQgb2Yg
RXBpZGVtaW9sb2d5LCBVbml2ZXJzaXR5IG9mIE1pY2hpZ2FuIFNjaG9vbCBvZiBQdWJsaWMgSGVh
bHRoLCBBbm4gQXJib3IsIE1JLiYjeEQ7RGVwYXJ0bWVudCBvZiBCaW9zdGF0aXN0aWNzLCBIYXJ2
YXJkIFNjaG9vbCBvZiBQdWJsaWMgSGVhbHRoLCBCb3N0b24sIE1BOyBEZXBhcnRtZW50IG9mIEJp
b3N0YXRpc3RpY3MgYW5kIENvbXB1dGF0aW9uYWwgQmlvbG9neSwgRGFuYSBGYXJiZXIgQ2FuY2Vy
IEluc3RpdHV0ZSwgQm9zdG9uLCBNQS4mI3hEO0RlcGFydG1lbnQgb2YgTnV0cml0aW9uLCBIYXJ2
YXJkIFNjaG9vbCBvZiBQdWJsaWMgSGVhbHRoLCBCb3N0b24sIE1BOyBEZXBhcnRtZW50IG9mIEVw
aWRlbWlvbG9neSwgSGFydmFyZCBTY2hvb2wgb2YgUHVibGljIEhlYWx0aCwgQm9zdG9uLCBNQTsg
Q2hhbm5pbmcgTGFib3JhdG9yeSwgRGVwYXJ0bWVudCBvZiBNZWRpY2luZSwgQnJpZ2hhbSBhbmQg
V29tZW4mYXBvcztzIEhvc3BpdGFsIGFuZCBIYXJ2YXJkIE1lZGljYWwgU2Nob29sLCBCb3N0b24s
IE1BLjwvYXV0aC1hZGRyZXNzPjx0aXRsZXM+PHRpdGxlPkZpbmFuY2lhbCBpbmNlbnRpdmVzIGlu
Y3JlYXNlIGZydWl0IGFuZCB2ZWdldGFibGUgaW50YWtlIGFtb25nIFN1cHBsZW1lbnRhbCBOdXRy
aXRpb24gQXNzaXN0YW5jZSBQcm9ncmFtIHBhcnRpY2lwYW50czogYSByYW5kb21pemVkIGNvbnRy
b2xsZWQgdHJpYWwgb2YgdGhlIFVTREEgSGVhbHRoeSBJbmNlbnRpdmVzIFBpbG90PC90aXRsZT48
c2Vjb25kYXJ5LXRpdGxlPkFtIEogQ2xpbiBOdXRyPC9zZWNvbmRhcnktdGl0bGU+PC90aXRsZXM+
PHBlcmlvZGljYWw+PGZ1bGwtdGl0bGU+QW1lcmljYW4gSm91cm5hbCBvZiBDbGluaWNhbCBOdXRy
aXRpb248L2Z1bGwtdGl0bGU+PGFiYnItMT5BbSBKIENsaW4gTnV0cjwvYWJici0xPjwvcGVyaW9k
aWNhbD48cGFnZXM+NDIzLTM1PC9wYWdlcz48dm9sdW1lPjEwNDwvdm9sdW1lPjxudW1iZXI+Mjwv
bnVtYmVyPjxlZGl0aW9uPjIwMTUvMDQvMDgmI3hEOzIwMTYvMDYvMjQmI3hEOzIwMTYvMDkvMjM8
L2VkaXRpb24+PGtleXdvcmRzPjxrZXl3b3JkPkFkb2xlc2NlbnQ8L2tleXdvcmQ+PGtleXdvcmQ+
QWR1bHQ8L2tleXdvcmQ+PGtleXdvcmQ+Q29zdHMgYW5kIENvc3QgQW5hbHlzaXM8L2tleXdvcmQ+
PGtleXdvcmQ+RGlldC8gZWNvbm9taWNzL3N0YW5kYXJkczwva2V5d29yZD48a2V5d29yZD5GYW1p
bHkgQ2hhcmFjdGVyaXN0aWNzPC9rZXl3b3JkPjxrZXl3b3JkPkZlZWRpbmcgQmVoYXZpb3I8L2tl
eXdvcmQ+PGtleXdvcmQ+RmVtYWxlPC9rZXl3b3JkPjxrZXl3b3JkPkZvb2QgQXNzaXN0YW5jZTwv
a2V5d29yZD48a2V5d29yZD5GcnVpdDwva2V5d29yZD48a2V5d29yZD5IZWFsdGggQmVoYXZpb3I8
L2tleXdvcmQ+PGtleXdvcmQ+SGVhbHRoIFByb21vdGlvbi9tZXRob2RzPC9rZXl3b3JkPjxrZXl3
b3JkPkh1bWFuczwva2V5d29yZD48a2V5d29yZD5NYWxlPC9rZXl3b3JkPjxrZXl3b3JkPk1hc3Nh
Y2h1c2V0dHM8L2tleXdvcmQ+PGtleXdvcmQ+TWlkZGxlIEFnZWQ8L2tleXdvcmQ+PGtleXdvcmQ+
TW90aXZhdGlvbjwva2V5d29yZD48a2V5d29yZD5QaWxvdCBQcm9qZWN0czwva2V5d29yZD48a2V5
d29yZD5Qb3ZlcnR5PC9rZXl3b3JkPjxrZXl3b3JkPlByb2dyYW0gRXZhbHVhdGlvbjwva2V5d29y
ZD48a2V5d29yZD5Vbml0ZWQgU3RhdGVzPC9rZXl3b3JkPjxrZXl3b3JkPlVuaXRlZCBTdGF0ZXMg
RGVwYXJ0bWVudCBvZiBBZ3JpY3VsdHVyZTwva2V5d29yZD48a2V5d29yZD5WZWdldGFibGVzPC9r
ZXl3b3JkPjxrZXl3b3JkPllvdW5nIEFkdWx0PC9rZXl3b3JkPjxrZXl3b3JkPkJldmVyYWdlczwv
a2V5d29yZD48a2V5d29yZD5Cb2R5IE1hc3MgSW5kZXg8L2tleXdvcmQ+PGtleXdvcmQ+RGlldGFy
eSBGYXRzPC9rZXl3b3JkPjxrZXl3b3JkPkVuZXJneSBJbnRha2U8L2tleXdvcmQ+PGtleXdvcmQ+
Rm9sbG93LVVwIFN0dWRpZXM8L2tleXdvcmQ+PGtleXdvcmQ+SGVhbHRoeSBEaWV0PC9rZXl3b3Jk
PjxrZXl3b3JkPk51dHJpdGlvbmFsIFN0YXR1czwva2V5d29yZD48a2V5d29yZD5OdXRyaXRpdmUg
VmFsdWU8L2tleXdvcmQ+PGtleXdvcmQ+T2Jlc2l0eS9wcmV2ZW50aW9uICZhbXA7IGNvbnRyb2w8
L2tleXdvcmQ+PGtleXdvcmQ+UGF0aWVudCBDb21wbGlhbmNlPC9rZXl3b3JkPjxrZXl3b3JkPlJp
c2sgRmFjdG9yczwva2V5d29yZD48a2V5d29yZD5TaW5nbGUtQmxpbmQgTWV0aG9kPC9rZXl3b3Jk
PjxrZXl3b3JkPkFnZWQ8L2tleXdvcmQ+PGtleXdvcmQ+RGlldC9lY29ub21pY3MvIHN0YXRpc3Rp
Y3MgJmFtcDsgbnVtZXJpY2FsIGRhdGE8L2tleXdvcmQ+PGtleXdvcmQ+Rm9vZCBBc3Npc3RhbmNl
L2Vjb25vbWljcy8gc3RhdGlzdGljcyAmYW1wOyBudW1lcmljYWwgZGF0YTwva2V5d29yZD48a2V5
d29yZD5Gb29kIFN1cHBseS9lY29ub21pY3MvIHN0YXRpc3RpY3MgJmFtcDsgbnVtZXJpY2FsIGRh
dGE8L2tleXdvcmQ+PGtleXdvcmQ+TG9uZ2l0dWRpbmFsIFN0dWRpZXM8L2tleXdvcmQ+PGtleXdv
cmQ+U3VydmV5cyBhbmQgUXVlc3Rpb25uYWlyZXM8L2tleXdvcmQ+PC9rZXl3b3Jkcz48ZGF0ZXM+
PHllYXI+MjAxNjwveWVhcj48cHViLWRhdGVzPjxkYXRlPkF1ZyYjeEQ7Tm92IDAxJiN4RDtKYW48
L2RhdGU+PC9wdWItZGF0ZXM+PC9kYXRlcz48aXNibj4xOTM4LTMyMDcgKEVsZWN0cm9uaWMpJiN4
RDswMDAyLTkxNjUgKExpbmtpbmcpJiN4RDsyMTY4LTYxMTQgKEVsZWN0cm9uaWMpJiN4RDsyMTY4
LTYxMDYgKExpbmtpbmcpJiN4RDsxODc4LTI2MjAgKEVsZWN0cm9uaWMpJiN4RDsxNDk5LTQwNDYg
KExpbmtpbmcpPC9pc2JuPjxhY2Nlc3Npb24tbnVtPjI3MzM0MjM0PC9hY2Nlc3Npb24tbnVtPjx1
cmxzPjwvdXJscz48Y3VzdG9tMj40NDY2MTUxPC9jdXN0b20yPjxlbGVjdHJvbmljLXJlc291cmNl
LW51bT4xMC4xMDE2L2oueXBtZWQuMjAxNS4wMy4wMTkmI3hEOzEwLjM5NDUvYWpjbi4xMTUuMTI5
MzIwJiN4RDsxMC4xMDAxL2phbWFpbnRlcm5tZWQuMjAxNi41NjMzPC9lbGVjdHJvbmljLXJlc291
cmNlLW51bT48cmVtb3RlLWRhdGFiYXNlLXByb3ZpZGVyPk5MTTwvcmVtb3RlLWRhdGFiYXNlLXBy
b3ZpZGVyPjxsYW5ndWFnZT5lbmc8L2xhbmd1YWdlPjwvcmVjb3JkPjwvQ2l0ZT48L0VuZE5vdGU+
</w:fldData>
              </w:fldChar>
            </w:r>
            <w:r w:rsidRPr="00B33378">
              <w:rPr>
                <w:rFonts w:ascii="Times New Roman" w:eastAsia="Calibri" w:hAnsi="Times New Roman" w:cs="Times New Roman"/>
                <w:sz w:val="22"/>
                <w:szCs w:val="22"/>
              </w:rPr>
              <w:instrText xml:space="preserve"> ADDIN EN.CITE.DATA </w:instrText>
            </w:r>
            <w:r w:rsidRPr="00B33378">
              <w:rPr>
                <w:rFonts w:ascii="Times New Roman" w:eastAsia="Calibri" w:hAnsi="Times New Roman" w:cs="Times New Roman"/>
                <w:sz w:val="22"/>
                <w:szCs w:val="22"/>
              </w:rPr>
            </w:r>
            <w:r w:rsidRPr="00B33378">
              <w:rPr>
                <w:rFonts w:ascii="Times New Roman" w:eastAsia="Calibri" w:hAnsi="Times New Roman" w:cs="Times New Roman"/>
                <w:sz w:val="22"/>
                <w:szCs w:val="22"/>
              </w:rPr>
              <w:fldChar w:fldCharType="end"/>
            </w:r>
            <w:r w:rsidRPr="00B33378">
              <w:rPr>
                <w:rFonts w:ascii="Times New Roman" w:eastAsia="Calibri" w:hAnsi="Times New Roman" w:cs="Times New Roman"/>
                <w:sz w:val="22"/>
                <w:szCs w:val="22"/>
              </w:rPr>
            </w:r>
            <w:r w:rsidRPr="00B33378">
              <w:rPr>
                <w:rFonts w:ascii="Times New Roman" w:eastAsia="Calibri" w:hAnsi="Times New Roman" w:cs="Times New Roman"/>
                <w:sz w:val="22"/>
                <w:szCs w:val="22"/>
              </w:rPr>
              <w:fldChar w:fldCharType="separate"/>
            </w:r>
            <w:r w:rsidRPr="00B33378">
              <w:rPr>
                <w:rFonts w:ascii="Times New Roman" w:eastAsia="Calibri" w:hAnsi="Times New Roman" w:cs="Times New Roman"/>
                <w:noProof/>
                <w:sz w:val="22"/>
                <w:szCs w:val="22"/>
              </w:rPr>
              <w:t>[</w:t>
            </w:r>
            <w:r w:rsidR="007216CF">
              <w:rPr>
                <w:rFonts w:ascii="Times New Roman" w:eastAsia="Calibri" w:hAnsi="Times New Roman" w:cs="Times New Roman"/>
                <w:noProof/>
                <w:sz w:val="22"/>
                <w:szCs w:val="22"/>
              </w:rPr>
              <w:t>3</w:t>
            </w:r>
            <w:r w:rsidRPr="00B33378">
              <w:rPr>
                <w:rFonts w:ascii="Times New Roman" w:eastAsia="Calibri" w:hAnsi="Times New Roman" w:cs="Times New Roman"/>
                <w:noProof/>
                <w:sz w:val="22"/>
                <w:szCs w:val="22"/>
              </w:rPr>
              <w:t>,</w:t>
            </w:r>
            <w:r w:rsidR="007216CF">
              <w:rPr>
                <w:rFonts w:ascii="Times New Roman" w:eastAsia="Calibri" w:hAnsi="Times New Roman" w:cs="Times New Roman"/>
                <w:noProof/>
                <w:sz w:val="22"/>
                <w:szCs w:val="22"/>
              </w:rPr>
              <w:t>12</w:t>
            </w:r>
            <w:r w:rsidRPr="00B33378">
              <w:rPr>
                <w:rFonts w:ascii="Times New Roman" w:eastAsia="Calibri" w:hAnsi="Times New Roman" w:cs="Times New Roman"/>
                <w:noProof/>
                <w:sz w:val="22"/>
                <w:szCs w:val="22"/>
              </w:rPr>
              <w:t>]</w:t>
            </w:r>
            <w:r w:rsidRPr="00B33378">
              <w:rPr>
                <w:rFonts w:ascii="Times New Roman" w:eastAsia="Calibri" w:hAnsi="Times New Roman" w:cs="Times New Roman"/>
                <w:sz w:val="22"/>
                <w:szCs w:val="22"/>
              </w:rPr>
              <w:fldChar w:fldCharType="end"/>
            </w:r>
          </w:p>
        </w:tc>
      </w:tr>
      <w:tr w:rsidR="00DB1D56" w:rsidRPr="00B33378" w:rsidTr="00772338">
        <w:trPr>
          <w:trHeight w:val="374"/>
        </w:trPr>
        <w:tc>
          <w:tcPr>
            <w:tcW w:w="3753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DB1D56" w:rsidRPr="00B33378" w:rsidRDefault="00DB1D56" w:rsidP="00772338">
            <w:pPr>
              <w:ind w:left="247"/>
              <w:rPr>
                <w:rFonts w:ascii="Times New Roman" w:hAnsi="Times New Roman" w:cs="Times New Roman"/>
                <w:sz w:val="22"/>
                <w:szCs w:val="22"/>
              </w:rPr>
            </w:pPr>
            <w:r w:rsidRPr="00B33378">
              <w:rPr>
                <w:rFonts w:ascii="Times New Roman" w:hAnsi="Times New Roman" w:cs="Times New Roman"/>
                <w:sz w:val="22"/>
                <w:szCs w:val="22"/>
              </w:rPr>
              <w:t>SSBs</w:t>
            </w:r>
          </w:p>
        </w:tc>
        <w:tc>
          <w:tcPr>
            <w:tcW w:w="2586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DB1D56" w:rsidRPr="00B33378" w:rsidRDefault="00DB1D56" w:rsidP="00772338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B33378">
              <w:rPr>
                <w:rFonts w:ascii="Times New Roman" w:hAnsi="Times New Roman" w:cs="Times New Roman"/>
                <w:sz w:val="22"/>
                <w:szCs w:val="22"/>
              </w:rPr>
              <w:t>-13.3% (-3.7)</w:t>
            </w:r>
          </w:p>
        </w:tc>
        <w:tc>
          <w:tcPr>
            <w:tcW w:w="1509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DB1D56" w:rsidRPr="00B33378" w:rsidRDefault="00DB1D56" w:rsidP="00772338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B33378">
              <w:rPr>
                <w:rFonts w:ascii="Times New Roman" w:hAnsi="Times New Roman" w:cs="Times New Roman"/>
                <w:sz w:val="22"/>
                <w:szCs w:val="22"/>
              </w:rPr>
              <w:t>Normal</w:t>
            </w:r>
          </w:p>
        </w:tc>
        <w:tc>
          <w:tcPr>
            <w:tcW w:w="2610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DB1D56" w:rsidRPr="00B33378" w:rsidRDefault="00DB1D56" w:rsidP="00772338">
            <w:pPr>
              <w:jc w:val="center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  <w:r w:rsidRPr="00B33378"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  <w:t>Afshin et al. 2017</w:t>
            </w:r>
            <w:r w:rsidRPr="00B33378"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  <w:fldChar w:fldCharType="begin">
                <w:fldData xml:space="preserve">PEVuZE5vdGU+PENpdGU+PEF1dGhvcj5BZnNoaW48L0F1dGhvcj48WWVhcj4yMDE3PC9ZZWFyPjxS
ZWNOdW0+MzwvUmVjTnVtPjxEaXNwbGF5VGV4dD5bMjddPC9EaXNwbGF5VGV4dD48cmVjb3JkPjxy
ZWMtbnVtYmVyPjM8L3JlYy1udW1iZXI+PGZvcmVpZ24ta2V5cz48a2V5IGFwcD0iRU4iIGRiLWlk
PSJ4YTIwZnAyMHFlYXdydmVmdHRoeGEwejV4ZGF3dGQweGV4dHciIHRpbWVzdGFtcD0iMTUyOTEx
NzU5NyI+Mzwva2V5PjwvZm9yZWlnbi1rZXlzPjxyZWYtdHlwZSBuYW1lPSJKb3VybmFsIEFydGlj
bGUiPjE3PC9yZWYtdHlwZT48Y29udHJpYnV0b3JzPjxhdXRob3JzPjxhdXRob3I+QWZzaGluLCBB
LjwvYXV0aG9yPjxhdXRob3I+UGVuYWx2bywgSi4gTC48L2F1dGhvcj48YXV0aG9yPkRlbCBHb2Ji
bywgTC48L2F1dGhvcj48YXV0aG9yPlNpbHZhLCBKLjwvYXV0aG9yPjxhdXRob3I+TWljaGFlbHNv
biwgTS48L2F1dGhvcj48YXV0aG9yPk8mYXBvcztGbGFoZXJ0eSwgTS48L2F1dGhvcj48YXV0aG9y
PkNhcGV3ZWxsLCBTLjwvYXV0aG9yPjxhdXRob3I+U3BpZWdlbG1hbiwgRC48L2F1dGhvcj48YXV0
aG9yPkRhbmFlaSwgRy48L2F1dGhvcj48YXV0aG9yPk1vemFmZmFyaWFuLCBELjwvYXV0aG9yPjwv
YXV0aG9ycz48L2NvbnRyaWJ1dG9ycz48YXV0aC1hZGRyZXNzPkluc3RpdHV0ZSBmb3IgSGVhbHRo
IE1ldHJpY3MgYW5kIEV2YWx1YXRpb24sIFVuaXZlcnNpdHkgb2YgV2FzaGluZ3RvbiwgU2VhdHRs
ZSwgV0EsIFVuaXRlZCBTdGF0ZXMgb2YgQW1lcmljYS4mI3hEO0ZyaWVkbWFuIFNjaG9vbCBvZiBO
dXRyaXRpb24gU2NpZW5jZSAmYW1wOyBQb2xpY3ksIFR1ZnRzIFVuaXZlcnNpdHksIEJvc3Rvbiwg
TUEsIFVuaXRlZCBTdGF0ZXMgb2YgQW1lcmljYS4mI3hEO1NjaG9vbCBvZiBNZWRpY2luZSwgU3Rh
bmZvcmQgVW5pdmVyc2l0eSwgU3RhbmZvcmQsIENBLCBVbml0ZWQgU3RhdGVzIG9mIEFtZXJpY2Eu
JiN4RDtEZXBhcnRtZW50IG9mIENhcmRpb2xvZ3ksIEJvc3RvbiBNZWRpY2FsIENlbnRlciwgQm9z
dG9uLCBNQSwgVW5pdGVkIFN0YXRlcyBvZiBBbWVyaWNhLiYjeEQ7U2Nob29sIG9mIE1lZGljaW5l
LCBUdWZ0cyBVbml2ZXJzaXR5LCBCb3N0b24gTUEsIFVuaXRlZCBTdGF0ZXMgb2YgQW1lcmljYS4m
I3hEO0RlcGFydG1lbnQgb2YgUHVibGljIEhlYWx0aCBhbmQgUG9saWN5LCBVbml2ZXJzaXR5IG9m
IExpdmVycG9vbCwgTGl2ZXJwb29sLCBVbml0ZWQgS2luZ2RvbS4mI3hEO0RlcGFydG1lbnQgb2Yg
Qmlvc3RhdGlzdGljcywgSGFydmFyZCBULkguIENoYW4gU2Nob29sIG9mIFB1YmxpYyBIZWFsdGgs
IEJvc3RvbiwgTUEsIFVuaXRlZCBTdGF0ZXMgb2YgQW1lcmljYS4mI3hEO0RlcGFydG1lbnQgb2Yg
RXBpZGVtaW9sb2d5LCBIYXJ2YXJkIFQuSC4gQ2hhbiBTY2hvb2wgb2YgUHVibGljIEhlYWx0aCwg
Qm9zdG9uLCBNQSwgVW5pdGVkIFN0YXRlcyBvZiBBbWVyaWNhLiYjeEQ7RGVwYXJ0bWVudCBvZiBH
bG9iYWwgSGVhbHRoIGFuZCBQb3B1bGF0aW9uLCBIYXJ2YXJkIFQuSC4gQ2hhbiBTY2hvb2wgb2Yg
UHVibGljIEhlYWx0aCwgQm9zdG9uLCBNQSwgVW5pdGVkIFN0YXRlcyBvZiBBbWVyaWNhLiYjeEQ7
RGVwYXJ0bWVudCBvZiBOdXRyaXRpb24sIEhhcnZhcmQgVC5ILiBDaGFuIFNjaG9vbCBvZiBQdWJs
aWMgSGVhbHRoLCBCb3N0b24sIE1BLCBVbml0ZWQgU3RhdGVzIG9mIEFtZXJpY2EuPC9hdXRoLWFk
ZHJlc3M+PHRpdGxlcz48dGl0bGU+VGhlIHByb3NwZWN0aXZlIGltcGFjdCBvZiBmb29kIHByaWNp
bmcgb24gaW1wcm92aW5nIGRpZXRhcnkgY29uc3VtcHRpb246IEEgc3lzdGVtYXRpYyByZXZpZXcg
YW5kIG1ldGEtYW5hbHlzaXM8L3RpdGxlPjxzZWNvbmRhcnktdGl0bGU+UExvUyBPbmU8L3NlY29u
ZGFyeS10aXRsZT48L3RpdGxlcz48cGVyaW9kaWNhbD48ZnVsbC10aXRsZT5QTG9TIE9uZTwvZnVs
bC10aXRsZT48L3BlcmlvZGljYWw+PHBhZ2VzPmUwMTcyMjc3PC9wYWdlcz48dm9sdW1lPjEyPC92
b2x1bWU+PG51bWJlcj4zPC9udW1iZXI+PGVkaXRpb24+MjAxNy8wMy8wMjwvZWRpdGlvbj48a2V5
d29yZHM+PGtleXdvcmQ+KkFkaXBvc2l0eTwva2V5d29yZD48a2V5d29yZD5Db3N0cyBhbmQgQ29z
dCBBbmFseXNpczwva2V5d29yZD48a2V5d29yZD4qRWF0aW5nPC9rZXl3b3JkPjxrZXl3b3JkPkZv
b2QgU3VwcGx5LyplY29ub21pY3M8L2tleXdvcmQ+PGtleXdvcmQ+SHVtYW5zPC9rZXl3b3JkPjwv
a2V5d29yZHM+PGRhdGVzPjx5ZWFyPjIwMTc8L3llYXI+PC9kYXRlcz48aXNibj4xOTMyLTYyMDMg
KEVsZWN0cm9uaWMpJiN4RDsxOTMyLTYyMDMgKExpbmtpbmcpPC9pc2JuPjxhY2Nlc3Npb24tbnVt
PjI4MjQ5MDAzPC9hY2Nlc3Npb24tbnVtPjx1cmxzPjxyZWxhdGVkLXVybHM+PHVybD5odHRwczov
L3d3dy5uY2JpLm5sbS5uaWguZ292L3B1Ym1lZC8yODI0OTAwMzwvdXJsPjwvcmVsYXRlZC11cmxz
PjwvdXJscz48Y3VzdG9tMj5QTUM1MzMyMDM0PC9jdXN0b20yPjxlbGVjdHJvbmljLXJlc291cmNl
LW51bT4xMC4xMzcxL2pvdXJuYWwucG9uZS4wMTcyMjc3PC9lbGVjdHJvbmljLXJlc291cmNlLW51
bT48L3JlY29yZD48L0NpdGU+PC9FbmROb3RlPgB=
</w:fldData>
              </w:fldChar>
            </w:r>
            <w:r w:rsidRPr="00B33378"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  <w:instrText xml:space="preserve"> ADDIN EN.CITE </w:instrText>
            </w:r>
            <w:r w:rsidRPr="00B33378"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  <w:fldChar w:fldCharType="begin">
                <w:fldData xml:space="preserve">PEVuZE5vdGU+PENpdGU+PEF1dGhvcj5BZnNoaW48L0F1dGhvcj48WWVhcj4yMDE3PC9ZZWFyPjxS
ZWNOdW0+MzwvUmVjTnVtPjxEaXNwbGF5VGV4dD5bMjddPC9EaXNwbGF5VGV4dD48cmVjb3JkPjxy
ZWMtbnVtYmVyPjM8L3JlYy1udW1iZXI+PGZvcmVpZ24ta2V5cz48a2V5IGFwcD0iRU4iIGRiLWlk
PSJ4YTIwZnAyMHFlYXdydmVmdHRoeGEwejV4ZGF3dGQweGV4dHciIHRpbWVzdGFtcD0iMTUyOTEx
NzU5NyI+Mzwva2V5PjwvZm9yZWlnbi1rZXlzPjxyZWYtdHlwZSBuYW1lPSJKb3VybmFsIEFydGlj
bGUiPjE3PC9yZWYtdHlwZT48Y29udHJpYnV0b3JzPjxhdXRob3JzPjxhdXRob3I+QWZzaGluLCBB
LjwvYXV0aG9yPjxhdXRob3I+UGVuYWx2bywgSi4gTC48L2F1dGhvcj48YXV0aG9yPkRlbCBHb2Ji
bywgTC48L2F1dGhvcj48YXV0aG9yPlNpbHZhLCBKLjwvYXV0aG9yPjxhdXRob3I+TWljaGFlbHNv
biwgTS48L2F1dGhvcj48YXV0aG9yPk8mYXBvcztGbGFoZXJ0eSwgTS48L2F1dGhvcj48YXV0aG9y
PkNhcGV3ZWxsLCBTLjwvYXV0aG9yPjxhdXRob3I+U3BpZWdlbG1hbiwgRC48L2F1dGhvcj48YXV0
aG9yPkRhbmFlaSwgRy48L2F1dGhvcj48YXV0aG9yPk1vemFmZmFyaWFuLCBELjwvYXV0aG9yPjwv
YXV0aG9ycz48L2NvbnRyaWJ1dG9ycz48YXV0aC1hZGRyZXNzPkluc3RpdHV0ZSBmb3IgSGVhbHRo
IE1ldHJpY3MgYW5kIEV2YWx1YXRpb24sIFVuaXZlcnNpdHkgb2YgV2FzaGluZ3RvbiwgU2VhdHRs
ZSwgV0EsIFVuaXRlZCBTdGF0ZXMgb2YgQW1lcmljYS4mI3hEO0ZyaWVkbWFuIFNjaG9vbCBvZiBO
dXRyaXRpb24gU2NpZW5jZSAmYW1wOyBQb2xpY3ksIFR1ZnRzIFVuaXZlcnNpdHksIEJvc3Rvbiwg
TUEsIFVuaXRlZCBTdGF0ZXMgb2YgQW1lcmljYS4mI3hEO1NjaG9vbCBvZiBNZWRpY2luZSwgU3Rh
bmZvcmQgVW5pdmVyc2l0eSwgU3RhbmZvcmQsIENBLCBVbml0ZWQgU3RhdGVzIG9mIEFtZXJpY2Eu
JiN4RDtEZXBhcnRtZW50IG9mIENhcmRpb2xvZ3ksIEJvc3RvbiBNZWRpY2FsIENlbnRlciwgQm9z
dG9uLCBNQSwgVW5pdGVkIFN0YXRlcyBvZiBBbWVyaWNhLiYjeEQ7U2Nob29sIG9mIE1lZGljaW5l
LCBUdWZ0cyBVbml2ZXJzaXR5LCBCb3N0b24gTUEsIFVuaXRlZCBTdGF0ZXMgb2YgQW1lcmljYS4m
I3hEO0RlcGFydG1lbnQgb2YgUHVibGljIEhlYWx0aCBhbmQgUG9saWN5LCBVbml2ZXJzaXR5IG9m
IExpdmVycG9vbCwgTGl2ZXJwb29sLCBVbml0ZWQgS2luZ2RvbS4mI3hEO0RlcGFydG1lbnQgb2Yg
Qmlvc3RhdGlzdGljcywgSGFydmFyZCBULkguIENoYW4gU2Nob29sIG9mIFB1YmxpYyBIZWFsdGgs
IEJvc3RvbiwgTUEsIFVuaXRlZCBTdGF0ZXMgb2YgQW1lcmljYS4mI3hEO0RlcGFydG1lbnQgb2Yg
RXBpZGVtaW9sb2d5LCBIYXJ2YXJkIFQuSC4gQ2hhbiBTY2hvb2wgb2YgUHVibGljIEhlYWx0aCwg
Qm9zdG9uLCBNQSwgVW5pdGVkIFN0YXRlcyBvZiBBbWVyaWNhLiYjeEQ7RGVwYXJ0bWVudCBvZiBH
bG9iYWwgSGVhbHRoIGFuZCBQb3B1bGF0aW9uLCBIYXJ2YXJkIFQuSC4gQ2hhbiBTY2hvb2wgb2Yg
UHVibGljIEhlYWx0aCwgQm9zdG9uLCBNQSwgVW5pdGVkIFN0YXRlcyBvZiBBbWVyaWNhLiYjeEQ7
RGVwYXJ0bWVudCBvZiBOdXRyaXRpb24sIEhhcnZhcmQgVC5ILiBDaGFuIFNjaG9vbCBvZiBQdWJs
aWMgSGVhbHRoLCBCb3N0b24sIE1BLCBVbml0ZWQgU3RhdGVzIG9mIEFtZXJpY2EuPC9hdXRoLWFk
ZHJlc3M+PHRpdGxlcz48dGl0bGU+VGhlIHByb3NwZWN0aXZlIGltcGFjdCBvZiBmb29kIHByaWNp
bmcgb24gaW1wcm92aW5nIGRpZXRhcnkgY29uc3VtcHRpb246IEEgc3lzdGVtYXRpYyByZXZpZXcg
YW5kIG1ldGEtYW5hbHlzaXM8L3RpdGxlPjxzZWNvbmRhcnktdGl0bGU+UExvUyBPbmU8L3NlY29u
ZGFyeS10aXRsZT48L3RpdGxlcz48cGVyaW9kaWNhbD48ZnVsbC10aXRsZT5QTG9TIE9uZTwvZnVs
bC10aXRsZT48L3BlcmlvZGljYWw+PHBhZ2VzPmUwMTcyMjc3PC9wYWdlcz48dm9sdW1lPjEyPC92
b2x1bWU+PG51bWJlcj4zPC9udW1iZXI+PGVkaXRpb24+MjAxNy8wMy8wMjwvZWRpdGlvbj48a2V5
d29yZHM+PGtleXdvcmQ+KkFkaXBvc2l0eTwva2V5d29yZD48a2V5d29yZD5Db3N0cyBhbmQgQ29z
dCBBbmFseXNpczwva2V5d29yZD48a2V5d29yZD4qRWF0aW5nPC9rZXl3b3JkPjxrZXl3b3JkPkZv
b2QgU3VwcGx5LyplY29ub21pY3M8L2tleXdvcmQ+PGtleXdvcmQ+SHVtYW5zPC9rZXl3b3JkPjwv
a2V5d29yZHM+PGRhdGVzPjx5ZWFyPjIwMTc8L3llYXI+PC9kYXRlcz48aXNibj4xOTMyLTYyMDMg
KEVsZWN0cm9uaWMpJiN4RDsxOTMyLTYyMDMgKExpbmtpbmcpPC9pc2JuPjxhY2Nlc3Npb24tbnVt
PjI4MjQ5MDAzPC9hY2Nlc3Npb24tbnVtPjx1cmxzPjxyZWxhdGVkLXVybHM+PHVybD5odHRwczov
L3d3dy5uY2JpLm5sbS5uaWguZ292L3B1Ym1lZC8yODI0OTAwMzwvdXJsPjwvcmVsYXRlZC11cmxz
PjwvdXJscz48Y3VzdG9tMj5QTUM1MzMyMDM0PC9jdXN0b20yPjxlbGVjdHJvbmljLXJlc291cmNl
LW51bT4xMC4xMzcxL2pvdXJuYWwucG9uZS4wMTcyMjc3PC9lbGVjdHJvbmljLXJlc291cmNlLW51
bT48L3JlY29yZD48L0NpdGU+PC9FbmROb3RlPgB=
</w:fldData>
              </w:fldChar>
            </w:r>
            <w:r w:rsidRPr="00B33378"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  <w:instrText xml:space="preserve"> ADDIN EN.CITE.DATA </w:instrText>
            </w:r>
            <w:r w:rsidRPr="00B33378"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r>
            <w:r w:rsidRPr="00B33378"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  <w:fldChar w:fldCharType="end"/>
            </w:r>
            <w:r w:rsidRPr="00B33378"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r>
            <w:r w:rsidRPr="00B33378"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  <w:fldChar w:fldCharType="separate"/>
            </w:r>
            <w:r w:rsidRPr="00B33378">
              <w:rPr>
                <w:rFonts w:ascii="Times New Roman" w:hAnsi="Times New Roman" w:cs="Times New Roman"/>
                <w:noProof/>
                <w:color w:val="000000" w:themeColor="text1"/>
                <w:sz w:val="22"/>
                <w:szCs w:val="22"/>
              </w:rPr>
              <w:t>[</w:t>
            </w:r>
            <w:r w:rsidR="007216CF">
              <w:rPr>
                <w:rFonts w:ascii="Times New Roman" w:hAnsi="Times New Roman" w:cs="Times New Roman"/>
                <w:noProof/>
                <w:color w:val="000000" w:themeColor="text1"/>
                <w:sz w:val="22"/>
                <w:szCs w:val="22"/>
              </w:rPr>
              <w:t>4</w:t>
            </w:r>
            <w:hyperlink w:anchor="_ENREF_27" w:tooltip="Afshin, 2017 #3" w:history="1"/>
            <w:r w:rsidRPr="00B33378">
              <w:rPr>
                <w:rFonts w:ascii="Times New Roman" w:hAnsi="Times New Roman" w:cs="Times New Roman"/>
                <w:noProof/>
                <w:color w:val="000000" w:themeColor="text1"/>
                <w:sz w:val="22"/>
                <w:szCs w:val="22"/>
              </w:rPr>
              <w:t>]</w:t>
            </w:r>
            <w:r w:rsidRPr="00B33378"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  <w:fldChar w:fldCharType="end"/>
            </w:r>
          </w:p>
        </w:tc>
      </w:tr>
      <w:tr w:rsidR="00DB1D56" w:rsidRPr="00B33378" w:rsidTr="00772338">
        <w:trPr>
          <w:trHeight w:val="374"/>
        </w:trPr>
        <w:tc>
          <w:tcPr>
            <w:tcW w:w="3753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DB1D56" w:rsidRPr="00B33378" w:rsidRDefault="00DB1D56" w:rsidP="00772338">
            <w:pPr>
              <w:ind w:left="247"/>
              <w:rPr>
                <w:rFonts w:ascii="Times New Roman" w:hAnsi="Times New Roman" w:cs="Times New Roman"/>
                <w:sz w:val="22"/>
                <w:szCs w:val="22"/>
              </w:rPr>
            </w:pPr>
            <w:r w:rsidRPr="00B33378">
              <w:rPr>
                <w:rFonts w:ascii="Times New Roman" w:hAnsi="Times New Roman" w:cs="Times New Roman"/>
                <w:sz w:val="22"/>
                <w:szCs w:val="22"/>
              </w:rPr>
              <w:t>Processed meats</w:t>
            </w:r>
          </w:p>
        </w:tc>
        <w:tc>
          <w:tcPr>
            <w:tcW w:w="2586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DB1D56" w:rsidRPr="00B33378" w:rsidRDefault="00DB1D56" w:rsidP="00772338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B33378">
              <w:rPr>
                <w:rFonts w:ascii="Times New Roman" w:hAnsi="Times New Roman" w:cs="Times New Roman"/>
                <w:sz w:val="22"/>
                <w:szCs w:val="22"/>
              </w:rPr>
              <w:t>-16.9% (-2.7)</w:t>
            </w:r>
          </w:p>
        </w:tc>
        <w:tc>
          <w:tcPr>
            <w:tcW w:w="1509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DB1D56" w:rsidRPr="00B33378" w:rsidRDefault="00DB1D56" w:rsidP="00772338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B33378">
              <w:rPr>
                <w:rFonts w:ascii="Times New Roman" w:hAnsi="Times New Roman" w:cs="Times New Roman"/>
                <w:sz w:val="22"/>
                <w:szCs w:val="22"/>
              </w:rPr>
              <w:t>Normal</w:t>
            </w:r>
          </w:p>
        </w:tc>
        <w:tc>
          <w:tcPr>
            <w:tcW w:w="2610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DB1D56" w:rsidRPr="00B33378" w:rsidRDefault="00DB1D56" w:rsidP="00772338">
            <w:pPr>
              <w:jc w:val="center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  <w:r w:rsidRPr="00B33378"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  <w:t>Afshin et al. 2017</w:t>
            </w:r>
            <w:r w:rsidRPr="00B33378"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  <w:fldChar w:fldCharType="begin">
                <w:fldData xml:space="preserve">PEVuZE5vdGU+PENpdGU+PEF1dGhvcj5BZnNoaW48L0F1dGhvcj48WWVhcj4yMDE3PC9ZZWFyPjxS
ZWNOdW0+MzwvUmVjTnVtPjxEaXNwbGF5VGV4dD5bMjddPC9EaXNwbGF5VGV4dD48cmVjb3JkPjxy
ZWMtbnVtYmVyPjM8L3JlYy1udW1iZXI+PGZvcmVpZ24ta2V5cz48a2V5IGFwcD0iRU4iIGRiLWlk
PSJ4YTIwZnAyMHFlYXdydmVmdHRoeGEwejV4ZGF3dGQweGV4dHciIHRpbWVzdGFtcD0iMTUyOTEx
NzU5NyI+Mzwva2V5PjwvZm9yZWlnbi1rZXlzPjxyZWYtdHlwZSBuYW1lPSJKb3VybmFsIEFydGlj
bGUiPjE3PC9yZWYtdHlwZT48Y29udHJpYnV0b3JzPjxhdXRob3JzPjxhdXRob3I+QWZzaGluLCBB
LjwvYXV0aG9yPjxhdXRob3I+UGVuYWx2bywgSi4gTC48L2F1dGhvcj48YXV0aG9yPkRlbCBHb2Ji
bywgTC48L2F1dGhvcj48YXV0aG9yPlNpbHZhLCBKLjwvYXV0aG9yPjxhdXRob3I+TWljaGFlbHNv
biwgTS48L2F1dGhvcj48YXV0aG9yPk8mYXBvcztGbGFoZXJ0eSwgTS48L2F1dGhvcj48YXV0aG9y
PkNhcGV3ZWxsLCBTLjwvYXV0aG9yPjxhdXRob3I+U3BpZWdlbG1hbiwgRC48L2F1dGhvcj48YXV0
aG9yPkRhbmFlaSwgRy48L2F1dGhvcj48YXV0aG9yPk1vemFmZmFyaWFuLCBELjwvYXV0aG9yPjwv
YXV0aG9ycz48L2NvbnRyaWJ1dG9ycz48YXV0aC1hZGRyZXNzPkluc3RpdHV0ZSBmb3IgSGVhbHRo
IE1ldHJpY3MgYW5kIEV2YWx1YXRpb24sIFVuaXZlcnNpdHkgb2YgV2FzaGluZ3RvbiwgU2VhdHRs
ZSwgV0EsIFVuaXRlZCBTdGF0ZXMgb2YgQW1lcmljYS4mI3hEO0ZyaWVkbWFuIFNjaG9vbCBvZiBO
dXRyaXRpb24gU2NpZW5jZSAmYW1wOyBQb2xpY3ksIFR1ZnRzIFVuaXZlcnNpdHksIEJvc3Rvbiwg
TUEsIFVuaXRlZCBTdGF0ZXMgb2YgQW1lcmljYS4mI3hEO1NjaG9vbCBvZiBNZWRpY2luZSwgU3Rh
bmZvcmQgVW5pdmVyc2l0eSwgU3RhbmZvcmQsIENBLCBVbml0ZWQgU3RhdGVzIG9mIEFtZXJpY2Eu
JiN4RDtEZXBhcnRtZW50IG9mIENhcmRpb2xvZ3ksIEJvc3RvbiBNZWRpY2FsIENlbnRlciwgQm9z
dG9uLCBNQSwgVW5pdGVkIFN0YXRlcyBvZiBBbWVyaWNhLiYjeEQ7U2Nob29sIG9mIE1lZGljaW5l
LCBUdWZ0cyBVbml2ZXJzaXR5LCBCb3N0b24gTUEsIFVuaXRlZCBTdGF0ZXMgb2YgQW1lcmljYS4m
I3hEO0RlcGFydG1lbnQgb2YgUHVibGljIEhlYWx0aCBhbmQgUG9saWN5LCBVbml2ZXJzaXR5IG9m
IExpdmVycG9vbCwgTGl2ZXJwb29sLCBVbml0ZWQgS2luZ2RvbS4mI3hEO0RlcGFydG1lbnQgb2Yg
Qmlvc3RhdGlzdGljcywgSGFydmFyZCBULkguIENoYW4gU2Nob29sIG9mIFB1YmxpYyBIZWFsdGgs
IEJvc3RvbiwgTUEsIFVuaXRlZCBTdGF0ZXMgb2YgQW1lcmljYS4mI3hEO0RlcGFydG1lbnQgb2Yg
RXBpZGVtaW9sb2d5LCBIYXJ2YXJkIFQuSC4gQ2hhbiBTY2hvb2wgb2YgUHVibGljIEhlYWx0aCwg
Qm9zdG9uLCBNQSwgVW5pdGVkIFN0YXRlcyBvZiBBbWVyaWNhLiYjeEQ7RGVwYXJ0bWVudCBvZiBH
bG9iYWwgSGVhbHRoIGFuZCBQb3B1bGF0aW9uLCBIYXJ2YXJkIFQuSC4gQ2hhbiBTY2hvb2wgb2Yg
UHVibGljIEhlYWx0aCwgQm9zdG9uLCBNQSwgVW5pdGVkIFN0YXRlcyBvZiBBbWVyaWNhLiYjeEQ7
RGVwYXJ0bWVudCBvZiBOdXRyaXRpb24sIEhhcnZhcmQgVC5ILiBDaGFuIFNjaG9vbCBvZiBQdWJs
aWMgSGVhbHRoLCBCb3N0b24sIE1BLCBVbml0ZWQgU3RhdGVzIG9mIEFtZXJpY2EuPC9hdXRoLWFk
ZHJlc3M+PHRpdGxlcz48dGl0bGU+VGhlIHByb3NwZWN0aXZlIGltcGFjdCBvZiBmb29kIHByaWNp
bmcgb24gaW1wcm92aW5nIGRpZXRhcnkgY29uc3VtcHRpb246IEEgc3lzdGVtYXRpYyByZXZpZXcg
YW5kIG1ldGEtYW5hbHlzaXM8L3RpdGxlPjxzZWNvbmRhcnktdGl0bGU+UExvUyBPbmU8L3NlY29u
ZGFyeS10aXRsZT48L3RpdGxlcz48cGVyaW9kaWNhbD48ZnVsbC10aXRsZT5QTG9TIE9uZTwvZnVs
bC10aXRsZT48L3BlcmlvZGljYWw+PHBhZ2VzPmUwMTcyMjc3PC9wYWdlcz48dm9sdW1lPjEyPC92
b2x1bWU+PG51bWJlcj4zPC9udW1iZXI+PGVkaXRpb24+MjAxNy8wMy8wMjwvZWRpdGlvbj48a2V5
d29yZHM+PGtleXdvcmQ+KkFkaXBvc2l0eTwva2V5d29yZD48a2V5d29yZD5Db3N0cyBhbmQgQ29z
dCBBbmFseXNpczwva2V5d29yZD48a2V5d29yZD4qRWF0aW5nPC9rZXl3b3JkPjxrZXl3b3JkPkZv
b2QgU3VwcGx5LyplY29ub21pY3M8L2tleXdvcmQ+PGtleXdvcmQ+SHVtYW5zPC9rZXl3b3JkPjwv
a2V5d29yZHM+PGRhdGVzPjx5ZWFyPjIwMTc8L3llYXI+PC9kYXRlcz48aXNibj4xOTMyLTYyMDMg
KEVsZWN0cm9uaWMpJiN4RDsxOTMyLTYyMDMgKExpbmtpbmcpPC9pc2JuPjxhY2Nlc3Npb24tbnVt
PjI4MjQ5MDAzPC9hY2Nlc3Npb24tbnVtPjx1cmxzPjxyZWxhdGVkLXVybHM+PHVybD5odHRwczov
L3d3dy5uY2JpLm5sbS5uaWguZ292L3B1Ym1lZC8yODI0OTAwMzwvdXJsPjwvcmVsYXRlZC11cmxz
PjwvdXJscz48Y3VzdG9tMj5QTUM1MzMyMDM0PC9jdXN0b20yPjxlbGVjdHJvbmljLXJlc291cmNl
LW51bT4xMC4xMzcxL2pvdXJuYWwucG9uZS4wMTcyMjc3PC9lbGVjdHJvbmljLXJlc291cmNlLW51
bT48L3JlY29yZD48L0NpdGU+PC9FbmROb3RlPgB=
</w:fldData>
              </w:fldChar>
            </w:r>
            <w:r w:rsidRPr="00B33378"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  <w:instrText xml:space="preserve"> ADDIN EN.CITE </w:instrText>
            </w:r>
            <w:r w:rsidRPr="00B33378"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  <w:fldChar w:fldCharType="begin">
                <w:fldData xml:space="preserve">PEVuZE5vdGU+PENpdGU+PEF1dGhvcj5BZnNoaW48L0F1dGhvcj48WWVhcj4yMDE3PC9ZZWFyPjxS
ZWNOdW0+MzwvUmVjTnVtPjxEaXNwbGF5VGV4dD5bMjddPC9EaXNwbGF5VGV4dD48cmVjb3JkPjxy
ZWMtbnVtYmVyPjM8L3JlYy1udW1iZXI+PGZvcmVpZ24ta2V5cz48a2V5IGFwcD0iRU4iIGRiLWlk
PSJ4YTIwZnAyMHFlYXdydmVmdHRoeGEwejV4ZGF3dGQweGV4dHciIHRpbWVzdGFtcD0iMTUyOTEx
NzU5NyI+Mzwva2V5PjwvZm9yZWlnbi1rZXlzPjxyZWYtdHlwZSBuYW1lPSJKb3VybmFsIEFydGlj
bGUiPjE3PC9yZWYtdHlwZT48Y29udHJpYnV0b3JzPjxhdXRob3JzPjxhdXRob3I+QWZzaGluLCBB
LjwvYXV0aG9yPjxhdXRob3I+UGVuYWx2bywgSi4gTC48L2F1dGhvcj48YXV0aG9yPkRlbCBHb2Ji
bywgTC48L2F1dGhvcj48YXV0aG9yPlNpbHZhLCBKLjwvYXV0aG9yPjxhdXRob3I+TWljaGFlbHNv
biwgTS48L2F1dGhvcj48YXV0aG9yPk8mYXBvcztGbGFoZXJ0eSwgTS48L2F1dGhvcj48YXV0aG9y
PkNhcGV3ZWxsLCBTLjwvYXV0aG9yPjxhdXRob3I+U3BpZWdlbG1hbiwgRC48L2F1dGhvcj48YXV0
aG9yPkRhbmFlaSwgRy48L2F1dGhvcj48YXV0aG9yPk1vemFmZmFyaWFuLCBELjwvYXV0aG9yPjwv
YXV0aG9ycz48L2NvbnRyaWJ1dG9ycz48YXV0aC1hZGRyZXNzPkluc3RpdHV0ZSBmb3IgSGVhbHRo
IE1ldHJpY3MgYW5kIEV2YWx1YXRpb24sIFVuaXZlcnNpdHkgb2YgV2FzaGluZ3RvbiwgU2VhdHRs
ZSwgV0EsIFVuaXRlZCBTdGF0ZXMgb2YgQW1lcmljYS4mI3hEO0ZyaWVkbWFuIFNjaG9vbCBvZiBO
dXRyaXRpb24gU2NpZW5jZSAmYW1wOyBQb2xpY3ksIFR1ZnRzIFVuaXZlcnNpdHksIEJvc3Rvbiwg
TUEsIFVuaXRlZCBTdGF0ZXMgb2YgQW1lcmljYS4mI3hEO1NjaG9vbCBvZiBNZWRpY2luZSwgU3Rh
bmZvcmQgVW5pdmVyc2l0eSwgU3RhbmZvcmQsIENBLCBVbml0ZWQgU3RhdGVzIG9mIEFtZXJpY2Eu
JiN4RDtEZXBhcnRtZW50IG9mIENhcmRpb2xvZ3ksIEJvc3RvbiBNZWRpY2FsIENlbnRlciwgQm9z
dG9uLCBNQSwgVW5pdGVkIFN0YXRlcyBvZiBBbWVyaWNhLiYjeEQ7U2Nob29sIG9mIE1lZGljaW5l
LCBUdWZ0cyBVbml2ZXJzaXR5LCBCb3N0b24gTUEsIFVuaXRlZCBTdGF0ZXMgb2YgQW1lcmljYS4m
I3hEO0RlcGFydG1lbnQgb2YgUHVibGljIEhlYWx0aCBhbmQgUG9saWN5LCBVbml2ZXJzaXR5IG9m
IExpdmVycG9vbCwgTGl2ZXJwb29sLCBVbml0ZWQgS2luZ2RvbS4mI3hEO0RlcGFydG1lbnQgb2Yg
Qmlvc3RhdGlzdGljcywgSGFydmFyZCBULkguIENoYW4gU2Nob29sIG9mIFB1YmxpYyBIZWFsdGgs
IEJvc3RvbiwgTUEsIFVuaXRlZCBTdGF0ZXMgb2YgQW1lcmljYS4mI3hEO0RlcGFydG1lbnQgb2Yg
RXBpZGVtaW9sb2d5LCBIYXJ2YXJkIFQuSC4gQ2hhbiBTY2hvb2wgb2YgUHVibGljIEhlYWx0aCwg
Qm9zdG9uLCBNQSwgVW5pdGVkIFN0YXRlcyBvZiBBbWVyaWNhLiYjeEQ7RGVwYXJ0bWVudCBvZiBH
bG9iYWwgSGVhbHRoIGFuZCBQb3B1bGF0aW9uLCBIYXJ2YXJkIFQuSC4gQ2hhbiBTY2hvb2wgb2Yg
UHVibGljIEhlYWx0aCwgQm9zdG9uLCBNQSwgVW5pdGVkIFN0YXRlcyBvZiBBbWVyaWNhLiYjeEQ7
RGVwYXJ0bWVudCBvZiBOdXRyaXRpb24sIEhhcnZhcmQgVC5ILiBDaGFuIFNjaG9vbCBvZiBQdWJs
aWMgSGVhbHRoLCBCb3N0b24sIE1BLCBVbml0ZWQgU3RhdGVzIG9mIEFtZXJpY2EuPC9hdXRoLWFk
ZHJlc3M+PHRpdGxlcz48dGl0bGU+VGhlIHByb3NwZWN0aXZlIGltcGFjdCBvZiBmb29kIHByaWNp
bmcgb24gaW1wcm92aW5nIGRpZXRhcnkgY29uc3VtcHRpb246IEEgc3lzdGVtYXRpYyByZXZpZXcg
YW5kIG1ldGEtYW5hbHlzaXM8L3RpdGxlPjxzZWNvbmRhcnktdGl0bGU+UExvUyBPbmU8L3NlY29u
ZGFyeS10aXRsZT48L3RpdGxlcz48cGVyaW9kaWNhbD48ZnVsbC10aXRsZT5QTG9TIE9uZTwvZnVs
bC10aXRsZT48L3BlcmlvZGljYWw+PHBhZ2VzPmUwMTcyMjc3PC9wYWdlcz48dm9sdW1lPjEyPC92
b2x1bWU+PG51bWJlcj4zPC9udW1iZXI+PGVkaXRpb24+MjAxNy8wMy8wMjwvZWRpdGlvbj48a2V5
d29yZHM+PGtleXdvcmQ+KkFkaXBvc2l0eTwva2V5d29yZD48a2V5d29yZD5Db3N0cyBhbmQgQ29z
dCBBbmFseXNpczwva2V5d29yZD48a2V5d29yZD4qRWF0aW5nPC9rZXl3b3JkPjxrZXl3b3JkPkZv
b2QgU3VwcGx5LyplY29ub21pY3M8L2tleXdvcmQ+PGtleXdvcmQ+SHVtYW5zPC9rZXl3b3JkPjwv
a2V5d29yZHM+PGRhdGVzPjx5ZWFyPjIwMTc8L3llYXI+PC9kYXRlcz48aXNibj4xOTMyLTYyMDMg
KEVsZWN0cm9uaWMpJiN4RDsxOTMyLTYyMDMgKExpbmtpbmcpPC9pc2JuPjxhY2Nlc3Npb24tbnVt
PjI4MjQ5MDAzPC9hY2Nlc3Npb24tbnVtPjx1cmxzPjxyZWxhdGVkLXVybHM+PHVybD5odHRwczov
L3d3dy5uY2JpLm5sbS5uaWguZ292L3B1Ym1lZC8yODI0OTAwMzwvdXJsPjwvcmVsYXRlZC11cmxz
PjwvdXJscz48Y3VzdG9tMj5QTUM1MzMyMDM0PC9jdXN0b20yPjxlbGVjdHJvbmljLXJlc291cmNl
LW51bT4xMC4xMzcxL2pvdXJuYWwucG9uZS4wMTcyMjc3PC9lbGVjdHJvbmljLXJlc291cmNlLW51
bT48L3JlY29yZD48L0NpdGU+PC9FbmROb3RlPgB=
</w:fldData>
              </w:fldChar>
            </w:r>
            <w:r w:rsidRPr="00B33378"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  <w:instrText xml:space="preserve"> ADDIN EN.CITE.DATA </w:instrText>
            </w:r>
            <w:r w:rsidRPr="00B33378"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r>
            <w:r w:rsidRPr="00B33378"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  <w:fldChar w:fldCharType="end"/>
            </w:r>
            <w:r w:rsidRPr="00B33378"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r>
            <w:r w:rsidRPr="00B33378"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  <w:fldChar w:fldCharType="separate"/>
            </w:r>
            <w:r w:rsidRPr="00B33378">
              <w:rPr>
                <w:rFonts w:ascii="Times New Roman" w:hAnsi="Times New Roman" w:cs="Times New Roman"/>
                <w:noProof/>
                <w:color w:val="000000" w:themeColor="text1"/>
                <w:sz w:val="22"/>
                <w:szCs w:val="22"/>
              </w:rPr>
              <w:t>[</w:t>
            </w:r>
            <w:r w:rsidR="007216CF">
              <w:rPr>
                <w:rFonts w:ascii="Times New Roman" w:hAnsi="Times New Roman" w:cs="Times New Roman"/>
                <w:noProof/>
                <w:color w:val="000000" w:themeColor="text1"/>
                <w:sz w:val="22"/>
                <w:szCs w:val="22"/>
              </w:rPr>
              <w:t>4</w:t>
            </w:r>
            <w:r w:rsidRPr="00B33378">
              <w:rPr>
                <w:rFonts w:ascii="Times New Roman" w:hAnsi="Times New Roman" w:cs="Times New Roman"/>
                <w:noProof/>
                <w:color w:val="000000" w:themeColor="text1"/>
                <w:sz w:val="22"/>
                <w:szCs w:val="22"/>
              </w:rPr>
              <w:t>]</w:t>
            </w:r>
            <w:r w:rsidRPr="00B33378"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  <w:fldChar w:fldCharType="end"/>
            </w:r>
          </w:p>
        </w:tc>
      </w:tr>
      <w:tr w:rsidR="00DB1D56" w:rsidRPr="00B33378" w:rsidTr="00772338">
        <w:trPr>
          <w:trHeight w:val="374"/>
        </w:trPr>
        <w:tc>
          <w:tcPr>
            <w:tcW w:w="3753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DB1D56" w:rsidRPr="00B33378" w:rsidRDefault="00DB1D56" w:rsidP="00772338">
            <w:pPr>
              <w:ind w:left="247"/>
              <w:rPr>
                <w:rFonts w:ascii="Times New Roman" w:hAnsi="Times New Roman" w:cs="Times New Roman"/>
                <w:sz w:val="22"/>
                <w:szCs w:val="22"/>
              </w:rPr>
            </w:pPr>
            <w:r w:rsidRPr="00B33378">
              <w:rPr>
                <w:rFonts w:ascii="Times New Roman" w:hAnsi="Times New Roman" w:cs="Times New Roman"/>
                <w:sz w:val="22"/>
                <w:szCs w:val="22"/>
              </w:rPr>
              <w:t xml:space="preserve">Junk food </w:t>
            </w:r>
          </w:p>
        </w:tc>
        <w:tc>
          <w:tcPr>
            <w:tcW w:w="2586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DB1D56" w:rsidRPr="00B33378" w:rsidRDefault="00DB1D56" w:rsidP="00772338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B33378">
              <w:rPr>
                <w:rFonts w:ascii="Times New Roman" w:hAnsi="Times New Roman" w:cs="Times New Roman"/>
                <w:sz w:val="22"/>
                <w:szCs w:val="22"/>
              </w:rPr>
              <w:t>-17.4% (-2.8)</w:t>
            </w:r>
          </w:p>
        </w:tc>
        <w:tc>
          <w:tcPr>
            <w:tcW w:w="1509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DB1D56" w:rsidRPr="00B33378" w:rsidRDefault="00DB1D56" w:rsidP="00772338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B33378">
              <w:rPr>
                <w:rFonts w:ascii="Times New Roman" w:hAnsi="Times New Roman" w:cs="Times New Roman"/>
                <w:sz w:val="22"/>
                <w:szCs w:val="22"/>
              </w:rPr>
              <w:t>Normal</w:t>
            </w:r>
          </w:p>
        </w:tc>
        <w:tc>
          <w:tcPr>
            <w:tcW w:w="2610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DB1D56" w:rsidRPr="00B33378" w:rsidRDefault="00DB1D56" w:rsidP="00772338">
            <w:pPr>
              <w:jc w:val="center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  <w:r w:rsidRPr="00B33378"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  <w:t>Afshin et al. 2017</w:t>
            </w:r>
            <w:r w:rsidRPr="00B33378"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  <w:fldChar w:fldCharType="begin">
                <w:fldData xml:space="preserve">PEVuZE5vdGU+PENpdGU+PEF1dGhvcj5BZnNoaW48L0F1dGhvcj48WWVhcj4yMDE3PC9ZZWFyPjxS
ZWNOdW0+MzwvUmVjTnVtPjxEaXNwbGF5VGV4dD5bMjddPC9EaXNwbGF5VGV4dD48cmVjb3JkPjxy
ZWMtbnVtYmVyPjM8L3JlYy1udW1iZXI+PGZvcmVpZ24ta2V5cz48a2V5IGFwcD0iRU4iIGRiLWlk
PSJ4YTIwZnAyMHFlYXdydmVmdHRoeGEwejV4ZGF3dGQweGV4dHciIHRpbWVzdGFtcD0iMTUyOTEx
NzU5NyI+Mzwva2V5PjwvZm9yZWlnbi1rZXlzPjxyZWYtdHlwZSBuYW1lPSJKb3VybmFsIEFydGlj
bGUiPjE3PC9yZWYtdHlwZT48Y29udHJpYnV0b3JzPjxhdXRob3JzPjxhdXRob3I+QWZzaGluLCBB
LjwvYXV0aG9yPjxhdXRob3I+UGVuYWx2bywgSi4gTC48L2F1dGhvcj48YXV0aG9yPkRlbCBHb2Ji
bywgTC48L2F1dGhvcj48YXV0aG9yPlNpbHZhLCBKLjwvYXV0aG9yPjxhdXRob3I+TWljaGFlbHNv
biwgTS48L2F1dGhvcj48YXV0aG9yPk8mYXBvcztGbGFoZXJ0eSwgTS48L2F1dGhvcj48YXV0aG9y
PkNhcGV3ZWxsLCBTLjwvYXV0aG9yPjxhdXRob3I+U3BpZWdlbG1hbiwgRC48L2F1dGhvcj48YXV0
aG9yPkRhbmFlaSwgRy48L2F1dGhvcj48YXV0aG9yPk1vemFmZmFyaWFuLCBELjwvYXV0aG9yPjwv
YXV0aG9ycz48L2NvbnRyaWJ1dG9ycz48YXV0aC1hZGRyZXNzPkluc3RpdHV0ZSBmb3IgSGVhbHRo
IE1ldHJpY3MgYW5kIEV2YWx1YXRpb24sIFVuaXZlcnNpdHkgb2YgV2FzaGluZ3RvbiwgU2VhdHRs
ZSwgV0EsIFVuaXRlZCBTdGF0ZXMgb2YgQW1lcmljYS4mI3hEO0ZyaWVkbWFuIFNjaG9vbCBvZiBO
dXRyaXRpb24gU2NpZW5jZSAmYW1wOyBQb2xpY3ksIFR1ZnRzIFVuaXZlcnNpdHksIEJvc3Rvbiwg
TUEsIFVuaXRlZCBTdGF0ZXMgb2YgQW1lcmljYS4mI3hEO1NjaG9vbCBvZiBNZWRpY2luZSwgU3Rh
bmZvcmQgVW5pdmVyc2l0eSwgU3RhbmZvcmQsIENBLCBVbml0ZWQgU3RhdGVzIG9mIEFtZXJpY2Eu
JiN4RDtEZXBhcnRtZW50IG9mIENhcmRpb2xvZ3ksIEJvc3RvbiBNZWRpY2FsIENlbnRlciwgQm9z
dG9uLCBNQSwgVW5pdGVkIFN0YXRlcyBvZiBBbWVyaWNhLiYjeEQ7U2Nob29sIG9mIE1lZGljaW5l
LCBUdWZ0cyBVbml2ZXJzaXR5LCBCb3N0b24gTUEsIFVuaXRlZCBTdGF0ZXMgb2YgQW1lcmljYS4m
I3hEO0RlcGFydG1lbnQgb2YgUHVibGljIEhlYWx0aCBhbmQgUG9saWN5LCBVbml2ZXJzaXR5IG9m
IExpdmVycG9vbCwgTGl2ZXJwb29sLCBVbml0ZWQgS2luZ2RvbS4mI3hEO0RlcGFydG1lbnQgb2Yg
Qmlvc3RhdGlzdGljcywgSGFydmFyZCBULkguIENoYW4gU2Nob29sIG9mIFB1YmxpYyBIZWFsdGgs
IEJvc3RvbiwgTUEsIFVuaXRlZCBTdGF0ZXMgb2YgQW1lcmljYS4mI3hEO0RlcGFydG1lbnQgb2Yg
RXBpZGVtaW9sb2d5LCBIYXJ2YXJkIFQuSC4gQ2hhbiBTY2hvb2wgb2YgUHVibGljIEhlYWx0aCwg
Qm9zdG9uLCBNQSwgVW5pdGVkIFN0YXRlcyBvZiBBbWVyaWNhLiYjeEQ7RGVwYXJ0bWVudCBvZiBH
bG9iYWwgSGVhbHRoIGFuZCBQb3B1bGF0aW9uLCBIYXJ2YXJkIFQuSC4gQ2hhbiBTY2hvb2wgb2Yg
UHVibGljIEhlYWx0aCwgQm9zdG9uLCBNQSwgVW5pdGVkIFN0YXRlcyBvZiBBbWVyaWNhLiYjeEQ7
RGVwYXJ0bWVudCBvZiBOdXRyaXRpb24sIEhhcnZhcmQgVC5ILiBDaGFuIFNjaG9vbCBvZiBQdWJs
aWMgSGVhbHRoLCBCb3N0b24sIE1BLCBVbml0ZWQgU3RhdGVzIG9mIEFtZXJpY2EuPC9hdXRoLWFk
ZHJlc3M+PHRpdGxlcz48dGl0bGU+VGhlIHByb3NwZWN0aXZlIGltcGFjdCBvZiBmb29kIHByaWNp
bmcgb24gaW1wcm92aW5nIGRpZXRhcnkgY29uc3VtcHRpb246IEEgc3lzdGVtYXRpYyByZXZpZXcg
YW5kIG1ldGEtYW5hbHlzaXM8L3RpdGxlPjxzZWNvbmRhcnktdGl0bGU+UExvUyBPbmU8L3NlY29u
ZGFyeS10aXRsZT48L3RpdGxlcz48cGVyaW9kaWNhbD48ZnVsbC10aXRsZT5QTG9TIE9uZTwvZnVs
bC10aXRsZT48L3BlcmlvZGljYWw+PHBhZ2VzPmUwMTcyMjc3PC9wYWdlcz48dm9sdW1lPjEyPC92
b2x1bWU+PG51bWJlcj4zPC9udW1iZXI+PGVkaXRpb24+MjAxNy8wMy8wMjwvZWRpdGlvbj48a2V5
d29yZHM+PGtleXdvcmQ+KkFkaXBvc2l0eTwva2V5d29yZD48a2V5d29yZD5Db3N0cyBhbmQgQ29z
dCBBbmFseXNpczwva2V5d29yZD48a2V5d29yZD4qRWF0aW5nPC9rZXl3b3JkPjxrZXl3b3JkPkZv
b2QgU3VwcGx5LyplY29ub21pY3M8L2tleXdvcmQ+PGtleXdvcmQ+SHVtYW5zPC9rZXl3b3JkPjwv
a2V5d29yZHM+PGRhdGVzPjx5ZWFyPjIwMTc8L3llYXI+PC9kYXRlcz48aXNibj4xOTMyLTYyMDMg
KEVsZWN0cm9uaWMpJiN4RDsxOTMyLTYyMDMgKExpbmtpbmcpPC9pc2JuPjxhY2Nlc3Npb24tbnVt
PjI4MjQ5MDAzPC9hY2Nlc3Npb24tbnVtPjx1cmxzPjxyZWxhdGVkLXVybHM+PHVybD5odHRwczov
L3d3dy5uY2JpLm5sbS5uaWguZ292L3B1Ym1lZC8yODI0OTAwMzwvdXJsPjwvcmVsYXRlZC11cmxz
PjwvdXJscz48Y3VzdG9tMj5QTUM1MzMyMDM0PC9jdXN0b20yPjxlbGVjdHJvbmljLXJlc291cmNl
LW51bT4xMC4xMzcxL2pvdXJuYWwucG9uZS4wMTcyMjc3PC9lbGVjdHJvbmljLXJlc291cmNlLW51
bT48L3JlY29yZD48L0NpdGU+PC9FbmROb3RlPgB=
</w:fldData>
              </w:fldChar>
            </w:r>
            <w:r w:rsidRPr="00B33378"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  <w:instrText xml:space="preserve"> ADDIN EN.CITE </w:instrText>
            </w:r>
            <w:r w:rsidRPr="00B33378"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  <w:fldChar w:fldCharType="begin">
                <w:fldData xml:space="preserve">PEVuZE5vdGU+PENpdGU+PEF1dGhvcj5BZnNoaW48L0F1dGhvcj48WWVhcj4yMDE3PC9ZZWFyPjxS
ZWNOdW0+MzwvUmVjTnVtPjxEaXNwbGF5VGV4dD5bMjddPC9EaXNwbGF5VGV4dD48cmVjb3JkPjxy
ZWMtbnVtYmVyPjM8L3JlYy1udW1iZXI+PGZvcmVpZ24ta2V5cz48a2V5IGFwcD0iRU4iIGRiLWlk
PSJ4YTIwZnAyMHFlYXdydmVmdHRoeGEwejV4ZGF3dGQweGV4dHciIHRpbWVzdGFtcD0iMTUyOTEx
NzU5NyI+Mzwva2V5PjwvZm9yZWlnbi1rZXlzPjxyZWYtdHlwZSBuYW1lPSJKb3VybmFsIEFydGlj
bGUiPjE3PC9yZWYtdHlwZT48Y29udHJpYnV0b3JzPjxhdXRob3JzPjxhdXRob3I+QWZzaGluLCBB
LjwvYXV0aG9yPjxhdXRob3I+UGVuYWx2bywgSi4gTC48L2F1dGhvcj48YXV0aG9yPkRlbCBHb2Ji
bywgTC48L2F1dGhvcj48YXV0aG9yPlNpbHZhLCBKLjwvYXV0aG9yPjxhdXRob3I+TWljaGFlbHNv
biwgTS48L2F1dGhvcj48YXV0aG9yPk8mYXBvcztGbGFoZXJ0eSwgTS48L2F1dGhvcj48YXV0aG9y
PkNhcGV3ZWxsLCBTLjwvYXV0aG9yPjxhdXRob3I+U3BpZWdlbG1hbiwgRC48L2F1dGhvcj48YXV0
aG9yPkRhbmFlaSwgRy48L2F1dGhvcj48YXV0aG9yPk1vemFmZmFyaWFuLCBELjwvYXV0aG9yPjwv
YXV0aG9ycz48L2NvbnRyaWJ1dG9ycz48YXV0aC1hZGRyZXNzPkluc3RpdHV0ZSBmb3IgSGVhbHRo
IE1ldHJpY3MgYW5kIEV2YWx1YXRpb24sIFVuaXZlcnNpdHkgb2YgV2FzaGluZ3RvbiwgU2VhdHRs
ZSwgV0EsIFVuaXRlZCBTdGF0ZXMgb2YgQW1lcmljYS4mI3hEO0ZyaWVkbWFuIFNjaG9vbCBvZiBO
dXRyaXRpb24gU2NpZW5jZSAmYW1wOyBQb2xpY3ksIFR1ZnRzIFVuaXZlcnNpdHksIEJvc3Rvbiwg
TUEsIFVuaXRlZCBTdGF0ZXMgb2YgQW1lcmljYS4mI3hEO1NjaG9vbCBvZiBNZWRpY2luZSwgU3Rh
bmZvcmQgVW5pdmVyc2l0eSwgU3RhbmZvcmQsIENBLCBVbml0ZWQgU3RhdGVzIG9mIEFtZXJpY2Eu
JiN4RDtEZXBhcnRtZW50IG9mIENhcmRpb2xvZ3ksIEJvc3RvbiBNZWRpY2FsIENlbnRlciwgQm9z
dG9uLCBNQSwgVW5pdGVkIFN0YXRlcyBvZiBBbWVyaWNhLiYjeEQ7U2Nob29sIG9mIE1lZGljaW5l
LCBUdWZ0cyBVbml2ZXJzaXR5LCBCb3N0b24gTUEsIFVuaXRlZCBTdGF0ZXMgb2YgQW1lcmljYS4m
I3hEO0RlcGFydG1lbnQgb2YgUHVibGljIEhlYWx0aCBhbmQgUG9saWN5LCBVbml2ZXJzaXR5IG9m
IExpdmVycG9vbCwgTGl2ZXJwb29sLCBVbml0ZWQgS2luZ2RvbS4mI3hEO0RlcGFydG1lbnQgb2Yg
Qmlvc3RhdGlzdGljcywgSGFydmFyZCBULkguIENoYW4gU2Nob29sIG9mIFB1YmxpYyBIZWFsdGgs
IEJvc3RvbiwgTUEsIFVuaXRlZCBTdGF0ZXMgb2YgQW1lcmljYS4mI3hEO0RlcGFydG1lbnQgb2Yg
RXBpZGVtaW9sb2d5LCBIYXJ2YXJkIFQuSC4gQ2hhbiBTY2hvb2wgb2YgUHVibGljIEhlYWx0aCwg
Qm9zdG9uLCBNQSwgVW5pdGVkIFN0YXRlcyBvZiBBbWVyaWNhLiYjeEQ7RGVwYXJ0bWVudCBvZiBH
bG9iYWwgSGVhbHRoIGFuZCBQb3B1bGF0aW9uLCBIYXJ2YXJkIFQuSC4gQ2hhbiBTY2hvb2wgb2Yg
UHVibGljIEhlYWx0aCwgQm9zdG9uLCBNQSwgVW5pdGVkIFN0YXRlcyBvZiBBbWVyaWNhLiYjeEQ7
RGVwYXJ0bWVudCBvZiBOdXRyaXRpb24sIEhhcnZhcmQgVC5ILiBDaGFuIFNjaG9vbCBvZiBQdWJs
aWMgSGVhbHRoLCBCb3N0b24sIE1BLCBVbml0ZWQgU3RhdGVzIG9mIEFtZXJpY2EuPC9hdXRoLWFk
ZHJlc3M+PHRpdGxlcz48dGl0bGU+VGhlIHByb3NwZWN0aXZlIGltcGFjdCBvZiBmb29kIHByaWNp
bmcgb24gaW1wcm92aW5nIGRpZXRhcnkgY29uc3VtcHRpb246IEEgc3lzdGVtYXRpYyByZXZpZXcg
YW5kIG1ldGEtYW5hbHlzaXM8L3RpdGxlPjxzZWNvbmRhcnktdGl0bGU+UExvUyBPbmU8L3NlY29u
ZGFyeS10aXRsZT48L3RpdGxlcz48cGVyaW9kaWNhbD48ZnVsbC10aXRsZT5QTG9TIE9uZTwvZnVs
bC10aXRsZT48L3BlcmlvZGljYWw+PHBhZ2VzPmUwMTcyMjc3PC9wYWdlcz48dm9sdW1lPjEyPC92
b2x1bWU+PG51bWJlcj4zPC9udW1iZXI+PGVkaXRpb24+MjAxNy8wMy8wMjwvZWRpdGlvbj48a2V5
d29yZHM+PGtleXdvcmQ+KkFkaXBvc2l0eTwva2V5d29yZD48a2V5d29yZD5Db3N0cyBhbmQgQ29z
dCBBbmFseXNpczwva2V5d29yZD48a2V5d29yZD4qRWF0aW5nPC9rZXl3b3JkPjxrZXl3b3JkPkZv
b2QgU3VwcGx5LyplY29ub21pY3M8L2tleXdvcmQ+PGtleXdvcmQ+SHVtYW5zPC9rZXl3b3JkPjwv
a2V5d29yZHM+PGRhdGVzPjx5ZWFyPjIwMTc8L3llYXI+PC9kYXRlcz48aXNibj4xOTMyLTYyMDMg
KEVsZWN0cm9uaWMpJiN4RDsxOTMyLTYyMDMgKExpbmtpbmcpPC9pc2JuPjxhY2Nlc3Npb24tbnVt
PjI4MjQ5MDAzPC9hY2Nlc3Npb24tbnVtPjx1cmxzPjxyZWxhdGVkLXVybHM+PHVybD5odHRwczov
L3d3dy5uY2JpLm5sbS5uaWguZ292L3B1Ym1lZC8yODI0OTAwMzwvdXJsPjwvcmVsYXRlZC11cmxz
PjwvdXJscz48Y3VzdG9tMj5QTUM1MzMyMDM0PC9jdXN0b20yPjxlbGVjdHJvbmljLXJlc291cmNl
LW51bT4xMC4xMzcxL2pvdXJuYWwucG9uZS4wMTcyMjc3PC9lbGVjdHJvbmljLXJlc291cmNlLW51
bT48L3JlY29yZD48L0NpdGU+PC9FbmROb3RlPgB=
</w:fldData>
              </w:fldChar>
            </w:r>
            <w:r w:rsidRPr="00B33378"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  <w:instrText xml:space="preserve"> ADDIN EN.CITE.DATA </w:instrText>
            </w:r>
            <w:r w:rsidRPr="00B33378"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r>
            <w:r w:rsidRPr="00B33378"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  <w:fldChar w:fldCharType="end"/>
            </w:r>
            <w:r w:rsidRPr="00B33378"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r>
            <w:r w:rsidRPr="00B33378"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  <w:fldChar w:fldCharType="separate"/>
            </w:r>
            <w:r w:rsidRPr="00B33378">
              <w:rPr>
                <w:rFonts w:ascii="Times New Roman" w:hAnsi="Times New Roman" w:cs="Times New Roman"/>
                <w:noProof/>
                <w:color w:val="000000" w:themeColor="text1"/>
                <w:sz w:val="22"/>
                <w:szCs w:val="22"/>
              </w:rPr>
              <w:t>[</w:t>
            </w:r>
            <w:r w:rsidR="007216CF">
              <w:rPr>
                <w:rFonts w:ascii="Times New Roman" w:hAnsi="Times New Roman" w:cs="Times New Roman"/>
                <w:noProof/>
                <w:color w:val="000000" w:themeColor="text1"/>
                <w:sz w:val="22"/>
                <w:szCs w:val="22"/>
              </w:rPr>
              <w:t>4</w:t>
            </w:r>
            <w:r w:rsidRPr="00B33378">
              <w:rPr>
                <w:rFonts w:ascii="Times New Roman" w:hAnsi="Times New Roman" w:cs="Times New Roman"/>
                <w:noProof/>
                <w:color w:val="000000" w:themeColor="text1"/>
                <w:sz w:val="22"/>
                <w:szCs w:val="22"/>
              </w:rPr>
              <w:t>]</w:t>
            </w:r>
            <w:r w:rsidRPr="00B33378"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  <w:fldChar w:fldCharType="end"/>
            </w:r>
          </w:p>
        </w:tc>
      </w:tr>
      <w:tr w:rsidR="00DB1D56" w:rsidRPr="00B33378" w:rsidTr="00772338">
        <w:trPr>
          <w:trHeight w:val="496"/>
        </w:trPr>
        <w:tc>
          <w:tcPr>
            <w:tcW w:w="3753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DB1D56" w:rsidRPr="00B33378" w:rsidRDefault="00DB1D56" w:rsidP="00772338">
            <w:pPr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B33378">
              <w:rPr>
                <w:rFonts w:ascii="Times New Roman" w:hAnsi="Times New Roman" w:cs="Times New Roman"/>
                <w:b/>
                <w:sz w:val="22"/>
                <w:szCs w:val="22"/>
              </w:rPr>
              <w:t>Diet-CVD etiologic effects (RRs)</w:t>
            </w:r>
          </w:p>
        </w:tc>
        <w:tc>
          <w:tcPr>
            <w:tcW w:w="2586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DB1D56" w:rsidRPr="00B33378" w:rsidRDefault="00DB1D56" w:rsidP="00772338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B33378">
              <w:rPr>
                <w:rFonts w:ascii="Times New Roman" w:hAnsi="Times New Roman" w:cs="Times New Roman"/>
                <w:sz w:val="22"/>
                <w:szCs w:val="22"/>
              </w:rPr>
              <w:t>Table S3</w:t>
            </w:r>
          </w:p>
        </w:tc>
        <w:tc>
          <w:tcPr>
            <w:tcW w:w="1509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DB1D56" w:rsidRPr="00B33378" w:rsidRDefault="00DB1D56" w:rsidP="00772338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B33378">
              <w:rPr>
                <w:rFonts w:ascii="Times New Roman" w:hAnsi="Times New Roman" w:cs="Times New Roman"/>
                <w:sz w:val="22"/>
                <w:szCs w:val="22"/>
              </w:rPr>
              <w:t>Log-normal</w:t>
            </w:r>
          </w:p>
        </w:tc>
        <w:tc>
          <w:tcPr>
            <w:tcW w:w="2610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DB1D56" w:rsidRPr="00B33378" w:rsidRDefault="00DB1D56" w:rsidP="00772338">
            <w:pPr>
              <w:jc w:val="center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  <w:r w:rsidRPr="00B33378"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  <w:t>Micha et al. 2017</w:t>
            </w:r>
            <w:r w:rsidRPr="00B33378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fldChar w:fldCharType="begin"/>
            </w:r>
            <w:r w:rsidRPr="00B33378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instrText xml:space="preserve"> ADDIN EN.CITE &lt;EndNote&gt;&lt;Cite&gt;&lt;Author&gt;Micha&lt;/Author&gt;&lt;Year&gt;2017&lt;/Year&gt;&lt;RecNum&gt;880&lt;/RecNum&gt;&lt;DisplayText&gt;[49]&lt;/DisplayText&gt;&lt;record&gt;&lt;rec-number&gt;880&lt;/rec-number&gt;&lt;foreign-keys&gt;&lt;key app="EN" db-id="eaxaprxd7e2zv0eatz6pvw0s0t5e0twdvxe5" timestamp="1525963445"&gt;880&lt;/key&gt;&lt;key app="ENWeb" db-id=""&gt;0&lt;/key&gt;&lt;/foreign-keys&gt;&lt;ref-type name="Journal Article"&gt;17&lt;/ref-type&gt;&lt;contributors&gt;&lt;authors&gt;&lt;author&gt;Micha, Renata&lt;/author&gt;&lt;author&gt;Peñalvo, Jose L&lt;/author&gt;&lt;author&gt;Cudhea, Frederick&lt;/author&gt;&lt;author&gt;Imamura, Fumiaki&lt;/author&gt;&lt;author&gt;Rehm, Colin D&lt;/author&gt;&lt;author&gt;Mozaffarian, Dariush&lt;/author&gt;&lt;/authors&gt;&lt;/contributors&gt;&lt;titles&gt;&lt;title&gt;Association Between Dietary Factors and Mortality From Heart Disease, Stroke, and Type 2 Diabetes in the United States&lt;/title&gt;&lt;secondary-title&gt;Jama&lt;/secondary-title&gt;&lt;/titles&gt;&lt;periodical&gt;&lt;full-title&gt;JAMA&lt;/full-title&gt;&lt;/periodical&gt;&lt;pages&gt;912-924&lt;/pages&gt;&lt;volume&gt;317&lt;/volume&gt;&lt;number&gt;9&lt;/number&gt;&lt;dates&gt;&lt;year&gt;2017&lt;/year&gt;&lt;/dates&gt;&lt;isbn&gt;0098-7484&lt;/isbn&gt;&lt;urls&gt;&lt;related-urls&gt;&lt;url&gt;http://jama.jamanetwork.com/pdfaccess.ashx?url=/data/journals/jama/936095/jama_micha_2017_oi_170008.pdf&lt;/url&gt;&lt;/related-urls&gt;&lt;/urls&gt;&lt;/record&gt;&lt;/Cite&gt;&lt;/EndNote&gt;</w:instrText>
            </w:r>
            <w:r w:rsidRPr="00B33378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fldChar w:fldCharType="separate"/>
            </w:r>
            <w:r w:rsidRPr="00B33378">
              <w:rPr>
                <w:rFonts w:ascii="Times New Roman" w:hAnsi="Times New Roman" w:cs="Times New Roman"/>
                <w:noProof/>
                <w:color w:val="000000"/>
                <w:sz w:val="22"/>
                <w:szCs w:val="22"/>
              </w:rPr>
              <w:t>[</w:t>
            </w:r>
            <w:r w:rsidR="007216CF">
              <w:t>13</w:t>
            </w:r>
            <w:r w:rsidRPr="00B33378">
              <w:rPr>
                <w:rFonts w:ascii="Times New Roman" w:hAnsi="Times New Roman" w:cs="Times New Roman"/>
                <w:noProof/>
                <w:color w:val="000000"/>
                <w:sz w:val="22"/>
                <w:szCs w:val="22"/>
              </w:rPr>
              <w:t>]</w:t>
            </w:r>
            <w:r w:rsidRPr="00B33378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fldChar w:fldCharType="end"/>
            </w:r>
          </w:p>
          <w:p w:rsidR="00DB1D56" w:rsidRPr="00B33378" w:rsidRDefault="00DB1D56" w:rsidP="00772338">
            <w:pPr>
              <w:jc w:val="center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  <w:r w:rsidRPr="00B33378"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  <w:t>Lu et al., 2014</w:t>
            </w:r>
            <w:r w:rsidRPr="00B33378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fldChar w:fldCharType="begin"/>
            </w:r>
            <w:r w:rsidRPr="00B33378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instrText xml:space="preserve"> ADDIN EN.CITE &lt;EndNote&gt;&lt;Cite&gt;&lt;Author&gt;Lu&lt;/Author&gt;&lt;Year&gt;2014&lt;/Year&gt;&lt;RecNum&gt;1020&lt;/RecNum&gt;&lt;DisplayText&gt;[50]&lt;/DisplayText&gt;&lt;record&gt;&lt;rec-number&gt;1020&lt;/rec-number&gt;&lt;foreign-keys&gt;&lt;key app="EN" db-id="eaxaprxd7e2zv0eatz6pvw0s0t5e0twdvxe5" timestamp="1525963570"&gt;1020&lt;/key&gt;&lt;/foreign-keys&gt;&lt;ref-type name="Generic"&gt;13&lt;/ref-type&gt;&lt;contributors&gt;&lt;authors&gt;&lt;author&gt;Lu, Yuan&lt;/author&gt;&lt;author&gt;Hajifathalian, Kaveh&lt;/author&gt;&lt;author&gt;Ezzati, Majid&lt;/author&gt;&lt;author&gt;Woodward, Mark&lt;/author&gt;&lt;author&gt;Rimm, Eric B&lt;/author&gt;&lt;author&gt;Danaei, Goodarz&lt;/author&gt;&lt;/authors&gt;&lt;/contributors&gt;&lt;titles&gt;&lt;title&gt;Metabolic mediators of the effects of body-mass index, overweight, and obesity on coronary heart disease and stroke: a pooled analysis of 97 prospective cohorts with 1· 8 million participants&lt;/title&gt;&lt;/titles&gt;&lt;dates&gt;&lt;year&gt;2014&lt;/year&gt;&lt;/dates&gt;&lt;publisher&gt;Elsevier&lt;/publisher&gt;&lt;isbn&gt;0140-6736&lt;/isbn&gt;&lt;urls&gt;&lt;/urls&gt;&lt;/record&gt;&lt;/Cite&gt;&lt;/EndNote&gt;</w:instrText>
            </w:r>
            <w:r w:rsidRPr="00B33378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fldChar w:fldCharType="separate"/>
            </w:r>
            <w:r w:rsidRPr="00B33378">
              <w:rPr>
                <w:rFonts w:ascii="Times New Roman" w:hAnsi="Times New Roman" w:cs="Times New Roman"/>
                <w:noProof/>
                <w:color w:val="000000"/>
                <w:sz w:val="22"/>
                <w:szCs w:val="22"/>
              </w:rPr>
              <w:t>[</w:t>
            </w:r>
            <w:r w:rsidR="007216CF">
              <w:rPr>
                <w:rFonts w:ascii="Times New Roman" w:hAnsi="Times New Roman" w:cs="Times New Roman"/>
                <w:noProof/>
                <w:color w:val="000000"/>
                <w:sz w:val="22"/>
                <w:szCs w:val="22"/>
              </w:rPr>
              <w:t>14</w:t>
            </w:r>
            <w:hyperlink w:anchor="_ENREF_50" w:tooltip="Lu, 2014 #1020" w:history="1"/>
            <w:r w:rsidRPr="00B33378">
              <w:rPr>
                <w:rFonts w:ascii="Times New Roman" w:hAnsi="Times New Roman" w:cs="Times New Roman"/>
                <w:noProof/>
                <w:color w:val="000000"/>
                <w:sz w:val="22"/>
                <w:szCs w:val="22"/>
              </w:rPr>
              <w:t>]</w:t>
            </w:r>
            <w:r w:rsidRPr="00B33378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fldChar w:fldCharType="end"/>
            </w:r>
          </w:p>
        </w:tc>
      </w:tr>
      <w:tr w:rsidR="00DB1D56" w:rsidRPr="00B33378" w:rsidTr="00772338">
        <w:trPr>
          <w:trHeight w:val="243"/>
        </w:trPr>
        <w:tc>
          <w:tcPr>
            <w:tcW w:w="10458" w:type="dxa"/>
            <w:gridSpan w:val="4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DB1D56" w:rsidRPr="00B33378" w:rsidRDefault="00DB1D56" w:rsidP="00772338">
            <w:pPr>
              <w:spacing w:after="40"/>
              <w:rPr>
                <w:rFonts w:ascii="Times New Roman" w:hAnsi="Times New Roman" w:cs="Times New Roman"/>
                <w:b/>
                <w:color w:val="000000"/>
                <w:sz w:val="22"/>
                <w:szCs w:val="22"/>
              </w:rPr>
            </w:pPr>
            <w:r w:rsidRPr="00B33378">
              <w:rPr>
                <w:rFonts w:ascii="Times New Roman" w:hAnsi="Times New Roman" w:cs="Times New Roman"/>
                <w:b/>
                <w:color w:val="000000"/>
                <w:sz w:val="22"/>
                <w:szCs w:val="22"/>
              </w:rPr>
              <w:t>Procedural adverse events</w:t>
            </w:r>
          </w:p>
        </w:tc>
      </w:tr>
      <w:tr w:rsidR="00DB1D56" w:rsidRPr="00B33378" w:rsidTr="00772338">
        <w:trPr>
          <w:trHeight w:val="252"/>
        </w:trPr>
        <w:tc>
          <w:tcPr>
            <w:tcW w:w="10458" w:type="dxa"/>
            <w:gridSpan w:val="4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DB1D56" w:rsidRPr="00B33378" w:rsidRDefault="00DB1D56" w:rsidP="00772338">
            <w:pPr>
              <w:spacing w:after="40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B33378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Patients with adverse events, mean %</w:t>
            </w:r>
          </w:p>
        </w:tc>
      </w:tr>
      <w:tr w:rsidR="00DB1D56" w:rsidRPr="00B33378" w:rsidTr="00772338">
        <w:trPr>
          <w:trHeight w:val="243"/>
        </w:trPr>
        <w:tc>
          <w:tcPr>
            <w:tcW w:w="3753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DB1D56" w:rsidRPr="00B33378" w:rsidRDefault="00DB1D56" w:rsidP="00772338">
            <w:pPr>
              <w:spacing w:after="40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  <w:r w:rsidRPr="00B33378"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  <w:t xml:space="preserve">     Major</w:t>
            </w:r>
          </w:p>
        </w:tc>
        <w:tc>
          <w:tcPr>
            <w:tcW w:w="2586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DB1D56" w:rsidRPr="00B33378" w:rsidRDefault="00DB1D56" w:rsidP="00772338">
            <w:pPr>
              <w:spacing w:after="40"/>
              <w:jc w:val="center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  <w:r w:rsidRPr="00B33378"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  <w:t>0.006 (0.0003)</w:t>
            </w:r>
          </w:p>
        </w:tc>
        <w:tc>
          <w:tcPr>
            <w:tcW w:w="1509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DB1D56" w:rsidRPr="00B33378" w:rsidRDefault="00DB1D56" w:rsidP="00772338">
            <w:pPr>
              <w:spacing w:after="40"/>
              <w:jc w:val="center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  <w:r w:rsidRPr="00B33378"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  <w:t>Beta</w:t>
            </w:r>
          </w:p>
        </w:tc>
        <w:tc>
          <w:tcPr>
            <w:tcW w:w="2610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DB1D56" w:rsidRPr="00B33378" w:rsidRDefault="00DB1D56" w:rsidP="00772338">
            <w:pPr>
              <w:spacing w:after="40"/>
              <w:jc w:val="center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  <w:r w:rsidRPr="00B33378"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  <w:t>Zhang et al. 2013</w:t>
            </w:r>
            <w:r w:rsidRPr="00B33378"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  <w:fldChar w:fldCharType="begin"/>
            </w:r>
            <w:r w:rsidRPr="00B33378"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  <w:instrText xml:space="preserve"> ADDIN EN.CITE &lt;EndNote&gt;&lt;Cite&gt;&lt;Author&gt;Zhang&lt;/Author&gt;&lt;Year&gt;2013&lt;/Year&gt;&lt;RecNum&gt;1368&lt;/RecNum&gt;&lt;DisplayText&gt;[51]&lt;/DisplayText&gt;&lt;record&gt;&lt;rec-number&gt;1368&lt;/rec-number&gt;&lt;foreign-keys&gt;&lt;key app="EN" db-id="eaxaprxd7e2zv0eatz6pvw0s0t5e0twdvxe5" timestamp="1527788007"&gt;1368&lt;/key&gt;&lt;/foreign-keys&gt;&lt;ref-type name="Journal Article"&gt;17&lt;/ref-type&gt;&lt;contributors&gt;&lt;authors&gt;&lt;author&gt;Zhang, H.&lt;/author&gt;&lt;author&gt;Plutzky, J.&lt;/author&gt;&lt;author&gt;Skentzos, S.&lt;/author&gt;&lt;author&gt;Morrison, F.&lt;/author&gt;&lt;author&gt;Mar, P.&lt;/author&gt;&lt;author&gt;Shubina, M.&lt;/author&gt;&lt;author&gt;Turchin, A.&lt;/author&gt;&lt;/authors&gt;&lt;/contributors&gt;&lt;auth-address&gt;Key Laboratory of Endocrinology, Ministry of Health, PekingUnion Medical College Hospital, Chinese Academy of Medical Sciences, Beijing, China.&lt;/auth-address&gt;&lt;titles&gt;&lt;title&gt;Discontinuation of statins in routine care settings: a cohort study&lt;/title&gt;&lt;secondary-title&gt;Ann Intern Med&lt;/secondary-title&gt;&lt;alt-title&gt;Annals of internal medicine&lt;/alt-title&gt;&lt;/titles&gt;&lt;alt-periodical&gt;&lt;full-title&gt;Annals of Internal Medicine&lt;/full-title&gt;&lt;/alt-periodical&gt;&lt;pages&gt;526-34&lt;/pages&gt;&lt;volume&gt;158&lt;/volume&gt;&lt;number&gt;7&lt;/number&gt;&lt;edition&gt;2013/04/03&lt;/edition&gt;&lt;keywords&gt;&lt;keyword&gt;Documentation&lt;/keyword&gt;&lt;keyword&gt;Electronic Health Records&lt;/keyword&gt;&lt;keyword&gt;Humans&lt;/keyword&gt;&lt;keyword&gt;Hydroxymethylglutaryl-CoA Reductase Inhibitors/*adverse effects/therapeutic use&lt;/keyword&gt;&lt;keyword&gt;Hypercholesterolemia/*drug therapy&lt;/keyword&gt;&lt;keyword&gt;Natural Language Processing&lt;/keyword&gt;&lt;keyword&gt;Retrospective Studies&lt;/keyword&gt;&lt;keyword&gt;Withholding Treatment&lt;/keyword&gt;&lt;/keywords&gt;&lt;dates&gt;&lt;year&gt;2013&lt;/year&gt;&lt;pub-dates&gt;&lt;date&gt;Apr 2&lt;/date&gt;&lt;/pub-dates&gt;&lt;/dates&gt;&lt;isbn&gt;0003-4819&lt;/isbn&gt;&lt;accession-num&gt;23546564&lt;/accession-num&gt;&lt;urls&gt;&lt;/urls&gt;&lt;custom2&gt;PMC3692286&lt;/custom2&gt;&lt;custom6&gt;NIHMS485655&lt;/custom6&gt;&lt;electronic-resource-num&gt;10.7326/0003-4819-158-7-201304020-00004&lt;/electronic-resource-num&gt;&lt;remote-database-provider&gt;NLM&lt;/remote-database-provider&gt;&lt;language&gt;eng&lt;/language&gt;&lt;/record&gt;&lt;/Cite&gt;&lt;/EndNote&gt;</w:instrText>
            </w:r>
            <w:r w:rsidRPr="00B33378"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  <w:fldChar w:fldCharType="separate"/>
            </w:r>
            <w:r w:rsidRPr="00B33378">
              <w:rPr>
                <w:rFonts w:ascii="Times New Roman" w:hAnsi="Times New Roman" w:cs="Times New Roman"/>
                <w:noProof/>
                <w:color w:val="000000" w:themeColor="text1"/>
                <w:sz w:val="22"/>
                <w:szCs w:val="22"/>
              </w:rPr>
              <w:t>[</w:t>
            </w:r>
            <w:r w:rsidR="007216CF">
              <w:rPr>
                <w:rFonts w:ascii="Times New Roman" w:hAnsi="Times New Roman" w:cs="Times New Roman"/>
                <w:noProof/>
                <w:color w:val="000000" w:themeColor="text1"/>
                <w:sz w:val="22"/>
                <w:szCs w:val="22"/>
              </w:rPr>
              <w:t>15</w:t>
            </w:r>
            <w:r w:rsidRPr="00B33378">
              <w:rPr>
                <w:rFonts w:ascii="Times New Roman" w:hAnsi="Times New Roman" w:cs="Times New Roman"/>
                <w:noProof/>
                <w:color w:val="000000" w:themeColor="text1"/>
                <w:sz w:val="22"/>
                <w:szCs w:val="22"/>
              </w:rPr>
              <w:t>]</w:t>
            </w:r>
            <w:r w:rsidRPr="00B33378"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  <w:fldChar w:fldCharType="end"/>
            </w:r>
          </w:p>
        </w:tc>
      </w:tr>
      <w:tr w:rsidR="00DB1D56" w:rsidRPr="00B33378" w:rsidTr="00772338">
        <w:trPr>
          <w:trHeight w:val="739"/>
        </w:trPr>
        <w:tc>
          <w:tcPr>
            <w:tcW w:w="3753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DB1D56" w:rsidRPr="00B33378" w:rsidRDefault="00DB1D56" w:rsidP="00772338">
            <w:pPr>
              <w:spacing w:after="40"/>
              <w:ind w:left="247"/>
              <w:rPr>
                <w:rFonts w:ascii="Times New Roman" w:hAnsi="Times New Roman" w:cs="Times New Roman"/>
                <w:sz w:val="22"/>
                <w:szCs w:val="22"/>
              </w:rPr>
            </w:pPr>
            <w:r w:rsidRPr="00B33378">
              <w:rPr>
                <w:rFonts w:ascii="Times New Roman" w:hAnsi="Times New Roman" w:cs="Times New Roman"/>
                <w:sz w:val="22"/>
                <w:szCs w:val="22"/>
              </w:rPr>
              <w:t>Probability major adverse event is fatal, mean %</w:t>
            </w:r>
          </w:p>
        </w:tc>
        <w:tc>
          <w:tcPr>
            <w:tcW w:w="2586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DB1D56" w:rsidRPr="00B33378" w:rsidRDefault="00DB1D56" w:rsidP="00772338">
            <w:pPr>
              <w:spacing w:after="40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B33378">
              <w:rPr>
                <w:rFonts w:ascii="Times New Roman" w:hAnsi="Times New Roman" w:cs="Times New Roman"/>
                <w:sz w:val="22"/>
                <w:szCs w:val="22"/>
              </w:rPr>
              <w:t>0.09 (0.0045)</w:t>
            </w:r>
          </w:p>
        </w:tc>
        <w:tc>
          <w:tcPr>
            <w:tcW w:w="1509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DB1D56" w:rsidRPr="00B33378" w:rsidRDefault="00DB1D56" w:rsidP="00772338">
            <w:pPr>
              <w:spacing w:after="40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B33378">
              <w:rPr>
                <w:rFonts w:ascii="Times New Roman" w:hAnsi="Times New Roman" w:cs="Times New Roman"/>
                <w:sz w:val="22"/>
                <w:szCs w:val="22"/>
              </w:rPr>
              <w:t>Beta</w:t>
            </w:r>
          </w:p>
        </w:tc>
        <w:tc>
          <w:tcPr>
            <w:tcW w:w="261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B1D56" w:rsidRPr="00B33378" w:rsidRDefault="00DB1D56" w:rsidP="00772338">
            <w:pPr>
              <w:spacing w:after="40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proofErr w:type="spellStart"/>
            <w:r w:rsidRPr="00B33378">
              <w:rPr>
                <w:rFonts w:ascii="Times New Roman" w:hAnsi="Times New Roman" w:cs="Times New Roman"/>
                <w:sz w:val="22"/>
                <w:szCs w:val="22"/>
              </w:rPr>
              <w:t>Alsheikh</w:t>
            </w:r>
            <w:proofErr w:type="spellEnd"/>
            <w:r w:rsidRPr="00B33378">
              <w:rPr>
                <w:rFonts w:ascii="Times New Roman" w:hAnsi="Times New Roman" w:cs="Times New Roman"/>
                <w:sz w:val="22"/>
                <w:szCs w:val="22"/>
              </w:rPr>
              <w:t xml:space="preserve">-Ali et al. 2005 </w:t>
            </w:r>
            <w:r w:rsidRPr="00B33378">
              <w:rPr>
                <w:rFonts w:ascii="Times New Roman" w:hAnsi="Times New Roman" w:cs="Times New Roman"/>
                <w:sz w:val="22"/>
                <w:szCs w:val="22"/>
              </w:rPr>
              <w:fldChar w:fldCharType="begin">
                <w:fldData xml:space="preserve">PEVuZE5vdGU+PENpdGU+PEF1dGhvcj5BbHNoZWlraC1BbGk8L0F1dGhvcj48WWVhcj4yMDA1PC9Z
ZWFyPjxSZWNOdW0+MTM2OTwvUmVjTnVtPjxEaXNwbGF5VGV4dD5bNTJdPC9EaXNwbGF5VGV4dD48
cmVjb3JkPjxyZWMtbnVtYmVyPjEzNjk8L3JlYy1udW1iZXI+PGZvcmVpZ24ta2V5cz48a2V5IGFw
cD0iRU4iIGRiLWlkPSJlYXhhcHJ4ZDdlMnp2MGVhdHo2cHZ3MHMwdDVlMHR3ZHZ4ZTUiIHRpbWVz
dGFtcD0iMTUyNzc4ODA4MSI+MTM2OTwva2V5PjwvZm9yZWlnbi1rZXlzPjxyZWYtdHlwZSBuYW1l
PSJKb3VybmFsIEFydGljbGUiPjE3PC9yZWYtdHlwZT48Y29udHJpYnV0b3JzPjxhdXRob3JzPjxh
dXRob3I+QWxzaGVpa2gtQWxpLCBBLiBBLjwvYXV0aG9yPjxhdXRob3I+QW1icm9zZSwgTS4gUy48
L2F1dGhvcj48YXV0aG9yPkt1dmluLCBKLiBULjwvYXV0aG9yPjxhdXRob3I+S2FyYXMsIFIuIEgu
PC9hdXRob3I+PC9hdXRob3JzPjwvY29udHJpYnV0b3JzPjxhdXRoLWFkZHJlc3M+TW9sZWN1bGFy
IENhcmRpb2xvZ3kgUmVzZWFyY2ggSW5zdGl0dXRlLCBEZXBhcnRtZW50IG9mIE1lZGljaW5lLCBU
dWZ0cy1OZXcgRW5nbGFuZCBNZWRpY2FsIENlbnRlciwgNzUwIFdhc2hpbmd0b24gU3QsIEJvc3Rv
biwgTUEgMDIxMTEsIFVTQS48L2F1dGgtYWRkcmVzcz48dGl0bGVzPjx0aXRsZT5UaGUgc2FmZXR5
IG9mIHJvc3V2YXN0YXRpbiBhcyB1c2VkIGluIGNvbW1vbiBjbGluaWNhbCBwcmFjdGljZTogYSBw
b3N0bWFya2V0aW5nIGFuYWx5c2lzPC90aXRsZT48c2Vjb25kYXJ5LXRpdGxlPkNpcmN1bGF0aW9u
PC9zZWNvbmRhcnktdGl0bGU+PGFsdC10aXRsZT5DaXJjdWxhdGlvbjwvYWx0LXRpdGxlPjwvdGl0
bGVzPjxwZXJpb2RpY2FsPjxmdWxsLXRpdGxlPkNpcmN1bGF0aW9uPC9mdWxsLXRpdGxlPjwvcGVy
aW9kaWNhbD48YWx0LXBlcmlvZGljYWw+PGZ1bGwtdGl0bGU+Q2lyY3VsYXRpb248L2Z1bGwtdGl0
bGU+PC9hbHQtcGVyaW9kaWNhbD48cGFnZXM+MzA1MS03PC9wYWdlcz48dm9sdW1lPjExMTwvdm9s
dW1lPjxudW1iZXI+MjM8L251bWJlcj48ZWRpdGlvbj4yMDA1LzA1LzI1PC9lZGl0aW9uPjxrZXl3
b3Jkcz48a2V5d29yZD5Db25zdW1lciBQcm9kdWN0IFNhZmV0eTwva2V5d29yZD48a2V5d29yZD5E
cnVnIEV2YWx1YXRpb248L2tleXdvcmQ+PGtleXdvcmQ+RHJ1ZyBQcmVzY3JpcHRpb25zPC9rZXl3
b3JkPjxrZXl3b3JkPkZsdW9yb2JlbnplbmVzLyphZHZlcnNlIGVmZmVjdHM8L2tleXdvcmQ+PGtl
eXdvcmQ+SHVtYW5zPC9rZXl3b3JkPjxrZXl3b3JkPktpZG5leSBEaXNlYXNlcy9jaGVtaWNhbGx5
IGluZHVjZWQ8L2tleXdvcmQ+PGtleXdvcmQ+TW9yYmlkaXR5PC9rZXl3b3JkPjxrZXl3b3JkPipQ
cm9kdWN0IFN1cnZlaWxsYW5jZSwgUG9zdG1hcmtldGluZzwva2V5d29yZD48a2V5d29yZD5Qcm90
ZWludXJpYS9jaGVtaWNhbGx5IGluZHVjZWQ8L2tleXdvcmQ+PGtleXdvcmQ+UHlyaWRpbmVzL2Fk
dmVyc2UgZWZmZWN0czwva2V5d29yZD48a2V5d29yZD5QeXJpbWlkaW5lcy8qYWR2ZXJzZSBlZmZl
Y3RzPC9rZXl3b3JkPjxrZXl3b3JkPlJlbmFsIEluc3VmZmljaWVuY3kvY2hlbWljYWxseSBpbmR1
Y2VkPC9rZXl3b3JkPjxrZXl3b3JkPlJldHJvc3BlY3RpdmUgU3R1ZGllczwva2V5d29yZD48a2V5
d29yZD5SaGFiZG9teW9seXNpcy9jaGVtaWNhbGx5IGluZHVjZWQ8L2tleXdvcmQ+PGtleXdvcmQ+
Um9zdXZhc3RhdGluIENhbGNpdW08L2tleXdvcmQ+PGtleXdvcmQ+U3VsZm9uYW1pZGVzLyphZHZl
cnNlIGVmZmVjdHM8L2tleXdvcmQ+PC9rZXl3b3Jkcz48ZGF0ZXM+PHllYXI+MjAwNTwveWVhcj48
cHViLWRhdGVzPjxkYXRlPkp1biAxNDwvZGF0ZT48L3B1Yi1kYXRlcz48L2RhdGVzPjxpc2JuPjAw
MDktNzMyMjwvaXNibj48YWNjZXNzaW9uLW51bT4xNTkxMTcwNjwvYWNjZXNzaW9uLW51bT48dXJs
cz48L3VybHM+PGVsZWN0cm9uaWMtcmVzb3VyY2UtbnVtPjEwLjExNjEvY2lyY3VsYXRpb25haGEu
MTA1LjU1NTQ4MjwvZWxlY3Ryb25pYy1yZXNvdXJjZS1udW0+PHJlbW90ZS1kYXRhYmFzZS1wcm92
aWRlcj5OTE08L3JlbW90ZS1kYXRhYmFzZS1wcm92aWRlcj48bGFuZ3VhZ2U+ZW5nPC9sYW5ndWFn
ZT48L3JlY29yZD48L0NpdGU+PC9FbmROb3RlPgB=
</w:fldData>
              </w:fldChar>
            </w:r>
            <w:r w:rsidRPr="00B33378">
              <w:rPr>
                <w:rFonts w:ascii="Times New Roman" w:hAnsi="Times New Roman" w:cs="Times New Roman"/>
                <w:sz w:val="22"/>
                <w:szCs w:val="22"/>
              </w:rPr>
              <w:instrText xml:space="preserve"> ADDIN EN.CITE </w:instrText>
            </w:r>
            <w:r w:rsidRPr="00B33378">
              <w:rPr>
                <w:rFonts w:ascii="Times New Roman" w:hAnsi="Times New Roman" w:cs="Times New Roman"/>
                <w:sz w:val="22"/>
                <w:szCs w:val="22"/>
              </w:rPr>
              <w:fldChar w:fldCharType="begin">
                <w:fldData xml:space="preserve">PEVuZE5vdGU+PENpdGU+PEF1dGhvcj5BbHNoZWlraC1BbGk8L0F1dGhvcj48WWVhcj4yMDA1PC9Z
ZWFyPjxSZWNOdW0+MTM2OTwvUmVjTnVtPjxEaXNwbGF5VGV4dD5bNTJdPC9EaXNwbGF5VGV4dD48
cmVjb3JkPjxyZWMtbnVtYmVyPjEzNjk8L3JlYy1udW1iZXI+PGZvcmVpZ24ta2V5cz48a2V5IGFw
cD0iRU4iIGRiLWlkPSJlYXhhcHJ4ZDdlMnp2MGVhdHo2cHZ3MHMwdDVlMHR3ZHZ4ZTUiIHRpbWVz
dGFtcD0iMTUyNzc4ODA4MSI+MTM2OTwva2V5PjwvZm9yZWlnbi1rZXlzPjxyZWYtdHlwZSBuYW1l
PSJKb3VybmFsIEFydGljbGUiPjE3PC9yZWYtdHlwZT48Y29udHJpYnV0b3JzPjxhdXRob3JzPjxh
dXRob3I+QWxzaGVpa2gtQWxpLCBBLiBBLjwvYXV0aG9yPjxhdXRob3I+QW1icm9zZSwgTS4gUy48
L2F1dGhvcj48YXV0aG9yPkt1dmluLCBKLiBULjwvYXV0aG9yPjxhdXRob3I+S2FyYXMsIFIuIEgu
PC9hdXRob3I+PC9hdXRob3JzPjwvY29udHJpYnV0b3JzPjxhdXRoLWFkZHJlc3M+TW9sZWN1bGFy
IENhcmRpb2xvZ3kgUmVzZWFyY2ggSW5zdGl0dXRlLCBEZXBhcnRtZW50IG9mIE1lZGljaW5lLCBU
dWZ0cy1OZXcgRW5nbGFuZCBNZWRpY2FsIENlbnRlciwgNzUwIFdhc2hpbmd0b24gU3QsIEJvc3Rv
biwgTUEgMDIxMTEsIFVTQS48L2F1dGgtYWRkcmVzcz48dGl0bGVzPjx0aXRsZT5UaGUgc2FmZXR5
IG9mIHJvc3V2YXN0YXRpbiBhcyB1c2VkIGluIGNvbW1vbiBjbGluaWNhbCBwcmFjdGljZTogYSBw
b3N0bWFya2V0aW5nIGFuYWx5c2lzPC90aXRsZT48c2Vjb25kYXJ5LXRpdGxlPkNpcmN1bGF0aW9u
PC9zZWNvbmRhcnktdGl0bGU+PGFsdC10aXRsZT5DaXJjdWxhdGlvbjwvYWx0LXRpdGxlPjwvdGl0
bGVzPjxwZXJpb2RpY2FsPjxmdWxsLXRpdGxlPkNpcmN1bGF0aW9uPC9mdWxsLXRpdGxlPjwvcGVy
aW9kaWNhbD48YWx0LXBlcmlvZGljYWw+PGZ1bGwtdGl0bGU+Q2lyY3VsYXRpb248L2Z1bGwtdGl0
bGU+PC9hbHQtcGVyaW9kaWNhbD48cGFnZXM+MzA1MS03PC9wYWdlcz48dm9sdW1lPjExMTwvdm9s
dW1lPjxudW1iZXI+MjM8L251bWJlcj48ZWRpdGlvbj4yMDA1LzA1LzI1PC9lZGl0aW9uPjxrZXl3
b3Jkcz48a2V5d29yZD5Db25zdW1lciBQcm9kdWN0IFNhZmV0eTwva2V5d29yZD48a2V5d29yZD5E
cnVnIEV2YWx1YXRpb248L2tleXdvcmQ+PGtleXdvcmQ+RHJ1ZyBQcmVzY3JpcHRpb25zPC9rZXl3
b3JkPjxrZXl3b3JkPkZsdW9yb2JlbnplbmVzLyphZHZlcnNlIGVmZmVjdHM8L2tleXdvcmQ+PGtl
eXdvcmQ+SHVtYW5zPC9rZXl3b3JkPjxrZXl3b3JkPktpZG5leSBEaXNlYXNlcy9jaGVtaWNhbGx5
IGluZHVjZWQ8L2tleXdvcmQ+PGtleXdvcmQ+TW9yYmlkaXR5PC9rZXl3b3JkPjxrZXl3b3JkPipQ
cm9kdWN0IFN1cnZlaWxsYW5jZSwgUG9zdG1hcmtldGluZzwva2V5d29yZD48a2V5d29yZD5Qcm90
ZWludXJpYS9jaGVtaWNhbGx5IGluZHVjZWQ8L2tleXdvcmQ+PGtleXdvcmQ+UHlyaWRpbmVzL2Fk
dmVyc2UgZWZmZWN0czwva2V5d29yZD48a2V5d29yZD5QeXJpbWlkaW5lcy8qYWR2ZXJzZSBlZmZl
Y3RzPC9rZXl3b3JkPjxrZXl3b3JkPlJlbmFsIEluc3VmZmljaWVuY3kvY2hlbWljYWxseSBpbmR1
Y2VkPC9rZXl3b3JkPjxrZXl3b3JkPlJldHJvc3BlY3RpdmUgU3R1ZGllczwva2V5d29yZD48a2V5
d29yZD5SaGFiZG9teW9seXNpcy9jaGVtaWNhbGx5IGluZHVjZWQ8L2tleXdvcmQ+PGtleXdvcmQ+
Um9zdXZhc3RhdGluIENhbGNpdW08L2tleXdvcmQ+PGtleXdvcmQ+U3VsZm9uYW1pZGVzLyphZHZl
cnNlIGVmZmVjdHM8L2tleXdvcmQ+PC9rZXl3b3Jkcz48ZGF0ZXM+PHllYXI+MjAwNTwveWVhcj48
cHViLWRhdGVzPjxkYXRlPkp1biAxNDwvZGF0ZT48L3B1Yi1kYXRlcz48L2RhdGVzPjxpc2JuPjAw
MDktNzMyMjwvaXNibj48YWNjZXNzaW9uLW51bT4xNTkxMTcwNjwvYWNjZXNzaW9uLW51bT48dXJs
cz48L3VybHM+PGVsZWN0cm9uaWMtcmVzb3VyY2UtbnVtPjEwLjExNjEvY2lyY3VsYXRpb25haGEu
MTA1LjU1NTQ4MjwvZWxlY3Ryb25pYy1yZXNvdXJjZS1udW0+PHJlbW90ZS1kYXRhYmFzZS1wcm92
aWRlcj5OTE08L3JlbW90ZS1kYXRhYmFzZS1wcm92aWRlcj48bGFuZ3VhZ2U+ZW5nPC9sYW5ndWFn
ZT48L3JlY29yZD48L0NpdGU+PC9FbmROb3RlPgB=
</w:fldData>
              </w:fldChar>
            </w:r>
            <w:r w:rsidRPr="00B33378">
              <w:rPr>
                <w:rFonts w:ascii="Times New Roman" w:hAnsi="Times New Roman" w:cs="Times New Roman"/>
                <w:sz w:val="22"/>
                <w:szCs w:val="22"/>
              </w:rPr>
              <w:instrText xml:space="preserve"> ADDIN EN.CITE.DATA </w:instrText>
            </w:r>
            <w:r w:rsidRPr="00B33378">
              <w:rPr>
                <w:rFonts w:ascii="Times New Roman" w:hAnsi="Times New Roman" w:cs="Times New Roman"/>
                <w:sz w:val="22"/>
                <w:szCs w:val="22"/>
              </w:rPr>
            </w:r>
            <w:r w:rsidRPr="00B33378">
              <w:rPr>
                <w:rFonts w:ascii="Times New Roman" w:hAnsi="Times New Roman" w:cs="Times New Roman"/>
                <w:sz w:val="22"/>
                <w:szCs w:val="22"/>
              </w:rPr>
              <w:fldChar w:fldCharType="end"/>
            </w:r>
            <w:r w:rsidRPr="00B33378">
              <w:rPr>
                <w:rFonts w:ascii="Times New Roman" w:hAnsi="Times New Roman" w:cs="Times New Roman"/>
                <w:sz w:val="22"/>
                <w:szCs w:val="22"/>
              </w:rPr>
            </w:r>
            <w:r w:rsidRPr="00B33378">
              <w:rPr>
                <w:rFonts w:ascii="Times New Roman" w:hAnsi="Times New Roman" w:cs="Times New Roman"/>
                <w:sz w:val="22"/>
                <w:szCs w:val="22"/>
              </w:rPr>
              <w:fldChar w:fldCharType="separate"/>
            </w:r>
            <w:r w:rsidRPr="00B33378">
              <w:rPr>
                <w:rFonts w:ascii="Times New Roman" w:hAnsi="Times New Roman" w:cs="Times New Roman"/>
                <w:noProof/>
                <w:sz w:val="22"/>
                <w:szCs w:val="22"/>
              </w:rPr>
              <w:t>[</w:t>
            </w:r>
            <w:r w:rsidR="007216CF">
              <w:rPr>
                <w:rFonts w:ascii="Times New Roman" w:hAnsi="Times New Roman" w:cs="Times New Roman"/>
                <w:noProof/>
                <w:sz w:val="22"/>
                <w:szCs w:val="22"/>
              </w:rPr>
              <w:t>16</w:t>
            </w:r>
            <w:r w:rsidRPr="00B33378">
              <w:rPr>
                <w:rFonts w:ascii="Times New Roman" w:hAnsi="Times New Roman" w:cs="Times New Roman"/>
                <w:noProof/>
                <w:sz w:val="22"/>
                <w:szCs w:val="22"/>
              </w:rPr>
              <w:t>]</w:t>
            </w:r>
            <w:r w:rsidRPr="00B33378">
              <w:rPr>
                <w:rFonts w:ascii="Times New Roman" w:hAnsi="Times New Roman" w:cs="Times New Roman"/>
                <w:sz w:val="22"/>
                <w:szCs w:val="22"/>
              </w:rPr>
              <w:fldChar w:fldCharType="end"/>
            </w:r>
          </w:p>
          <w:p w:rsidR="00DB1D56" w:rsidRPr="00B33378" w:rsidRDefault="00DB1D56" w:rsidP="00772338">
            <w:pPr>
              <w:spacing w:after="40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</w:tr>
      <w:tr w:rsidR="00DB1D56" w:rsidRPr="00B33378" w:rsidTr="00772338">
        <w:trPr>
          <w:trHeight w:val="243"/>
        </w:trPr>
        <w:tc>
          <w:tcPr>
            <w:tcW w:w="10458" w:type="dxa"/>
            <w:gridSpan w:val="4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DB1D56" w:rsidRPr="00B33378" w:rsidRDefault="00DB1D56" w:rsidP="00772338">
            <w:pPr>
              <w:spacing w:after="40"/>
              <w:rPr>
                <w:rFonts w:ascii="Times New Roman" w:hAnsi="Times New Roman" w:cs="Times New Roman"/>
                <w:b/>
                <w:color w:val="000000"/>
                <w:sz w:val="22"/>
                <w:szCs w:val="22"/>
              </w:rPr>
            </w:pPr>
            <w:r w:rsidRPr="00B33378">
              <w:rPr>
                <w:rFonts w:ascii="Times New Roman" w:hAnsi="Times New Roman" w:cs="Times New Roman"/>
                <w:b/>
                <w:color w:val="000000"/>
                <w:sz w:val="22"/>
                <w:szCs w:val="22"/>
              </w:rPr>
              <w:t>CVD healthcare costs</w:t>
            </w:r>
          </w:p>
        </w:tc>
      </w:tr>
      <w:tr w:rsidR="00DB1D56" w:rsidRPr="00B33378" w:rsidTr="00772338">
        <w:trPr>
          <w:trHeight w:val="496"/>
        </w:trPr>
        <w:tc>
          <w:tcPr>
            <w:tcW w:w="3753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DB1D56" w:rsidRPr="00B33378" w:rsidRDefault="00DB1D56" w:rsidP="00772338">
            <w:pPr>
              <w:spacing w:after="40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B33378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 xml:space="preserve">  General practitioner screening visit</w:t>
            </w:r>
          </w:p>
        </w:tc>
        <w:tc>
          <w:tcPr>
            <w:tcW w:w="2586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DB1D56" w:rsidRPr="00B33378" w:rsidRDefault="00DB1D56" w:rsidP="00772338">
            <w:pPr>
              <w:spacing w:after="40"/>
              <w:jc w:val="center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B33378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79 (7.67)</w:t>
            </w:r>
          </w:p>
        </w:tc>
        <w:tc>
          <w:tcPr>
            <w:tcW w:w="1509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DB1D56" w:rsidRPr="00B33378" w:rsidRDefault="00DB1D56" w:rsidP="00772338">
            <w:pPr>
              <w:spacing w:after="40"/>
              <w:jc w:val="center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B33378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Gamma</w:t>
            </w:r>
          </w:p>
        </w:tc>
        <w:tc>
          <w:tcPr>
            <w:tcW w:w="2610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DB1D56" w:rsidRPr="00B33378" w:rsidRDefault="00DB1D56" w:rsidP="00772338">
            <w:pPr>
              <w:spacing w:after="40"/>
              <w:jc w:val="center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B33378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RBRVS</w:t>
            </w:r>
            <w:r w:rsidRPr="00B33378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fldChar w:fldCharType="begin"/>
            </w:r>
            <w:r w:rsidRPr="00B33378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instrText xml:space="preserve"> ADDIN EN.CITE &lt;EndNote&gt;&lt;Cite&gt;&lt;Author&gt;Smith&lt;/Author&gt;&lt;Year&gt;2011&lt;/Year&gt;&lt;RecNum&gt;1374&lt;/RecNum&gt;&lt;DisplayText&gt;[53]&lt;/DisplayText&gt;&lt;record&gt;&lt;rec-number&gt;1374&lt;/rec-number&gt;&lt;foreign-keys&gt;&lt;key app="EN" db-id="eaxaprxd7e2zv0eatz6pvw0s0t5e0twdvxe5" timestamp="1527788957"&gt;1374&lt;/key&gt;&lt;/foreign-keys&gt;&lt;ref-type name="Book"&gt;6&lt;/ref-type&gt;&lt;contributors&gt;&lt;authors&gt;&lt;author&gt;Smith, Sherry L&lt;/author&gt;&lt;author&gt;Fischoff, Roseanne&lt;/author&gt;&lt;author&gt;Klemp, Todd&lt;/author&gt;&lt;/authors&gt;&lt;/contributors&gt;&lt;titles&gt;&lt;title&gt;Medicare RBRVS 2011: The Physician&amp;apos;s Guide&lt;/title&gt;&lt;/titles&gt;&lt;dates&gt;&lt;year&gt;2011&lt;/year&gt;&lt;/dates&gt;&lt;pub-location&gt;Chicago, IL&lt;/pub-location&gt;&lt;publisher&gt;American Medical Association&lt;/publisher&gt;&lt;urls&gt;&lt;/urls&gt;&lt;/record&gt;&lt;/Cite&gt;&lt;/EndNote&gt;</w:instrText>
            </w:r>
            <w:r w:rsidRPr="00B33378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fldChar w:fldCharType="separate"/>
            </w:r>
            <w:r w:rsidRPr="00B33378">
              <w:rPr>
                <w:rFonts w:ascii="Times New Roman" w:hAnsi="Times New Roman" w:cs="Times New Roman"/>
                <w:noProof/>
                <w:color w:val="000000"/>
                <w:sz w:val="22"/>
                <w:szCs w:val="22"/>
              </w:rPr>
              <w:t>[</w:t>
            </w:r>
            <w:r w:rsidR="007216CF">
              <w:rPr>
                <w:rFonts w:ascii="Times New Roman" w:hAnsi="Times New Roman" w:cs="Times New Roman"/>
                <w:noProof/>
                <w:color w:val="000000"/>
                <w:sz w:val="22"/>
                <w:szCs w:val="22"/>
              </w:rPr>
              <w:t>17</w:t>
            </w:r>
            <w:r w:rsidRPr="00B33378">
              <w:rPr>
                <w:rFonts w:ascii="Times New Roman" w:hAnsi="Times New Roman" w:cs="Times New Roman"/>
                <w:noProof/>
                <w:color w:val="000000"/>
                <w:sz w:val="22"/>
                <w:szCs w:val="22"/>
              </w:rPr>
              <w:t>]</w:t>
            </w:r>
            <w:r w:rsidRPr="00B33378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fldChar w:fldCharType="end"/>
            </w:r>
          </w:p>
        </w:tc>
      </w:tr>
      <w:tr w:rsidR="00DB1D56" w:rsidRPr="00B33378" w:rsidTr="00772338">
        <w:trPr>
          <w:trHeight w:val="243"/>
        </w:trPr>
        <w:tc>
          <w:tcPr>
            <w:tcW w:w="3753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DB1D56" w:rsidRPr="00B33378" w:rsidRDefault="00DB1D56" w:rsidP="00772338">
            <w:pPr>
              <w:spacing w:after="40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B33378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 xml:space="preserve">  Cholesterol laboratory test</w:t>
            </w:r>
          </w:p>
        </w:tc>
        <w:tc>
          <w:tcPr>
            <w:tcW w:w="2586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DB1D56" w:rsidRPr="00B33378" w:rsidRDefault="00DB1D56" w:rsidP="00772338">
            <w:pPr>
              <w:spacing w:after="40"/>
              <w:jc w:val="center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B33378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37 (5.83)</w:t>
            </w:r>
          </w:p>
        </w:tc>
        <w:tc>
          <w:tcPr>
            <w:tcW w:w="1509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DB1D56" w:rsidRPr="00B33378" w:rsidRDefault="00DB1D56" w:rsidP="00772338">
            <w:pPr>
              <w:spacing w:after="40"/>
              <w:jc w:val="center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B33378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Gamma</w:t>
            </w:r>
          </w:p>
        </w:tc>
        <w:tc>
          <w:tcPr>
            <w:tcW w:w="2610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DB1D56" w:rsidRPr="00B33378" w:rsidRDefault="00DB1D56" w:rsidP="00772338">
            <w:pPr>
              <w:spacing w:after="40"/>
              <w:jc w:val="center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B33378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RBRVS</w:t>
            </w:r>
            <w:r w:rsidRPr="00B33378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fldChar w:fldCharType="begin"/>
            </w:r>
            <w:r w:rsidRPr="00B33378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instrText xml:space="preserve"> ADDIN EN.CITE &lt;EndNote&gt;&lt;Cite&gt;&lt;Author&gt;Smith&lt;/Author&gt;&lt;Year&gt;2011&lt;/Year&gt;&lt;RecNum&gt;1374&lt;/RecNum&gt;&lt;DisplayText&gt;[53]&lt;/DisplayText&gt;&lt;record&gt;&lt;rec-number&gt;1374&lt;/rec-number&gt;&lt;foreign-keys&gt;&lt;key app="EN" db-id="eaxaprxd7e2zv0eatz6pvw0s0t5e0twdvxe5" timestamp="1527788957"&gt;1374&lt;/key&gt;&lt;/foreign-keys&gt;&lt;ref-type name="Book"&gt;6&lt;/ref-type&gt;&lt;contributors&gt;&lt;authors&gt;&lt;author&gt;Smith, Sherry L&lt;/author&gt;&lt;author&gt;Fischoff, Roseanne&lt;/author&gt;&lt;author&gt;Klemp, Todd&lt;/author&gt;&lt;/authors&gt;&lt;/contributors&gt;&lt;titles&gt;&lt;title&gt;Medicare RBRVS 2011: The Physician&amp;apos;s Guide&lt;/title&gt;&lt;/titles&gt;&lt;dates&gt;&lt;year&gt;2011&lt;/year&gt;&lt;/dates&gt;&lt;pub-location&gt;Chicago, IL&lt;/pub-location&gt;&lt;publisher&gt;American Medical Association&lt;/publisher&gt;&lt;urls&gt;&lt;/urls&gt;&lt;/record&gt;&lt;/Cite&gt;&lt;/EndNote&gt;</w:instrText>
            </w:r>
            <w:r w:rsidRPr="00B33378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fldChar w:fldCharType="separate"/>
            </w:r>
            <w:r w:rsidRPr="00B33378">
              <w:rPr>
                <w:rFonts w:ascii="Times New Roman" w:hAnsi="Times New Roman" w:cs="Times New Roman"/>
                <w:noProof/>
                <w:color w:val="000000"/>
                <w:sz w:val="22"/>
                <w:szCs w:val="22"/>
              </w:rPr>
              <w:t>[</w:t>
            </w:r>
            <w:r w:rsidR="007216CF">
              <w:rPr>
                <w:rFonts w:ascii="Times New Roman" w:hAnsi="Times New Roman" w:cs="Times New Roman"/>
                <w:noProof/>
                <w:color w:val="000000"/>
                <w:sz w:val="22"/>
                <w:szCs w:val="22"/>
              </w:rPr>
              <w:t>17</w:t>
            </w:r>
            <w:r w:rsidRPr="00B33378">
              <w:rPr>
                <w:rFonts w:ascii="Times New Roman" w:hAnsi="Times New Roman" w:cs="Times New Roman"/>
                <w:noProof/>
                <w:color w:val="000000"/>
                <w:sz w:val="22"/>
                <w:szCs w:val="22"/>
              </w:rPr>
              <w:t>]</w:t>
            </w:r>
            <w:r w:rsidRPr="00B33378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fldChar w:fldCharType="end"/>
            </w:r>
          </w:p>
        </w:tc>
      </w:tr>
      <w:tr w:rsidR="00DB1D56" w:rsidRPr="00B33378" w:rsidTr="00772338">
        <w:trPr>
          <w:trHeight w:val="243"/>
        </w:trPr>
        <w:tc>
          <w:tcPr>
            <w:tcW w:w="10458" w:type="dxa"/>
            <w:gridSpan w:val="4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DB1D56" w:rsidRPr="00B33378" w:rsidRDefault="00DB1D56" w:rsidP="00772338">
            <w:pPr>
              <w:spacing w:after="40"/>
              <w:rPr>
                <w:rFonts w:ascii="Times New Roman" w:hAnsi="Times New Roman" w:cs="Times New Roman"/>
                <w:b/>
                <w:color w:val="000000"/>
                <w:sz w:val="22"/>
                <w:szCs w:val="22"/>
              </w:rPr>
            </w:pPr>
            <w:r w:rsidRPr="00B33378">
              <w:rPr>
                <w:rFonts w:ascii="Times New Roman" w:hAnsi="Times New Roman" w:cs="Times New Roman"/>
                <w:b/>
                <w:color w:val="000000"/>
                <w:sz w:val="22"/>
                <w:szCs w:val="22"/>
              </w:rPr>
              <w:t xml:space="preserve">  Acute</w:t>
            </w:r>
          </w:p>
        </w:tc>
      </w:tr>
      <w:tr w:rsidR="00DB1D56" w:rsidRPr="00B33378" w:rsidTr="00772338">
        <w:trPr>
          <w:trHeight w:val="312"/>
        </w:trPr>
        <w:tc>
          <w:tcPr>
            <w:tcW w:w="3753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DB1D56" w:rsidRPr="00B33378" w:rsidRDefault="00DB1D56" w:rsidP="00772338">
            <w:pPr>
              <w:spacing w:after="40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B33378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 xml:space="preserve">     Cardiac arrest</w:t>
            </w:r>
          </w:p>
        </w:tc>
        <w:tc>
          <w:tcPr>
            <w:tcW w:w="2586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DB1D56" w:rsidRPr="00B33378" w:rsidRDefault="00DB1D56" w:rsidP="00772338">
            <w:pPr>
              <w:spacing w:after="40"/>
              <w:jc w:val="center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B33378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20,242 (963.55)</w:t>
            </w:r>
          </w:p>
        </w:tc>
        <w:tc>
          <w:tcPr>
            <w:tcW w:w="1509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DB1D56" w:rsidRPr="00B33378" w:rsidRDefault="00DB1D56" w:rsidP="00772338">
            <w:pPr>
              <w:spacing w:after="40"/>
              <w:jc w:val="center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B33378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Gamma</w:t>
            </w:r>
          </w:p>
        </w:tc>
        <w:tc>
          <w:tcPr>
            <w:tcW w:w="2610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DB1D56" w:rsidRPr="00B33378" w:rsidRDefault="00DB1D56" w:rsidP="00772338">
            <w:pPr>
              <w:spacing w:after="40"/>
              <w:jc w:val="center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B33378">
              <w:rPr>
                <w:rFonts w:ascii="Times New Roman" w:hAnsi="Times New Roman" w:cs="Times New Roman"/>
                <w:color w:val="141215"/>
                <w:sz w:val="22"/>
                <w:szCs w:val="22"/>
              </w:rPr>
              <w:t>O’Sullivan et al.</w:t>
            </w:r>
            <w:r w:rsidRPr="00B33378">
              <w:rPr>
                <w:rFonts w:ascii="Times New Roman" w:hAnsi="Times New Roman" w:cs="Times New Roman"/>
                <w:color w:val="141215"/>
                <w:position w:val="8"/>
                <w:sz w:val="22"/>
                <w:szCs w:val="22"/>
              </w:rPr>
              <w:t xml:space="preserve"> </w:t>
            </w:r>
            <w:r w:rsidRPr="00B33378">
              <w:rPr>
                <w:rFonts w:ascii="Times New Roman" w:hAnsi="Times New Roman" w:cs="Times New Roman"/>
                <w:color w:val="141215"/>
                <w:sz w:val="22"/>
                <w:szCs w:val="22"/>
              </w:rPr>
              <w:t>2011</w:t>
            </w:r>
            <w:r w:rsidRPr="00B33378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fldChar w:fldCharType="begin">
                <w:fldData xml:space="preserve">PEVuZE5vdGU+PENpdGU+PEF1dGhvcj5PJmFwb3M7U3VsbGl2YW48L0F1dGhvcj48WWVhcj4yMDEx
PC9ZZWFyPjxSZWNOdW0+NTQ2NDwvUmVjTnVtPjxEaXNwbGF5VGV4dD5bMzldPC9EaXNwbGF5VGV4
dD48cmVjb3JkPjxyZWMtbnVtYmVyPjU0NjQ8L3JlYy1udW1iZXI+PGZvcmVpZ24ta2V5cz48a2V5
IGFwcD0iRU4iIGRiLWlkPSJ4dDJmYTVwZjF2dnB0aWV4cHZueHR3empzYTVmZXN0NXo1dngiPjU0
NjQ8L2tleT48L2ZvcmVpZ24ta2V5cz48cmVmLXR5cGUgbmFtZT0iSm91cm5hbCBBcnRpY2xlIj4x
NzwvcmVmLXR5cGU+PGNvbnRyaWJ1dG9ycz48YXV0aG9ycz48YXV0aG9yPk8mYXBvcztTdWxsaXZh
biwgQS4gSy48L2F1dGhvcj48YXV0aG9yPlJ1YmluLCBKLjwvYXV0aG9yPjxhdXRob3I+TnlhbWJv
c2UsIEouPC9hdXRob3I+PGF1dGhvcj5LdXpuaWssIEEuPC9hdXRob3I+PGF1dGhvcj5Db2hlbiwg
RC4gSi48L2F1dGhvcj48YXV0aG9yPlRob21wc29uLCBELjwvYXV0aG9yPjwvYXV0aG9ycz48L2Nv
bnRyaWJ1dG9ycz48YXV0aC1hZGRyZXNzPmkzIElubm92dXMsIE1lZGZvcmQsIE1hc3NhY2h1c2V0
dHMsIFVTQS4gYW15Lm9zdWxsaXZhbkBpM2lubm92dXMuY29tPC9hdXRoLWFkZHJlc3M+PHRpdGxl
cz48dGl0bGU+Q29zdCBlc3RpbWF0aW9uIG9mIGNhcmRpb3Zhc2N1bGFyIGRpc2Vhc2UgZXZlbnRz
IGluIHRoZSBVUzwvdGl0bGU+PHNlY29uZGFyeS10aXRsZT5QaGFybWFjb2Vjb25vbWljczwvc2Vj
b25kYXJ5LXRpdGxlPjxhbHQtdGl0bGU+UGhhcm1hY29FY29ub21pY3M8L2FsdC10aXRsZT48L3Rp
dGxlcz48cGVyaW9kaWNhbD48ZnVsbC10aXRsZT5QaGFybWFjb2Vjb25vbWljczwvZnVsbC10aXRs
ZT48YWJici0xPlBoYXJtYWNvRWNvbm9taWNzPC9hYmJyLTE+PC9wZXJpb2RpY2FsPjxhbHQtcGVy
aW9kaWNhbD48ZnVsbC10aXRsZT5QaGFybWFjb2Vjb25vbWljczwvZnVsbC10aXRsZT48YWJici0x
PlBoYXJtYWNvRWNvbm9taWNzPC9hYmJyLTE+PC9hbHQtcGVyaW9kaWNhbD48cGFnZXM+NjkzLTcw
NDwvcGFnZXM+PHZvbHVtZT4yOTwvdm9sdW1lPjxudW1iZXI+ODwvbnVtYmVyPjxlZGl0aW9uPjIw
MTEvMDUvMTk8L2VkaXRpb24+PGtleXdvcmRzPjxrZXl3b3JkPkFnZWQ8L2tleXdvcmQ+PGtleXdv
cmQ+Q2FyZGlvdmFzY3VsYXIgRGlzZWFzZXMvKmVjb25vbWljcy9waHlzaW9wYXRob2xvZ3k8L2tl
eXdvcmQ+PGtleXdvcmQ+KkNvc3Qgb2YgSWxsbmVzczwva2V5d29yZD48a2V5d29yZD5Dcm9zcy1T
ZWN0aW9uYWwgU3R1ZGllczwva2V5d29yZD48a2V5d29yZD5EYXRhYmFzZXMsIEZhY3R1YWw8L2tl
eXdvcmQ+PGtleXdvcmQ+RmVtYWxlPC9rZXl3b3JkPjxrZXl3b3JkPkhlYWx0aCBDYXJlIENvc3Rz
LypzdGF0aXN0aWNzICZhbXA7IG51bWVyaWNhbCBkYXRhPC9rZXl3b3JkPjxrZXl3b3JkPkhvc3Bp
dGFsIENvc3RzL3N0YXRpc3RpY3MgJmFtcDsgbnVtZXJpY2FsIGRhdGE8L2tleXdvcmQ+PGtleXdv
cmQ+SHVtYW5zPC9rZXl3b3JkPjxrZXl3b3JkPkxpbmVhciBNb2RlbHM8L2tleXdvcmQ+PGtleXdv
cmQ+TWFsZTwva2V5d29yZD48a2V5d29yZD5NYW5hZ2VkIENhcmUgUHJvZ3JhbXMvZWNvbm9taWNz
PC9rZXl3b3JkPjxrZXl3b3JkPk1pZGRsZSBBZ2VkPC9rZXl3b3JkPjxrZXl3b3JkPlByb3BlbnNp
dHkgU2NvcmU8L2tleXdvcmQ+PGtleXdvcmQ+UmVncmVzc2lvbiBBbmFseXNpczwva2V5d29yZD48
a2V5d29yZD5SZXRyb3NwZWN0aXZlIFN0dWRpZXM8L2tleXdvcmQ+PGtleXdvcmQ+VGltZSBGYWN0
b3JzPC9rZXl3b3JkPjxrZXl3b3JkPlVuaXRlZCBTdGF0ZXM8L2tleXdvcmQ+PC9rZXl3b3Jkcz48
ZGF0ZXM+PHllYXI+MjAxMTwveWVhcj48cHViLWRhdGVzPjxkYXRlPkF1ZzwvZGF0ZT48L3B1Yi1k
YXRlcz48L2RhdGVzPjxpc2JuPjExNzAtNzY5MDwvaXNibj48YWNjZXNzaW9uLW51bT4yMTU4NTIy
NjwvYWNjZXNzaW9uLW51bT48dXJscz48L3VybHM+PGVsZWN0cm9uaWMtcmVzb3VyY2UtbnVtPjEw
LjIxNjUvMTE1ODQ2MjAtMDAwMDAwMDAwLTAwMDAwPC9lbGVjdHJvbmljLXJlc291cmNlLW51bT48
cmVtb3RlLWRhdGFiYXNlLXByb3ZpZGVyPk5MTTwvcmVtb3RlLWRhdGFiYXNlLXByb3ZpZGVyPjxs
YW5ndWFnZT5lbmc8L2xhbmd1YWdlPjwvcmVjb3JkPjwvQ2l0ZT48L0VuZE5vdGU+AG==
</w:fldData>
              </w:fldChar>
            </w:r>
            <w:r w:rsidRPr="00B33378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instrText xml:space="preserve"> ADDIN EN.CITE </w:instrText>
            </w:r>
            <w:r w:rsidRPr="00B33378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fldChar w:fldCharType="begin">
                <w:fldData xml:space="preserve">PEVuZE5vdGU+PENpdGU+PEF1dGhvcj5PJmFwb3M7U3VsbGl2YW48L0F1dGhvcj48WWVhcj4yMDEx
PC9ZZWFyPjxSZWNOdW0+NTQ2NDwvUmVjTnVtPjxEaXNwbGF5VGV4dD5bMzldPC9EaXNwbGF5VGV4
dD48cmVjb3JkPjxyZWMtbnVtYmVyPjU0NjQ8L3JlYy1udW1iZXI+PGZvcmVpZ24ta2V5cz48a2V5
IGFwcD0iRU4iIGRiLWlkPSJ4dDJmYTVwZjF2dnB0aWV4cHZueHR3empzYTVmZXN0NXo1dngiPjU0
NjQ8L2tleT48L2ZvcmVpZ24ta2V5cz48cmVmLXR5cGUgbmFtZT0iSm91cm5hbCBBcnRpY2xlIj4x
NzwvcmVmLXR5cGU+PGNvbnRyaWJ1dG9ycz48YXV0aG9ycz48YXV0aG9yPk8mYXBvcztTdWxsaXZh
biwgQS4gSy48L2F1dGhvcj48YXV0aG9yPlJ1YmluLCBKLjwvYXV0aG9yPjxhdXRob3I+TnlhbWJv
c2UsIEouPC9hdXRob3I+PGF1dGhvcj5LdXpuaWssIEEuPC9hdXRob3I+PGF1dGhvcj5Db2hlbiwg
RC4gSi48L2F1dGhvcj48YXV0aG9yPlRob21wc29uLCBELjwvYXV0aG9yPjwvYXV0aG9ycz48L2Nv
bnRyaWJ1dG9ycz48YXV0aC1hZGRyZXNzPmkzIElubm92dXMsIE1lZGZvcmQsIE1hc3NhY2h1c2V0
dHMsIFVTQS4gYW15Lm9zdWxsaXZhbkBpM2lubm92dXMuY29tPC9hdXRoLWFkZHJlc3M+PHRpdGxl
cz48dGl0bGU+Q29zdCBlc3RpbWF0aW9uIG9mIGNhcmRpb3Zhc2N1bGFyIGRpc2Vhc2UgZXZlbnRz
IGluIHRoZSBVUzwvdGl0bGU+PHNlY29uZGFyeS10aXRsZT5QaGFybWFjb2Vjb25vbWljczwvc2Vj
b25kYXJ5LXRpdGxlPjxhbHQtdGl0bGU+UGhhcm1hY29FY29ub21pY3M8L2FsdC10aXRsZT48L3Rp
dGxlcz48cGVyaW9kaWNhbD48ZnVsbC10aXRsZT5QaGFybWFjb2Vjb25vbWljczwvZnVsbC10aXRs
ZT48YWJici0xPlBoYXJtYWNvRWNvbm9taWNzPC9hYmJyLTE+PC9wZXJpb2RpY2FsPjxhbHQtcGVy
aW9kaWNhbD48ZnVsbC10aXRsZT5QaGFybWFjb2Vjb25vbWljczwvZnVsbC10aXRsZT48YWJici0x
PlBoYXJtYWNvRWNvbm9taWNzPC9hYmJyLTE+PC9hbHQtcGVyaW9kaWNhbD48cGFnZXM+NjkzLTcw
NDwvcGFnZXM+PHZvbHVtZT4yOTwvdm9sdW1lPjxudW1iZXI+ODwvbnVtYmVyPjxlZGl0aW9uPjIw
MTEvMDUvMTk8L2VkaXRpb24+PGtleXdvcmRzPjxrZXl3b3JkPkFnZWQ8L2tleXdvcmQ+PGtleXdv
cmQ+Q2FyZGlvdmFzY3VsYXIgRGlzZWFzZXMvKmVjb25vbWljcy9waHlzaW9wYXRob2xvZ3k8L2tl
eXdvcmQ+PGtleXdvcmQ+KkNvc3Qgb2YgSWxsbmVzczwva2V5d29yZD48a2V5d29yZD5Dcm9zcy1T
ZWN0aW9uYWwgU3R1ZGllczwva2V5d29yZD48a2V5d29yZD5EYXRhYmFzZXMsIEZhY3R1YWw8L2tl
eXdvcmQ+PGtleXdvcmQ+RmVtYWxlPC9rZXl3b3JkPjxrZXl3b3JkPkhlYWx0aCBDYXJlIENvc3Rz
LypzdGF0aXN0aWNzICZhbXA7IG51bWVyaWNhbCBkYXRhPC9rZXl3b3JkPjxrZXl3b3JkPkhvc3Bp
dGFsIENvc3RzL3N0YXRpc3RpY3MgJmFtcDsgbnVtZXJpY2FsIGRhdGE8L2tleXdvcmQ+PGtleXdv
cmQ+SHVtYW5zPC9rZXl3b3JkPjxrZXl3b3JkPkxpbmVhciBNb2RlbHM8L2tleXdvcmQ+PGtleXdv
cmQ+TWFsZTwva2V5d29yZD48a2V5d29yZD5NYW5hZ2VkIENhcmUgUHJvZ3JhbXMvZWNvbm9taWNz
PC9rZXl3b3JkPjxrZXl3b3JkPk1pZGRsZSBBZ2VkPC9rZXl3b3JkPjxrZXl3b3JkPlByb3BlbnNp
dHkgU2NvcmU8L2tleXdvcmQ+PGtleXdvcmQ+UmVncmVzc2lvbiBBbmFseXNpczwva2V5d29yZD48
a2V5d29yZD5SZXRyb3NwZWN0aXZlIFN0dWRpZXM8L2tleXdvcmQ+PGtleXdvcmQ+VGltZSBGYWN0
b3JzPC9rZXl3b3JkPjxrZXl3b3JkPlVuaXRlZCBTdGF0ZXM8L2tleXdvcmQ+PC9rZXl3b3Jkcz48
ZGF0ZXM+PHllYXI+MjAxMTwveWVhcj48cHViLWRhdGVzPjxkYXRlPkF1ZzwvZGF0ZT48L3B1Yi1k
YXRlcz48L2RhdGVzPjxpc2JuPjExNzAtNzY5MDwvaXNibj48YWNjZXNzaW9uLW51bT4yMTU4NTIy
NjwvYWNjZXNzaW9uLW51bT48dXJscz48L3VybHM+PGVsZWN0cm9uaWMtcmVzb3VyY2UtbnVtPjEw
LjIxNjUvMTE1ODQ2MjAtMDAwMDAwMDAwLTAwMDAwPC9lbGVjdHJvbmljLXJlc291cmNlLW51bT48
cmVtb3RlLWRhdGFiYXNlLXByb3ZpZGVyPk5MTTwvcmVtb3RlLWRhdGFiYXNlLXByb3ZpZGVyPjxs
YW5ndWFnZT5lbmc8L2xhbmd1YWdlPjwvcmVjb3JkPjwvQ2l0ZT48L0VuZE5vdGU+AG==
</w:fldData>
              </w:fldChar>
            </w:r>
            <w:r w:rsidRPr="00B33378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instrText xml:space="preserve"> ADDIN EN.CITE.DATA </w:instrText>
            </w:r>
            <w:r w:rsidRPr="00B33378"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r>
            <w:r w:rsidRPr="00B33378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fldChar w:fldCharType="end"/>
            </w:r>
            <w:r w:rsidRPr="00B33378"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r>
            <w:r w:rsidRPr="00B33378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fldChar w:fldCharType="separate"/>
            </w:r>
            <w:r w:rsidRPr="00B33378">
              <w:rPr>
                <w:rFonts w:ascii="Times New Roman" w:hAnsi="Times New Roman" w:cs="Times New Roman"/>
                <w:noProof/>
                <w:color w:val="000000"/>
                <w:sz w:val="22"/>
                <w:szCs w:val="22"/>
              </w:rPr>
              <w:t>[</w:t>
            </w:r>
            <w:r w:rsidR="007216CF">
              <w:rPr>
                <w:rFonts w:ascii="Times New Roman" w:hAnsi="Times New Roman" w:cs="Times New Roman"/>
                <w:noProof/>
                <w:color w:val="000000"/>
                <w:sz w:val="22"/>
                <w:szCs w:val="22"/>
              </w:rPr>
              <w:t>11</w:t>
            </w:r>
            <w:r w:rsidRPr="00B33378">
              <w:rPr>
                <w:rFonts w:ascii="Times New Roman" w:hAnsi="Times New Roman" w:cs="Times New Roman"/>
                <w:noProof/>
                <w:color w:val="000000"/>
                <w:sz w:val="22"/>
                <w:szCs w:val="22"/>
              </w:rPr>
              <w:t>]</w:t>
            </w:r>
            <w:r w:rsidRPr="00B33378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fldChar w:fldCharType="end"/>
            </w:r>
          </w:p>
        </w:tc>
      </w:tr>
      <w:tr w:rsidR="00DB1D56" w:rsidRPr="00B33378" w:rsidTr="00772338">
        <w:trPr>
          <w:trHeight w:val="348"/>
        </w:trPr>
        <w:tc>
          <w:tcPr>
            <w:tcW w:w="3753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DB1D56" w:rsidRPr="00B33378" w:rsidRDefault="00DB1D56" w:rsidP="00772338">
            <w:pPr>
              <w:spacing w:after="40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B33378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 xml:space="preserve">     Fatal myocardial infarction</w:t>
            </w:r>
          </w:p>
        </w:tc>
        <w:tc>
          <w:tcPr>
            <w:tcW w:w="2586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DB1D56" w:rsidRPr="00B33378" w:rsidRDefault="00DB1D56" w:rsidP="00772338">
            <w:pPr>
              <w:spacing w:after="40"/>
              <w:jc w:val="center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B33378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18,129 (862.95)</w:t>
            </w:r>
          </w:p>
        </w:tc>
        <w:tc>
          <w:tcPr>
            <w:tcW w:w="1509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DB1D56" w:rsidRPr="00B33378" w:rsidRDefault="00DB1D56" w:rsidP="00772338">
            <w:pPr>
              <w:spacing w:after="40"/>
              <w:jc w:val="center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B33378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Gamma</w:t>
            </w:r>
          </w:p>
        </w:tc>
        <w:tc>
          <w:tcPr>
            <w:tcW w:w="2610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DB1D56" w:rsidRPr="00B33378" w:rsidRDefault="00DB1D56" w:rsidP="00772338">
            <w:pPr>
              <w:spacing w:after="40"/>
              <w:jc w:val="center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B33378">
              <w:rPr>
                <w:rFonts w:ascii="Times New Roman" w:hAnsi="Times New Roman" w:cs="Times New Roman"/>
                <w:color w:val="141215"/>
                <w:sz w:val="22"/>
                <w:szCs w:val="22"/>
              </w:rPr>
              <w:t>O’Sullivan et al.</w:t>
            </w:r>
            <w:r w:rsidRPr="00B33378">
              <w:rPr>
                <w:rFonts w:ascii="Times New Roman" w:hAnsi="Times New Roman" w:cs="Times New Roman"/>
                <w:color w:val="141215"/>
                <w:position w:val="8"/>
                <w:sz w:val="22"/>
                <w:szCs w:val="22"/>
              </w:rPr>
              <w:t xml:space="preserve"> </w:t>
            </w:r>
            <w:r w:rsidRPr="00B33378">
              <w:rPr>
                <w:rFonts w:ascii="Times New Roman" w:hAnsi="Times New Roman" w:cs="Times New Roman"/>
                <w:color w:val="141215"/>
                <w:sz w:val="22"/>
                <w:szCs w:val="22"/>
              </w:rPr>
              <w:t>2011</w:t>
            </w:r>
            <w:r w:rsidRPr="00B33378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fldChar w:fldCharType="begin">
                <w:fldData xml:space="preserve">PEVuZE5vdGU+PENpdGU+PEF1dGhvcj5PJmFwb3M7U3VsbGl2YW48L0F1dGhvcj48WWVhcj4yMDEx
PC9ZZWFyPjxSZWNOdW0+NTQ2NDwvUmVjTnVtPjxEaXNwbGF5VGV4dD5bMzldPC9EaXNwbGF5VGV4
dD48cmVjb3JkPjxyZWMtbnVtYmVyPjU0NjQ8L3JlYy1udW1iZXI+PGZvcmVpZ24ta2V5cz48a2V5
IGFwcD0iRU4iIGRiLWlkPSJ4dDJmYTVwZjF2dnB0aWV4cHZueHR3empzYTVmZXN0NXo1dngiPjU0
NjQ8L2tleT48L2ZvcmVpZ24ta2V5cz48cmVmLXR5cGUgbmFtZT0iSm91cm5hbCBBcnRpY2xlIj4x
NzwvcmVmLXR5cGU+PGNvbnRyaWJ1dG9ycz48YXV0aG9ycz48YXV0aG9yPk8mYXBvcztTdWxsaXZh
biwgQS4gSy48L2F1dGhvcj48YXV0aG9yPlJ1YmluLCBKLjwvYXV0aG9yPjxhdXRob3I+TnlhbWJv
c2UsIEouPC9hdXRob3I+PGF1dGhvcj5LdXpuaWssIEEuPC9hdXRob3I+PGF1dGhvcj5Db2hlbiwg
RC4gSi48L2F1dGhvcj48YXV0aG9yPlRob21wc29uLCBELjwvYXV0aG9yPjwvYXV0aG9ycz48L2Nv
bnRyaWJ1dG9ycz48YXV0aC1hZGRyZXNzPmkzIElubm92dXMsIE1lZGZvcmQsIE1hc3NhY2h1c2V0
dHMsIFVTQS4gYW15Lm9zdWxsaXZhbkBpM2lubm92dXMuY29tPC9hdXRoLWFkZHJlc3M+PHRpdGxl
cz48dGl0bGU+Q29zdCBlc3RpbWF0aW9uIG9mIGNhcmRpb3Zhc2N1bGFyIGRpc2Vhc2UgZXZlbnRz
IGluIHRoZSBVUzwvdGl0bGU+PHNlY29uZGFyeS10aXRsZT5QaGFybWFjb2Vjb25vbWljczwvc2Vj
b25kYXJ5LXRpdGxlPjxhbHQtdGl0bGU+UGhhcm1hY29FY29ub21pY3M8L2FsdC10aXRsZT48L3Rp
dGxlcz48cGVyaW9kaWNhbD48ZnVsbC10aXRsZT5QaGFybWFjb2Vjb25vbWljczwvZnVsbC10aXRs
ZT48YWJici0xPlBoYXJtYWNvRWNvbm9taWNzPC9hYmJyLTE+PC9wZXJpb2RpY2FsPjxhbHQtcGVy
aW9kaWNhbD48ZnVsbC10aXRsZT5QaGFybWFjb2Vjb25vbWljczwvZnVsbC10aXRsZT48YWJici0x
PlBoYXJtYWNvRWNvbm9taWNzPC9hYmJyLTE+PC9hbHQtcGVyaW9kaWNhbD48cGFnZXM+NjkzLTcw
NDwvcGFnZXM+PHZvbHVtZT4yOTwvdm9sdW1lPjxudW1iZXI+ODwvbnVtYmVyPjxlZGl0aW9uPjIw
MTEvMDUvMTk8L2VkaXRpb24+PGtleXdvcmRzPjxrZXl3b3JkPkFnZWQ8L2tleXdvcmQ+PGtleXdv
cmQ+Q2FyZGlvdmFzY3VsYXIgRGlzZWFzZXMvKmVjb25vbWljcy9waHlzaW9wYXRob2xvZ3k8L2tl
eXdvcmQ+PGtleXdvcmQ+KkNvc3Qgb2YgSWxsbmVzczwva2V5d29yZD48a2V5d29yZD5Dcm9zcy1T
ZWN0aW9uYWwgU3R1ZGllczwva2V5d29yZD48a2V5d29yZD5EYXRhYmFzZXMsIEZhY3R1YWw8L2tl
eXdvcmQ+PGtleXdvcmQ+RmVtYWxlPC9rZXl3b3JkPjxrZXl3b3JkPkhlYWx0aCBDYXJlIENvc3Rz
LypzdGF0aXN0aWNzICZhbXA7IG51bWVyaWNhbCBkYXRhPC9rZXl3b3JkPjxrZXl3b3JkPkhvc3Bp
dGFsIENvc3RzL3N0YXRpc3RpY3MgJmFtcDsgbnVtZXJpY2FsIGRhdGE8L2tleXdvcmQ+PGtleXdv
cmQ+SHVtYW5zPC9rZXl3b3JkPjxrZXl3b3JkPkxpbmVhciBNb2RlbHM8L2tleXdvcmQ+PGtleXdv
cmQ+TWFsZTwva2V5d29yZD48a2V5d29yZD5NYW5hZ2VkIENhcmUgUHJvZ3JhbXMvZWNvbm9taWNz
PC9rZXl3b3JkPjxrZXl3b3JkPk1pZGRsZSBBZ2VkPC9rZXl3b3JkPjxrZXl3b3JkPlByb3BlbnNp
dHkgU2NvcmU8L2tleXdvcmQ+PGtleXdvcmQ+UmVncmVzc2lvbiBBbmFseXNpczwva2V5d29yZD48
a2V5d29yZD5SZXRyb3NwZWN0aXZlIFN0dWRpZXM8L2tleXdvcmQ+PGtleXdvcmQ+VGltZSBGYWN0
b3JzPC9rZXl3b3JkPjxrZXl3b3JkPlVuaXRlZCBTdGF0ZXM8L2tleXdvcmQ+PC9rZXl3b3Jkcz48
ZGF0ZXM+PHllYXI+MjAxMTwveWVhcj48cHViLWRhdGVzPjxkYXRlPkF1ZzwvZGF0ZT48L3B1Yi1k
YXRlcz48L2RhdGVzPjxpc2JuPjExNzAtNzY5MDwvaXNibj48YWNjZXNzaW9uLW51bT4yMTU4NTIy
NjwvYWNjZXNzaW9uLW51bT48dXJscz48L3VybHM+PGVsZWN0cm9uaWMtcmVzb3VyY2UtbnVtPjEw
LjIxNjUvMTE1ODQ2MjAtMDAwMDAwMDAwLTAwMDAwPC9lbGVjdHJvbmljLXJlc291cmNlLW51bT48
cmVtb3RlLWRhdGFiYXNlLXByb3ZpZGVyPk5MTTwvcmVtb3RlLWRhdGFiYXNlLXByb3ZpZGVyPjxs
YW5ndWFnZT5lbmc8L2xhbmd1YWdlPjwvcmVjb3JkPjwvQ2l0ZT48L0VuZE5vdGU+AG==
</w:fldData>
              </w:fldChar>
            </w:r>
            <w:r w:rsidRPr="00B33378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instrText xml:space="preserve"> ADDIN EN.CITE </w:instrText>
            </w:r>
            <w:r w:rsidRPr="00B33378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fldChar w:fldCharType="begin">
                <w:fldData xml:space="preserve">PEVuZE5vdGU+PENpdGU+PEF1dGhvcj5PJmFwb3M7U3VsbGl2YW48L0F1dGhvcj48WWVhcj4yMDEx
PC9ZZWFyPjxSZWNOdW0+NTQ2NDwvUmVjTnVtPjxEaXNwbGF5VGV4dD5bMzldPC9EaXNwbGF5VGV4
dD48cmVjb3JkPjxyZWMtbnVtYmVyPjU0NjQ8L3JlYy1udW1iZXI+PGZvcmVpZ24ta2V5cz48a2V5
IGFwcD0iRU4iIGRiLWlkPSJ4dDJmYTVwZjF2dnB0aWV4cHZueHR3empzYTVmZXN0NXo1dngiPjU0
NjQ8L2tleT48L2ZvcmVpZ24ta2V5cz48cmVmLXR5cGUgbmFtZT0iSm91cm5hbCBBcnRpY2xlIj4x
NzwvcmVmLXR5cGU+PGNvbnRyaWJ1dG9ycz48YXV0aG9ycz48YXV0aG9yPk8mYXBvcztTdWxsaXZh
biwgQS4gSy48L2F1dGhvcj48YXV0aG9yPlJ1YmluLCBKLjwvYXV0aG9yPjxhdXRob3I+TnlhbWJv
c2UsIEouPC9hdXRob3I+PGF1dGhvcj5LdXpuaWssIEEuPC9hdXRob3I+PGF1dGhvcj5Db2hlbiwg
RC4gSi48L2F1dGhvcj48YXV0aG9yPlRob21wc29uLCBELjwvYXV0aG9yPjwvYXV0aG9ycz48L2Nv
bnRyaWJ1dG9ycz48YXV0aC1hZGRyZXNzPmkzIElubm92dXMsIE1lZGZvcmQsIE1hc3NhY2h1c2V0
dHMsIFVTQS4gYW15Lm9zdWxsaXZhbkBpM2lubm92dXMuY29tPC9hdXRoLWFkZHJlc3M+PHRpdGxl
cz48dGl0bGU+Q29zdCBlc3RpbWF0aW9uIG9mIGNhcmRpb3Zhc2N1bGFyIGRpc2Vhc2UgZXZlbnRz
IGluIHRoZSBVUzwvdGl0bGU+PHNlY29uZGFyeS10aXRsZT5QaGFybWFjb2Vjb25vbWljczwvc2Vj
b25kYXJ5LXRpdGxlPjxhbHQtdGl0bGU+UGhhcm1hY29FY29ub21pY3M8L2FsdC10aXRsZT48L3Rp
dGxlcz48cGVyaW9kaWNhbD48ZnVsbC10aXRsZT5QaGFybWFjb2Vjb25vbWljczwvZnVsbC10aXRs
ZT48YWJici0xPlBoYXJtYWNvRWNvbm9taWNzPC9hYmJyLTE+PC9wZXJpb2RpY2FsPjxhbHQtcGVy
aW9kaWNhbD48ZnVsbC10aXRsZT5QaGFybWFjb2Vjb25vbWljczwvZnVsbC10aXRsZT48YWJici0x
PlBoYXJtYWNvRWNvbm9taWNzPC9hYmJyLTE+PC9hbHQtcGVyaW9kaWNhbD48cGFnZXM+NjkzLTcw
NDwvcGFnZXM+PHZvbHVtZT4yOTwvdm9sdW1lPjxudW1iZXI+ODwvbnVtYmVyPjxlZGl0aW9uPjIw
MTEvMDUvMTk8L2VkaXRpb24+PGtleXdvcmRzPjxrZXl3b3JkPkFnZWQ8L2tleXdvcmQ+PGtleXdv
cmQ+Q2FyZGlvdmFzY3VsYXIgRGlzZWFzZXMvKmVjb25vbWljcy9waHlzaW9wYXRob2xvZ3k8L2tl
eXdvcmQ+PGtleXdvcmQ+KkNvc3Qgb2YgSWxsbmVzczwva2V5d29yZD48a2V5d29yZD5Dcm9zcy1T
ZWN0aW9uYWwgU3R1ZGllczwva2V5d29yZD48a2V5d29yZD5EYXRhYmFzZXMsIEZhY3R1YWw8L2tl
eXdvcmQ+PGtleXdvcmQ+RmVtYWxlPC9rZXl3b3JkPjxrZXl3b3JkPkhlYWx0aCBDYXJlIENvc3Rz
LypzdGF0aXN0aWNzICZhbXA7IG51bWVyaWNhbCBkYXRhPC9rZXl3b3JkPjxrZXl3b3JkPkhvc3Bp
dGFsIENvc3RzL3N0YXRpc3RpY3MgJmFtcDsgbnVtZXJpY2FsIGRhdGE8L2tleXdvcmQ+PGtleXdv
cmQ+SHVtYW5zPC9rZXl3b3JkPjxrZXl3b3JkPkxpbmVhciBNb2RlbHM8L2tleXdvcmQ+PGtleXdv
cmQ+TWFsZTwva2V5d29yZD48a2V5d29yZD5NYW5hZ2VkIENhcmUgUHJvZ3JhbXMvZWNvbm9taWNz
PC9rZXl3b3JkPjxrZXl3b3JkPk1pZGRsZSBBZ2VkPC9rZXl3b3JkPjxrZXl3b3JkPlByb3BlbnNp
dHkgU2NvcmU8L2tleXdvcmQ+PGtleXdvcmQ+UmVncmVzc2lvbiBBbmFseXNpczwva2V5d29yZD48
a2V5d29yZD5SZXRyb3NwZWN0aXZlIFN0dWRpZXM8L2tleXdvcmQ+PGtleXdvcmQ+VGltZSBGYWN0
b3JzPC9rZXl3b3JkPjxrZXl3b3JkPlVuaXRlZCBTdGF0ZXM8L2tleXdvcmQ+PC9rZXl3b3Jkcz48
ZGF0ZXM+PHllYXI+MjAxMTwveWVhcj48cHViLWRhdGVzPjxkYXRlPkF1ZzwvZGF0ZT48L3B1Yi1k
YXRlcz48L2RhdGVzPjxpc2JuPjExNzAtNzY5MDwvaXNibj48YWNjZXNzaW9uLW51bT4yMTU4NTIy
NjwvYWNjZXNzaW9uLW51bT48dXJscz48L3VybHM+PGVsZWN0cm9uaWMtcmVzb3VyY2UtbnVtPjEw
LjIxNjUvMTE1ODQ2MjAtMDAwMDAwMDAwLTAwMDAwPC9lbGVjdHJvbmljLXJlc291cmNlLW51bT48
cmVtb3RlLWRhdGFiYXNlLXByb3ZpZGVyPk5MTTwvcmVtb3RlLWRhdGFiYXNlLXByb3ZpZGVyPjxs
YW5ndWFnZT5lbmc8L2xhbmd1YWdlPjwvcmVjb3JkPjwvQ2l0ZT48L0VuZE5vdGU+AG==
</w:fldData>
              </w:fldChar>
            </w:r>
            <w:r w:rsidRPr="00B33378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instrText xml:space="preserve"> ADDIN EN.CITE.DATA </w:instrText>
            </w:r>
            <w:r w:rsidRPr="00B33378"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r>
            <w:r w:rsidRPr="00B33378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fldChar w:fldCharType="end"/>
            </w:r>
            <w:r w:rsidRPr="00B33378"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r>
            <w:r w:rsidRPr="00B33378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fldChar w:fldCharType="separate"/>
            </w:r>
            <w:r w:rsidRPr="00B33378">
              <w:rPr>
                <w:rFonts w:ascii="Times New Roman" w:hAnsi="Times New Roman" w:cs="Times New Roman"/>
                <w:noProof/>
                <w:color w:val="000000"/>
                <w:sz w:val="22"/>
                <w:szCs w:val="22"/>
              </w:rPr>
              <w:t>[</w:t>
            </w:r>
            <w:r w:rsidR="007216CF">
              <w:rPr>
                <w:rFonts w:ascii="Times New Roman" w:hAnsi="Times New Roman" w:cs="Times New Roman"/>
                <w:noProof/>
                <w:color w:val="000000"/>
                <w:sz w:val="22"/>
                <w:szCs w:val="22"/>
              </w:rPr>
              <w:t>11</w:t>
            </w:r>
            <w:r w:rsidRPr="00B33378">
              <w:rPr>
                <w:rFonts w:ascii="Times New Roman" w:hAnsi="Times New Roman" w:cs="Times New Roman"/>
                <w:noProof/>
                <w:color w:val="000000"/>
                <w:sz w:val="22"/>
                <w:szCs w:val="22"/>
              </w:rPr>
              <w:t>]</w:t>
            </w:r>
            <w:r w:rsidRPr="00B33378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fldChar w:fldCharType="end"/>
            </w:r>
          </w:p>
        </w:tc>
      </w:tr>
      <w:tr w:rsidR="00DB1D56" w:rsidRPr="00B33378" w:rsidTr="00772338">
        <w:trPr>
          <w:trHeight w:val="339"/>
        </w:trPr>
        <w:tc>
          <w:tcPr>
            <w:tcW w:w="3753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DB1D56" w:rsidRPr="00B33378" w:rsidRDefault="00DB1D56" w:rsidP="00772338">
            <w:pPr>
              <w:spacing w:after="40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B33378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lastRenderedPageBreak/>
              <w:t xml:space="preserve">     Nonfatal myocardial infarction</w:t>
            </w:r>
          </w:p>
        </w:tc>
        <w:tc>
          <w:tcPr>
            <w:tcW w:w="2586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DB1D56" w:rsidRPr="00B33378" w:rsidRDefault="00DB1D56" w:rsidP="00772338">
            <w:pPr>
              <w:spacing w:after="40"/>
              <w:jc w:val="center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B33378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65,334 (3,100)</w:t>
            </w:r>
          </w:p>
        </w:tc>
        <w:tc>
          <w:tcPr>
            <w:tcW w:w="1509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DB1D56" w:rsidRPr="00B33378" w:rsidRDefault="00DB1D56" w:rsidP="00772338">
            <w:pPr>
              <w:spacing w:after="40"/>
              <w:jc w:val="center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B33378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Gamma</w:t>
            </w:r>
          </w:p>
        </w:tc>
        <w:tc>
          <w:tcPr>
            <w:tcW w:w="2610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DB1D56" w:rsidRPr="00B33378" w:rsidRDefault="00DB1D56" w:rsidP="00772338">
            <w:pPr>
              <w:spacing w:after="40"/>
              <w:jc w:val="center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B33378">
              <w:rPr>
                <w:rFonts w:ascii="Times New Roman" w:hAnsi="Times New Roman" w:cs="Times New Roman"/>
                <w:color w:val="141215"/>
                <w:sz w:val="22"/>
                <w:szCs w:val="22"/>
              </w:rPr>
              <w:t>O’Sullivan et al.</w:t>
            </w:r>
            <w:r w:rsidRPr="00B33378">
              <w:rPr>
                <w:rFonts w:ascii="Times New Roman" w:hAnsi="Times New Roman" w:cs="Times New Roman"/>
                <w:color w:val="141215"/>
                <w:position w:val="8"/>
                <w:sz w:val="22"/>
                <w:szCs w:val="22"/>
              </w:rPr>
              <w:t xml:space="preserve"> </w:t>
            </w:r>
            <w:r w:rsidRPr="00B33378">
              <w:rPr>
                <w:rFonts w:ascii="Times New Roman" w:hAnsi="Times New Roman" w:cs="Times New Roman"/>
                <w:color w:val="141215"/>
                <w:sz w:val="22"/>
                <w:szCs w:val="22"/>
              </w:rPr>
              <w:t>2011</w:t>
            </w:r>
            <w:r w:rsidRPr="00B33378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fldChar w:fldCharType="begin">
                <w:fldData xml:space="preserve">PEVuZE5vdGU+PENpdGU+PEF1dGhvcj5PJmFwb3M7U3VsbGl2YW48L0F1dGhvcj48WWVhcj4yMDEx
PC9ZZWFyPjxSZWNOdW0+NTQ2NDwvUmVjTnVtPjxEaXNwbGF5VGV4dD5bMzldPC9EaXNwbGF5VGV4
dD48cmVjb3JkPjxyZWMtbnVtYmVyPjU0NjQ8L3JlYy1udW1iZXI+PGZvcmVpZ24ta2V5cz48a2V5
IGFwcD0iRU4iIGRiLWlkPSJ4dDJmYTVwZjF2dnB0aWV4cHZueHR3empzYTVmZXN0NXo1dngiPjU0
NjQ8L2tleT48L2ZvcmVpZ24ta2V5cz48cmVmLXR5cGUgbmFtZT0iSm91cm5hbCBBcnRpY2xlIj4x
NzwvcmVmLXR5cGU+PGNvbnRyaWJ1dG9ycz48YXV0aG9ycz48YXV0aG9yPk8mYXBvcztTdWxsaXZh
biwgQS4gSy48L2F1dGhvcj48YXV0aG9yPlJ1YmluLCBKLjwvYXV0aG9yPjxhdXRob3I+TnlhbWJv
c2UsIEouPC9hdXRob3I+PGF1dGhvcj5LdXpuaWssIEEuPC9hdXRob3I+PGF1dGhvcj5Db2hlbiwg
RC4gSi48L2F1dGhvcj48YXV0aG9yPlRob21wc29uLCBELjwvYXV0aG9yPjwvYXV0aG9ycz48L2Nv
bnRyaWJ1dG9ycz48YXV0aC1hZGRyZXNzPmkzIElubm92dXMsIE1lZGZvcmQsIE1hc3NhY2h1c2V0
dHMsIFVTQS4gYW15Lm9zdWxsaXZhbkBpM2lubm92dXMuY29tPC9hdXRoLWFkZHJlc3M+PHRpdGxl
cz48dGl0bGU+Q29zdCBlc3RpbWF0aW9uIG9mIGNhcmRpb3Zhc2N1bGFyIGRpc2Vhc2UgZXZlbnRz
IGluIHRoZSBVUzwvdGl0bGU+PHNlY29uZGFyeS10aXRsZT5QaGFybWFjb2Vjb25vbWljczwvc2Vj
b25kYXJ5LXRpdGxlPjxhbHQtdGl0bGU+UGhhcm1hY29FY29ub21pY3M8L2FsdC10aXRsZT48L3Rp
dGxlcz48cGVyaW9kaWNhbD48ZnVsbC10aXRsZT5QaGFybWFjb2Vjb25vbWljczwvZnVsbC10aXRs
ZT48YWJici0xPlBoYXJtYWNvRWNvbm9taWNzPC9hYmJyLTE+PC9wZXJpb2RpY2FsPjxhbHQtcGVy
aW9kaWNhbD48ZnVsbC10aXRsZT5QaGFybWFjb2Vjb25vbWljczwvZnVsbC10aXRsZT48YWJici0x
PlBoYXJtYWNvRWNvbm9taWNzPC9hYmJyLTE+PC9hbHQtcGVyaW9kaWNhbD48cGFnZXM+NjkzLTcw
NDwvcGFnZXM+PHZvbHVtZT4yOTwvdm9sdW1lPjxudW1iZXI+ODwvbnVtYmVyPjxlZGl0aW9uPjIw
MTEvMDUvMTk8L2VkaXRpb24+PGtleXdvcmRzPjxrZXl3b3JkPkFnZWQ8L2tleXdvcmQ+PGtleXdv
cmQ+Q2FyZGlvdmFzY3VsYXIgRGlzZWFzZXMvKmVjb25vbWljcy9waHlzaW9wYXRob2xvZ3k8L2tl
eXdvcmQ+PGtleXdvcmQ+KkNvc3Qgb2YgSWxsbmVzczwva2V5d29yZD48a2V5d29yZD5Dcm9zcy1T
ZWN0aW9uYWwgU3R1ZGllczwva2V5d29yZD48a2V5d29yZD5EYXRhYmFzZXMsIEZhY3R1YWw8L2tl
eXdvcmQ+PGtleXdvcmQ+RmVtYWxlPC9rZXl3b3JkPjxrZXl3b3JkPkhlYWx0aCBDYXJlIENvc3Rz
LypzdGF0aXN0aWNzICZhbXA7IG51bWVyaWNhbCBkYXRhPC9rZXl3b3JkPjxrZXl3b3JkPkhvc3Bp
dGFsIENvc3RzL3N0YXRpc3RpY3MgJmFtcDsgbnVtZXJpY2FsIGRhdGE8L2tleXdvcmQ+PGtleXdv
cmQ+SHVtYW5zPC9rZXl3b3JkPjxrZXl3b3JkPkxpbmVhciBNb2RlbHM8L2tleXdvcmQ+PGtleXdv
cmQ+TWFsZTwva2V5d29yZD48a2V5d29yZD5NYW5hZ2VkIENhcmUgUHJvZ3JhbXMvZWNvbm9taWNz
PC9rZXl3b3JkPjxrZXl3b3JkPk1pZGRsZSBBZ2VkPC9rZXl3b3JkPjxrZXl3b3JkPlByb3BlbnNp
dHkgU2NvcmU8L2tleXdvcmQ+PGtleXdvcmQ+UmVncmVzc2lvbiBBbmFseXNpczwva2V5d29yZD48
a2V5d29yZD5SZXRyb3NwZWN0aXZlIFN0dWRpZXM8L2tleXdvcmQ+PGtleXdvcmQ+VGltZSBGYWN0
b3JzPC9rZXl3b3JkPjxrZXl3b3JkPlVuaXRlZCBTdGF0ZXM8L2tleXdvcmQ+PC9rZXl3b3Jkcz48
ZGF0ZXM+PHllYXI+MjAxMTwveWVhcj48cHViLWRhdGVzPjxkYXRlPkF1ZzwvZGF0ZT48L3B1Yi1k
YXRlcz48L2RhdGVzPjxpc2JuPjExNzAtNzY5MDwvaXNibj48YWNjZXNzaW9uLW51bT4yMTU4NTIy
NjwvYWNjZXNzaW9uLW51bT48dXJscz48L3VybHM+PGVsZWN0cm9uaWMtcmVzb3VyY2UtbnVtPjEw
LjIxNjUvMTE1ODQ2MjAtMDAwMDAwMDAwLTAwMDAwPC9lbGVjdHJvbmljLXJlc291cmNlLW51bT48
cmVtb3RlLWRhdGFiYXNlLXByb3ZpZGVyPk5MTTwvcmVtb3RlLWRhdGFiYXNlLXByb3ZpZGVyPjxs
YW5ndWFnZT5lbmc8L2xhbmd1YWdlPjwvcmVjb3JkPjwvQ2l0ZT48L0VuZE5vdGU+AG==
</w:fldData>
              </w:fldChar>
            </w:r>
            <w:r w:rsidRPr="00B33378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instrText xml:space="preserve"> ADDIN EN.CITE </w:instrText>
            </w:r>
            <w:r w:rsidRPr="00B33378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fldChar w:fldCharType="begin">
                <w:fldData xml:space="preserve">PEVuZE5vdGU+PENpdGU+PEF1dGhvcj5PJmFwb3M7U3VsbGl2YW48L0F1dGhvcj48WWVhcj4yMDEx
PC9ZZWFyPjxSZWNOdW0+NTQ2NDwvUmVjTnVtPjxEaXNwbGF5VGV4dD5bMzldPC9EaXNwbGF5VGV4
dD48cmVjb3JkPjxyZWMtbnVtYmVyPjU0NjQ8L3JlYy1udW1iZXI+PGZvcmVpZ24ta2V5cz48a2V5
IGFwcD0iRU4iIGRiLWlkPSJ4dDJmYTVwZjF2dnB0aWV4cHZueHR3empzYTVmZXN0NXo1dngiPjU0
NjQ8L2tleT48L2ZvcmVpZ24ta2V5cz48cmVmLXR5cGUgbmFtZT0iSm91cm5hbCBBcnRpY2xlIj4x
NzwvcmVmLXR5cGU+PGNvbnRyaWJ1dG9ycz48YXV0aG9ycz48YXV0aG9yPk8mYXBvcztTdWxsaXZh
biwgQS4gSy48L2F1dGhvcj48YXV0aG9yPlJ1YmluLCBKLjwvYXV0aG9yPjxhdXRob3I+TnlhbWJv
c2UsIEouPC9hdXRob3I+PGF1dGhvcj5LdXpuaWssIEEuPC9hdXRob3I+PGF1dGhvcj5Db2hlbiwg
RC4gSi48L2F1dGhvcj48YXV0aG9yPlRob21wc29uLCBELjwvYXV0aG9yPjwvYXV0aG9ycz48L2Nv
bnRyaWJ1dG9ycz48YXV0aC1hZGRyZXNzPmkzIElubm92dXMsIE1lZGZvcmQsIE1hc3NhY2h1c2V0
dHMsIFVTQS4gYW15Lm9zdWxsaXZhbkBpM2lubm92dXMuY29tPC9hdXRoLWFkZHJlc3M+PHRpdGxl
cz48dGl0bGU+Q29zdCBlc3RpbWF0aW9uIG9mIGNhcmRpb3Zhc2N1bGFyIGRpc2Vhc2UgZXZlbnRz
IGluIHRoZSBVUzwvdGl0bGU+PHNlY29uZGFyeS10aXRsZT5QaGFybWFjb2Vjb25vbWljczwvc2Vj
b25kYXJ5LXRpdGxlPjxhbHQtdGl0bGU+UGhhcm1hY29FY29ub21pY3M8L2FsdC10aXRsZT48L3Rp
dGxlcz48cGVyaW9kaWNhbD48ZnVsbC10aXRsZT5QaGFybWFjb2Vjb25vbWljczwvZnVsbC10aXRs
ZT48YWJici0xPlBoYXJtYWNvRWNvbm9taWNzPC9hYmJyLTE+PC9wZXJpb2RpY2FsPjxhbHQtcGVy
aW9kaWNhbD48ZnVsbC10aXRsZT5QaGFybWFjb2Vjb25vbWljczwvZnVsbC10aXRsZT48YWJici0x
PlBoYXJtYWNvRWNvbm9taWNzPC9hYmJyLTE+PC9hbHQtcGVyaW9kaWNhbD48cGFnZXM+NjkzLTcw
NDwvcGFnZXM+PHZvbHVtZT4yOTwvdm9sdW1lPjxudW1iZXI+ODwvbnVtYmVyPjxlZGl0aW9uPjIw
MTEvMDUvMTk8L2VkaXRpb24+PGtleXdvcmRzPjxrZXl3b3JkPkFnZWQ8L2tleXdvcmQ+PGtleXdv
cmQ+Q2FyZGlvdmFzY3VsYXIgRGlzZWFzZXMvKmVjb25vbWljcy9waHlzaW9wYXRob2xvZ3k8L2tl
eXdvcmQ+PGtleXdvcmQ+KkNvc3Qgb2YgSWxsbmVzczwva2V5d29yZD48a2V5d29yZD5Dcm9zcy1T
ZWN0aW9uYWwgU3R1ZGllczwva2V5d29yZD48a2V5d29yZD5EYXRhYmFzZXMsIEZhY3R1YWw8L2tl
eXdvcmQ+PGtleXdvcmQ+RmVtYWxlPC9rZXl3b3JkPjxrZXl3b3JkPkhlYWx0aCBDYXJlIENvc3Rz
LypzdGF0aXN0aWNzICZhbXA7IG51bWVyaWNhbCBkYXRhPC9rZXl3b3JkPjxrZXl3b3JkPkhvc3Bp
dGFsIENvc3RzL3N0YXRpc3RpY3MgJmFtcDsgbnVtZXJpY2FsIGRhdGE8L2tleXdvcmQ+PGtleXdv
cmQ+SHVtYW5zPC9rZXl3b3JkPjxrZXl3b3JkPkxpbmVhciBNb2RlbHM8L2tleXdvcmQ+PGtleXdv
cmQ+TWFsZTwva2V5d29yZD48a2V5d29yZD5NYW5hZ2VkIENhcmUgUHJvZ3JhbXMvZWNvbm9taWNz
PC9rZXl3b3JkPjxrZXl3b3JkPk1pZGRsZSBBZ2VkPC9rZXl3b3JkPjxrZXl3b3JkPlByb3BlbnNp
dHkgU2NvcmU8L2tleXdvcmQ+PGtleXdvcmQ+UmVncmVzc2lvbiBBbmFseXNpczwva2V5d29yZD48
a2V5d29yZD5SZXRyb3NwZWN0aXZlIFN0dWRpZXM8L2tleXdvcmQ+PGtleXdvcmQ+VGltZSBGYWN0
b3JzPC9rZXl3b3JkPjxrZXl3b3JkPlVuaXRlZCBTdGF0ZXM8L2tleXdvcmQ+PC9rZXl3b3Jkcz48
ZGF0ZXM+PHllYXI+MjAxMTwveWVhcj48cHViLWRhdGVzPjxkYXRlPkF1ZzwvZGF0ZT48L3B1Yi1k
YXRlcz48L2RhdGVzPjxpc2JuPjExNzAtNzY5MDwvaXNibj48YWNjZXNzaW9uLW51bT4yMTU4NTIy
NjwvYWNjZXNzaW9uLW51bT48dXJscz48L3VybHM+PGVsZWN0cm9uaWMtcmVzb3VyY2UtbnVtPjEw
LjIxNjUvMTE1ODQ2MjAtMDAwMDAwMDAwLTAwMDAwPC9lbGVjdHJvbmljLXJlc291cmNlLW51bT48
cmVtb3RlLWRhdGFiYXNlLXByb3ZpZGVyPk5MTTwvcmVtb3RlLWRhdGFiYXNlLXByb3ZpZGVyPjxs
YW5ndWFnZT5lbmc8L2xhbmd1YWdlPjwvcmVjb3JkPjwvQ2l0ZT48L0VuZE5vdGU+AG==
</w:fldData>
              </w:fldChar>
            </w:r>
            <w:r w:rsidRPr="00B33378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instrText xml:space="preserve"> ADDIN EN.CITE.DATA </w:instrText>
            </w:r>
            <w:r w:rsidRPr="00B33378"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r>
            <w:r w:rsidRPr="00B33378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fldChar w:fldCharType="end"/>
            </w:r>
            <w:r w:rsidRPr="00B33378"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r>
            <w:r w:rsidRPr="00B33378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fldChar w:fldCharType="separate"/>
            </w:r>
            <w:r w:rsidRPr="00B33378">
              <w:rPr>
                <w:rFonts w:ascii="Times New Roman" w:hAnsi="Times New Roman" w:cs="Times New Roman"/>
                <w:noProof/>
                <w:color w:val="000000"/>
                <w:sz w:val="22"/>
                <w:szCs w:val="22"/>
              </w:rPr>
              <w:t>[</w:t>
            </w:r>
            <w:r w:rsidR="007216CF">
              <w:rPr>
                <w:rFonts w:ascii="Times New Roman" w:hAnsi="Times New Roman" w:cs="Times New Roman"/>
                <w:noProof/>
                <w:color w:val="000000"/>
                <w:sz w:val="22"/>
                <w:szCs w:val="22"/>
              </w:rPr>
              <w:t>11</w:t>
            </w:r>
            <w:r w:rsidRPr="00B33378">
              <w:rPr>
                <w:rFonts w:ascii="Times New Roman" w:hAnsi="Times New Roman" w:cs="Times New Roman"/>
                <w:noProof/>
                <w:color w:val="000000"/>
                <w:sz w:val="22"/>
                <w:szCs w:val="22"/>
              </w:rPr>
              <w:t>]</w:t>
            </w:r>
            <w:r w:rsidRPr="00B33378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fldChar w:fldCharType="end"/>
            </w:r>
          </w:p>
        </w:tc>
      </w:tr>
      <w:tr w:rsidR="00DB1D56" w:rsidRPr="00B33378" w:rsidTr="00772338">
        <w:trPr>
          <w:trHeight w:val="348"/>
        </w:trPr>
        <w:tc>
          <w:tcPr>
            <w:tcW w:w="3753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DB1D56" w:rsidRPr="00B33378" w:rsidRDefault="00DB1D56" w:rsidP="00772338">
            <w:pPr>
              <w:spacing w:after="40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B33378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 xml:space="preserve">     Angina</w:t>
            </w:r>
          </w:p>
        </w:tc>
        <w:tc>
          <w:tcPr>
            <w:tcW w:w="2586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DB1D56" w:rsidRPr="00B33378" w:rsidRDefault="00DB1D56" w:rsidP="00772338">
            <w:pPr>
              <w:spacing w:after="40"/>
              <w:jc w:val="center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B33378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30,607 (1,456)</w:t>
            </w:r>
          </w:p>
        </w:tc>
        <w:tc>
          <w:tcPr>
            <w:tcW w:w="1509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DB1D56" w:rsidRPr="00B33378" w:rsidRDefault="00DB1D56" w:rsidP="00772338">
            <w:pPr>
              <w:spacing w:after="40"/>
              <w:jc w:val="center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B33378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Gamma</w:t>
            </w:r>
          </w:p>
        </w:tc>
        <w:tc>
          <w:tcPr>
            <w:tcW w:w="2610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DB1D56" w:rsidRPr="00B33378" w:rsidRDefault="00DB1D56" w:rsidP="00772338">
            <w:pPr>
              <w:spacing w:after="40"/>
              <w:jc w:val="center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B33378">
              <w:rPr>
                <w:rFonts w:ascii="Times New Roman" w:hAnsi="Times New Roman" w:cs="Times New Roman"/>
                <w:color w:val="141215"/>
                <w:sz w:val="22"/>
                <w:szCs w:val="22"/>
              </w:rPr>
              <w:t>O’Sullivan et al.</w:t>
            </w:r>
            <w:r w:rsidRPr="00B33378">
              <w:rPr>
                <w:rFonts w:ascii="Times New Roman" w:hAnsi="Times New Roman" w:cs="Times New Roman"/>
                <w:color w:val="141215"/>
                <w:position w:val="8"/>
                <w:sz w:val="22"/>
                <w:szCs w:val="22"/>
              </w:rPr>
              <w:t xml:space="preserve"> </w:t>
            </w:r>
            <w:r w:rsidRPr="00B33378">
              <w:rPr>
                <w:rFonts w:ascii="Times New Roman" w:hAnsi="Times New Roman" w:cs="Times New Roman"/>
                <w:color w:val="141215"/>
                <w:sz w:val="22"/>
                <w:szCs w:val="22"/>
              </w:rPr>
              <w:t>2011</w:t>
            </w:r>
            <w:r w:rsidRPr="00B33378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fldChar w:fldCharType="begin">
                <w:fldData xml:space="preserve">PEVuZE5vdGU+PENpdGU+PEF1dGhvcj5PJmFwb3M7U3VsbGl2YW48L0F1dGhvcj48WWVhcj4yMDEx
PC9ZZWFyPjxSZWNOdW0+NTQ2NDwvUmVjTnVtPjxEaXNwbGF5VGV4dD5bMzldPC9EaXNwbGF5VGV4
dD48cmVjb3JkPjxyZWMtbnVtYmVyPjU0NjQ8L3JlYy1udW1iZXI+PGZvcmVpZ24ta2V5cz48a2V5
IGFwcD0iRU4iIGRiLWlkPSJ4dDJmYTVwZjF2dnB0aWV4cHZueHR3empzYTVmZXN0NXo1dngiPjU0
NjQ8L2tleT48L2ZvcmVpZ24ta2V5cz48cmVmLXR5cGUgbmFtZT0iSm91cm5hbCBBcnRpY2xlIj4x
NzwvcmVmLXR5cGU+PGNvbnRyaWJ1dG9ycz48YXV0aG9ycz48YXV0aG9yPk8mYXBvcztTdWxsaXZh
biwgQS4gSy48L2F1dGhvcj48YXV0aG9yPlJ1YmluLCBKLjwvYXV0aG9yPjxhdXRob3I+TnlhbWJv
c2UsIEouPC9hdXRob3I+PGF1dGhvcj5LdXpuaWssIEEuPC9hdXRob3I+PGF1dGhvcj5Db2hlbiwg
RC4gSi48L2F1dGhvcj48YXV0aG9yPlRob21wc29uLCBELjwvYXV0aG9yPjwvYXV0aG9ycz48L2Nv
bnRyaWJ1dG9ycz48YXV0aC1hZGRyZXNzPmkzIElubm92dXMsIE1lZGZvcmQsIE1hc3NhY2h1c2V0
dHMsIFVTQS4gYW15Lm9zdWxsaXZhbkBpM2lubm92dXMuY29tPC9hdXRoLWFkZHJlc3M+PHRpdGxl
cz48dGl0bGU+Q29zdCBlc3RpbWF0aW9uIG9mIGNhcmRpb3Zhc2N1bGFyIGRpc2Vhc2UgZXZlbnRz
IGluIHRoZSBVUzwvdGl0bGU+PHNlY29uZGFyeS10aXRsZT5QaGFybWFjb2Vjb25vbWljczwvc2Vj
b25kYXJ5LXRpdGxlPjxhbHQtdGl0bGU+UGhhcm1hY29FY29ub21pY3M8L2FsdC10aXRsZT48L3Rp
dGxlcz48cGVyaW9kaWNhbD48ZnVsbC10aXRsZT5QaGFybWFjb2Vjb25vbWljczwvZnVsbC10aXRs
ZT48YWJici0xPlBoYXJtYWNvRWNvbm9taWNzPC9hYmJyLTE+PC9wZXJpb2RpY2FsPjxhbHQtcGVy
aW9kaWNhbD48ZnVsbC10aXRsZT5QaGFybWFjb2Vjb25vbWljczwvZnVsbC10aXRsZT48YWJici0x
PlBoYXJtYWNvRWNvbm9taWNzPC9hYmJyLTE+PC9hbHQtcGVyaW9kaWNhbD48cGFnZXM+NjkzLTcw
NDwvcGFnZXM+PHZvbHVtZT4yOTwvdm9sdW1lPjxudW1iZXI+ODwvbnVtYmVyPjxlZGl0aW9uPjIw
MTEvMDUvMTk8L2VkaXRpb24+PGtleXdvcmRzPjxrZXl3b3JkPkFnZWQ8L2tleXdvcmQ+PGtleXdv
cmQ+Q2FyZGlvdmFzY3VsYXIgRGlzZWFzZXMvKmVjb25vbWljcy9waHlzaW9wYXRob2xvZ3k8L2tl
eXdvcmQ+PGtleXdvcmQ+KkNvc3Qgb2YgSWxsbmVzczwva2V5d29yZD48a2V5d29yZD5Dcm9zcy1T
ZWN0aW9uYWwgU3R1ZGllczwva2V5d29yZD48a2V5d29yZD5EYXRhYmFzZXMsIEZhY3R1YWw8L2tl
eXdvcmQ+PGtleXdvcmQ+RmVtYWxlPC9rZXl3b3JkPjxrZXl3b3JkPkhlYWx0aCBDYXJlIENvc3Rz
LypzdGF0aXN0aWNzICZhbXA7IG51bWVyaWNhbCBkYXRhPC9rZXl3b3JkPjxrZXl3b3JkPkhvc3Bp
dGFsIENvc3RzL3N0YXRpc3RpY3MgJmFtcDsgbnVtZXJpY2FsIGRhdGE8L2tleXdvcmQ+PGtleXdv
cmQ+SHVtYW5zPC9rZXl3b3JkPjxrZXl3b3JkPkxpbmVhciBNb2RlbHM8L2tleXdvcmQ+PGtleXdv
cmQ+TWFsZTwva2V5d29yZD48a2V5d29yZD5NYW5hZ2VkIENhcmUgUHJvZ3JhbXMvZWNvbm9taWNz
PC9rZXl3b3JkPjxrZXl3b3JkPk1pZGRsZSBBZ2VkPC9rZXl3b3JkPjxrZXl3b3JkPlByb3BlbnNp
dHkgU2NvcmU8L2tleXdvcmQ+PGtleXdvcmQ+UmVncmVzc2lvbiBBbmFseXNpczwva2V5d29yZD48
a2V5d29yZD5SZXRyb3NwZWN0aXZlIFN0dWRpZXM8L2tleXdvcmQ+PGtleXdvcmQ+VGltZSBGYWN0
b3JzPC9rZXl3b3JkPjxrZXl3b3JkPlVuaXRlZCBTdGF0ZXM8L2tleXdvcmQ+PC9rZXl3b3Jkcz48
ZGF0ZXM+PHllYXI+MjAxMTwveWVhcj48cHViLWRhdGVzPjxkYXRlPkF1ZzwvZGF0ZT48L3B1Yi1k
YXRlcz48L2RhdGVzPjxpc2JuPjExNzAtNzY5MDwvaXNibj48YWNjZXNzaW9uLW51bT4yMTU4NTIy
NjwvYWNjZXNzaW9uLW51bT48dXJscz48L3VybHM+PGVsZWN0cm9uaWMtcmVzb3VyY2UtbnVtPjEw
LjIxNjUvMTE1ODQ2MjAtMDAwMDAwMDAwLTAwMDAwPC9lbGVjdHJvbmljLXJlc291cmNlLW51bT48
cmVtb3RlLWRhdGFiYXNlLXByb3ZpZGVyPk5MTTwvcmVtb3RlLWRhdGFiYXNlLXByb3ZpZGVyPjxs
YW5ndWFnZT5lbmc8L2xhbmd1YWdlPjwvcmVjb3JkPjwvQ2l0ZT48L0VuZE5vdGU+AG==
</w:fldData>
              </w:fldChar>
            </w:r>
            <w:r w:rsidRPr="00B33378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instrText xml:space="preserve"> ADDIN EN.CITE </w:instrText>
            </w:r>
            <w:r w:rsidRPr="00B33378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fldChar w:fldCharType="begin">
                <w:fldData xml:space="preserve">PEVuZE5vdGU+PENpdGU+PEF1dGhvcj5PJmFwb3M7U3VsbGl2YW48L0F1dGhvcj48WWVhcj4yMDEx
PC9ZZWFyPjxSZWNOdW0+NTQ2NDwvUmVjTnVtPjxEaXNwbGF5VGV4dD5bMzldPC9EaXNwbGF5VGV4
dD48cmVjb3JkPjxyZWMtbnVtYmVyPjU0NjQ8L3JlYy1udW1iZXI+PGZvcmVpZ24ta2V5cz48a2V5
IGFwcD0iRU4iIGRiLWlkPSJ4dDJmYTVwZjF2dnB0aWV4cHZueHR3empzYTVmZXN0NXo1dngiPjU0
NjQ8L2tleT48L2ZvcmVpZ24ta2V5cz48cmVmLXR5cGUgbmFtZT0iSm91cm5hbCBBcnRpY2xlIj4x
NzwvcmVmLXR5cGU+PGNvbnRyaWJ1dG9ycz48YXV0aG9ycz48YXV0aG9yPk8mYXBvcztTdWxsaXZh
biwgQS4gSy48L2F1dGhvcj48YXV0aG9yPlJ1YmluLCBKLjwvYXV0aG9yPjxhdXRob3I+TnlhbWJv
c2UsIEouPC9hdXRob3I+PGF1dGhvcj5LdXpuaWssIEEuPC9hdXRob3I+PGF1dGhvcj5Db2hlbiwg
RC4gSi48L2F1dGhvcj48YXV0aG9yPlRob21wc29uLCBELjwvYXV0aG9yPjwvYXV0aG9ycz48L2Nv
bnRyaWJ1dG9ycz48YXV0aC1hZGRyZXNzPmkzIElubm92dXMsIE1lZGZvcmQsIE1hc3NhY2h1c2V0
dHMsIFVTQS4gYW15Lm9zdWxsaXZhbkBpM2lubm92dXMuY29tPC9hdXRoLWFkZHJlc3M+PHRpdGxl
cz48dGl0bGU+Q29zdCBlc3RpbWF0aW9uIG9mIGNhcmRpb3Zhc2N1bGFyIGRpc2Vhc2UgZXZlbnRz
IGluIHRoZSBVUzwvdGl0bGU+PHNlY29uZGFyeS10aXRsZT5QaGFybWFjb2Vjb25vbWljczwvc2Vj
b25kYXJ5LXRpdGxlPjxhbHQtdGl0bGU+UGhhcm1hY29FY29ub21pY3M8L2FsdC10aXRsZT48L3Rp
dGxlcz48cGVyaW9kaWNhbD48ZnVsbC10aXRsZT5QaGFybWFjb2Vjb25vbWljczwvZnVsbC10aXRs
ZT48YWJici0xPlBoYXJtYWNvRWNvbm9taWNzPC9hYmJyLTE+PC9wZXJpb2RpY2FsPjxhbHQtcGVy
aW9kaWNhbD48ZnVsbC10aXRsZT5QaGFybWFjb2Vjb25vbWljczwvZnVsbC10aXRsZT48YWJici0x
PlBoYXJtYWNvRWNvbm9taWNzPC9hYmJyLTE+PC9hbHQtcGVyaW9kaWNhbD48cGFnZXM+NjkzLTcw
NDwvcGFnZXM+PHZvbHVtZT4yOTwvdm9sdW1lPjxudW1iZXI+ODwvbnVtYmVyPjxlZGl0aW9uPjIw
MTEvMDUvMTk8L2VkaXRpb24+PGtleXdvcmRzPjxrZXl3b3JkPkFnZWQ8L2tleXdvcmQ+PGtleXdv
cmQ+Q2FyZGlvdmFzY3VsYXIgRGlzZWFzZXMvKmVjb25vbWljcy9waHlzaW9wYXRob2xvZ3k8L2tl
eXdvcmQ+PGtleXdvcmQ+KkNvc3Qgb2YgSWxsbmVzczwva2V5d29yZD48a2V5d29yZD5Dcm9zcy1T
ZWN0aW9uYWwgU3R1ZGllczwva2V5d29yZD48a2V5d29yZD5EYXRhYmFzZXMsIEZhY3R1YWw8L2tl
eXdvcmQ+PGtleXdvcmQ+RmVtYWxlPC9rZXl3b3JkPjxrZXl3b3JkPkhlYWx0aCBDYXJlIENvc3Rz
LypzdGF0aXN0aWNzICZhbXA7IG51bWVyaWNhbCBkYXRhPC9rZXl3b3JkPjxrZXl3b3JkPkhvc3Bp
dGFsIENvc3RzL3N0YXRpc3RpY3MgJmFtcDsgbnVtZXJpY2FsIGRhdGE8L2tleXdvcmQ+PGtleXdv
cmQ+SHVtYW5zPC9rZXl3b3JkPjxrZXl3b3JkPkxpbmVhciBNb2RlbHM8L2tleXdvcmQ+PGtleXdv
cmQ+TWFsZTwva2V5d29yZD48a2V5d29yZD5NYW5hZ2VkIENhcmUgUHJvZ3JhbXMvZWNvbm9taWNz
PC9rZXl3b3JkPjxrZXl3b3JkPk1pZGRsZSBBZ2VkPC9rZXl3b3JkPjxrZXl3b3JkPlByb3BlbnNp
dHkgU2NvcmU8L2tleXdvcmQ+PGtleXdvcmQ+UmVncmVzc2lvbiBBbmFseXNpczwva2V5d29yZD48
a2V5d29yZD5SZXRyb3NwZWN0aXZlIFN0dWRpZXM8L2tleXdvcmQ+PGtleXdvcmQ+VGltZSBGYWN0
b3JzPC9rZXl3b3JkPjxrZXl3b3JkPlVuaXRlZCBTdGF0ZXM8L2tleXdvcmQ+PC9rZXl3b3Jkcz48
ZGF0ZXM+PHllYXI+MjAxMTwveWVhcj48cHViLWRhdGVzPjxkYXRlPkF1ZzwvZGF0ZT48L3B1Yi1k
YXRlcz48L2RhdGVzPjxpc2JuPjExNzAtNzY5MDwvaXNibj48YWNjZXNzaW9uLW51bT4yMTU4NTIy
NjwvYWNjZXNzaW9uLW51bT48dXJscz48L3VybHM+PGVsZWN0cm9uaWMtcmVzb3VyY2UtbnVtPjEw
LjIxNjUvMTE1ODQ2MjAtMDAwMDAwMDAwLTAwMDAwPC9lbGVjdHJvbmljLXJlc291cmNlLW51bT48
cmVtb3RlLWRhdGFiYXNlLXByb3ZpZGVyPk5MTTwvcmVtb3RlLWRhdGFiYXNlLXByb3ZpZGVyPjxs
YW5ndWFnZT5lbmc8L2xhbmd1YWdlPjwvcmVjb3JkPjwvQ2l0ZT48L0VuZE5vdGU+AG==
</w:fldData>
              </w:fldChar>
            </w:r>
            <w:r w:rsidRPr="00B33378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instrText xml:space="preserve"> ADDIN EN.CITE.DATA </w:instrText>
            </w:r>
            <w:r w:rsidRPr="00B33378"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r>
            <w:r w:rsidRPr="00B33378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fldChar w:fldCharType="end"/>
            </w:r>
            <w:r w:rsidRPr="00B33378"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r>
            <w:r w:rsidRPr="00B33378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fldChar w:fldCharType="separate"/>
            </w:r>
            <w:r w:rsidRPr="00B33378">
              <w:rPr>
                <w:rFonts w:ascii="Times New Roman" w:hAnsi="Times New Roman" w:cs="Times New Roman"/>
                <w:noProof/>
                <w:color w:val="000000"/>
                <w:sz w:val="22"/>
                <w:szCs w:val="22"/>
              </w:rPr>
              <w:t>[</w:t>
            </w:r>
            <w:r w:rsidR="007216CF">
              <w:rPr>
                <w:rFonts w:ascii="Times New Roman" w:hAnsi="Times New Roman" w:cs="Times New Roman"/>
                <w:noProof/>
                <w:color w:val="000000"/>
                <w:sz w:val="22"/>
                <w:szCs w:val="22"/>
              </w:rPr>
              <w:t>11</w:t>
            </w:r>
            <w:r w:rsidRPr="00B33378">
              <w:rPr>
                <w:rFonts w:ascii="Times New Roman" w:hAnsi="Times New Roman" w:cs="Times New Roman"/>
                <w:noProof/>
                <w:color w:val="000000"/>
                <w:sz w:val="22"/>
                <w:szCs w:val="22"/>
              </w:rPr>
              <w:t>]</w:t>
            </w:r>
            <w:r w:rsidRPr="00B33378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fldChar w:fldCharType="end"/>
            </w:r>
          </w:p>
        </w:tc>
      </w:tr>
      <w:tr w:rsidR="00DB1D56" w:rsidRPr="00B33378" w:rsidTr="00772338">
        <w:trPr>
          <w:trHeight w:val="348"/>
        </w:trPr>
        <w:tc>
          <w:tcPr>
            <w:tcW w:w="3753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DB1D56" w:rsidRPr="00B33378" w:rsidRDefault="00DB1D56" w:rsidP="00772338">
            <w:pPr>
              <w:spacing w:after="40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B33378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 xml:space="preserve">     Fatal stroke</w:t>
            </w:r>
          </w:p>
        </w:tc>
        <w:tc>
          <w:tcPr>
            <w:tcW w:w="2586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DB1D56" w:rsidRPr="00B33378" w:rsidRDefault="00DB1D56" w:rsidP="00772338">
            <w:pPr>
              <w:spacing w:after="40"/>
              <w:jc w:val="center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B33378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11,183 (532.35)</w:t>
            </w:r>
          </w:p>
        </w:tc>
        <w:tc>
          <w:tcPr>
            <w:tcW w:w="1509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DB1D56" w:rsidRPr="00B33378" w:rsidRDefault="00DB1D56" w:rsidP="00772338">
            <w:pPr>
              <w:spacing w:after="40"/>
              <w:jc w:val="center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B33378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Gamma</w:t>
            </w:r>
          </w:p>
        </w:tc>
        <w:tc>
          <w:tcPr>
            <w:tcW w:w="2610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DB1D56" w:rsidRPr="00B33378" w:rsidRDefault="00DB1D56" w:rsidP="00772338">
            <w:pPr>
              <w:spacing w:after="40"/>
              <w:jc w:val="center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B33378">
              <w:rPr>
                <w:rFonts w:ascii="Times New Roman" w:hAnsi="Times New Roman" w:cs="Times New Roman"/>
                <w:color w:val="141215"/>
                <w:sz w:val="22"/>
                <w:szCs w:val="22"/>
              </w:rPr>
              <w:t>O’Sullivan et al.</w:t>
            </w:r>
            <w:r w:rsidRPr="00B33378">
              <w:rPr>
                <w:rFonts w:ascii="Times New Roman" w:hAnsi="Times New Roman" w:cs="Times New Roman"/>
                <w:color w:val="141215"/>
                <w:position w:val="8"/>
                <w:sz w:val="22"/>
                <w:szCs w:val="22"/>
              </w:rPr>
              <w:t xml:space="preserve"> </w:t>
            </w:r>
            <w:r w:rsidRPr="00B33378">
              <w:rPr>
                <w:rFonts w:ascii="Times New Roman" w:hAnsi="Times New Roman" w:cs="Times New Roman"/>
                <w:color w:val="141215"/>
                <w:sz w:val="22"/>
                <w:szCs w:val="22"/>
              </w:rPr>
              <w:t>2011</w:t>
            </w:r>
            <w:r w:rsidRPr="00B33378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fldChar w:fldCharType="begin">
                <w:fldData xml:space="preserve">PEVuZE5vdGU+PENpdGU+PEF1dGhvcj5PJmFwb3M7U3VsbGl2YW48L0F1dGhvcj48WWVhcj4yMDEx
PC9ZZWFyPjxSZWNOdW0+NTQ2NDwvUmVjTnVtPjxEaXNwbGF5VGV4dD5bMzldPC9EaXNwbGF5VGV4
dD48cmVjb3JkPjxyZWMtbnVtYmVyPjU0NjQ8L3JlYy1udW1iZXI+PGZvcmVpZ24ta2V5cz48a2V5
IGFwcD0iRU4iIGRiLWlkPSJ4dDJmYTVwZjF2dnB0aWV4cHZueHR3empzYTVmZXN0NXo1dngiPjU0
NjQ8L2tleT48L2ZvcmVpZ24ta2V5cz48cmVmLXR5cGUgbmFtZT0iSm91cm5hbCBBcnRpY2xlIj4x
NzwvcmVmLXR5cGU+PGNvbnRyaWJ1dG9ycz48YXV0aG9ycz48YXV0aG9yPk8mYXBvcztTdWxsaXZh
biwgQS4gSy48L2F1dGhvcj48YXV0aG9yPlJ1YmluLCBKLjwvYXV0aG9yPjxhdXRob3I+TnlhbWJv
c2UsIEouPC9hdXRob3I+PGF1dGhvcj5LdXpuaWssIEEuPC9hdXRob3I+PGF1dGhvcj5Db2hlbiwg
RC4gSi48L2F1dGhvcj48YXV0aG9yPlRob21wc29uLCBELjwvYXV0aG9yPjwvYXV0aG9ycz48L2Nv
bnRyaWJ1dG9ycz48YXV0aC1hZGRyZXNzPmkzIElubm92dXMsIE1lZGZvcmQsIE1hc3NhY2h1c2V0
dHMsIFVTQS4gYW15Lm9zdWxsaXZhbkBpM2lubm92dXMuY29tPC9hdXRoLWFkZHJlc3M+PHRpdGxl
cz48dGl0bGU+Q29zdCBlc3RpbWF0aW9uIG9mIGNhcmRpb3Zhc2N1bGFyIGRpc2Vhc2UgZXZlbnRz
IGluIHRoZSBVUzwvdGl0bGU+PHNlY29uZGFyeS10aXRsZT5QaGFybWFjb2Vjb25vbWljczwvc2Vj
b25kYXJ5LXRpdGxlPjxhbHQtdGl0bGU+UGhhcm1hY29FY29ub21pY3M8L2FsdC10aXRsZT48L3Rp
dGxlcz48cGVyaW9kaWNhbD48ZnVsbC10aXRsZT5QaGFybWFjb2Vjb25vbWljczwvZnVsbC10aXRs
ZT48YWJici0xPlBoYXJtYWNvRWNvbm9taWNzPC9hYmJyLTE+PC9wZXJpb2RpY2FsPjxhbHQtcGVy
aW9kaWNhbD48ZnVsbC10aXRsZT5QaGFybWFjb2Vjb25vbWljczwvZnVsbC10aXRsZT48YWJici0x
PlBoYXJtYWNvRWNvbm9taWNzPC9hYmJyLTE+PC9hbHQtcGVyaW9kaWNhbD48cGFnZXM+NjkzLTcw
NDwvcGFnZXM+PHZvbHVtZT4yOTwvdm9sdW1lPjxudW1iZXI+ODwvbnVtYmVyPjxlZGl0aW9uPjIw
MTEvMDUvMTk8L2VkaXRpb24+PGtleXdvcmRzPjxrZXl3b3JkPkFnZWQ8L2tleXdvcmQ+PGtleXdv
cmQ+Q2FyZGlvdmFzY3VsYXIgRGlzZWFzZXMvKmVjb25vbWljcy9waHlzaW9wYXRob2xvZ3k8L2tl
eXdvcmQ+PGtleXdvcmQ+KkNvc3Qgb2YgSWxsbmVzczwva2V5d29yZD48a2V5d29yZD5Dcm9zcy1T
ZWN0aW9uYWwgU3R1ZGllczwva2V5d29yZD48a2V5d29yZD5EYXRhYmFzZXMsIEZhY3R1YWw8L2tl
eXdvcmQ+PGtleXdvcmQ+RmVtYWxlPC9rZXl3b3JkPjxrZXl3b3JkPkhlYWx0aCBDYXJlIENvc3Rz
LypzdGF0aXN0aWNzICZhbXA7IG51bWVyaWNhbCBkYXRhPC9rZXl3b3JkPjxrZXl3b3JkPkhvc3Bp
dGFsIENvc3RzL3N0YXRpc3RpY3MgJmFtcDsgbnVtZXJpY2FsIGRhdGE8L2tleXdvcmQ+PGtleXdv
cmQ+SHVtYW5zPC9rZXl3b3JkPjxrZXl3b3JkPkxpbmVhciBNb2RlbHM8L2tleXdvcmQ+PGtleXdv
cmQ+TWFsZTwva2V5d29yZD48a2V5d29yZD5NYW5hZ2VkIENhcmUgUHJvZ3JhbXMvZWNvbm9taWNz
PC9rZXl3b3JkPjxrZXl3b3JkPk1pZGRsZSBBZ2VkPC9rZXl3b3JkPjxrZXl3b3JkPlByb3BlbnNp
dHkgU2NvcmU8L2tleXdvcmQ+PGtleXdvcmQ+UmVncmVzc2lvbiBBbmFseXNpczwva2V5d29yZD48
a2V5d29yZD5SZXRyb3NwZWN0aXZlIFN0dWRpZXM8L2tleXdvcmQ+PGtleXdvcmQ+VGltZSBGYWN0
b3JzPC9rZXl3b3JkPjxrZXl3b3JkPlVuaXRlZCBTdGF0ZXM8L2tleXdvcmQ+PC9rZXl3b3Jkcz48
ZGF0ZXM+PHllYXI+MjAxMTwveWVhcj48cHViLWRhdGVzPjxkYXRlPkF1ZzwvZGF0ZT48L3B1Yi1k
YXRlcz48L2RhdGVzPjxpc2JuPjExNzAtNzY5MDwvaXNibj48YWNjZXNzaW9uLW51bT4yMTU4NTIy
NjwvYWNjZXNzaW9uLW51bT48dXJscz48L3VybHM+PGVsZWN0cm9uaWMtcmVzb3VyY2UtbnVtPjEw
LjIxNjUvMTE1ODQ2MjAtMDAwMDAwMDAwLTAwMDAwPC9lbGVjdHJvbmljLXJlc291cmNlLW51bT48
cmVtb3RlLWRhdGFiYXNlLXByb3ZpZGVyPk5MTTwvcmVtb3RlLWRhdGFiYXNlLXByb3ZpZGVyPjxs
YW5ndWFnZT5lbmc8L2xhbmd1YWdlPjwvcmVjb3JkPjwvQ2l0ZT48L0VuZE5vdGU+AG==
</w:fldData>
              </w:fldChar>
            </w:r>
            <w:r w:rsidRPr="00B33378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instrText xml:space="preserve"> ADDIN EN.CITE </w:instrText>
            </w:r>
            <w:r w:rsidRPr="00B33378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fldChar w:fldCharType="begin">
                <w:fldData xml:space="preserve">PEVuZE5vdGU+PENpdGU+PEF1dGhvcj5PJmFwb3M7U3VsbGl2YW48L0F1dGhvcj48WWVhcj4yMDEx
PC9ZZWFyPjxSZWNOdW0+NTQ2NDwvUmVjTnVtPjxEaXNwbGF5VGV4dD5bMzldPC9EaXNwbGF5VGV4
dD48cmVjb3JkPjxyZWMtbnVtYmVyPjU0NjQ8L3JlYy1udW1iZXI+PGZvcmVpZ24ta2V5cz48a2V5
IGFwcD0iRU4iIGRiLWlkPSJ4dDJmYTVwZjF2dnB0aWV4cHZueHR3empzYTVmZXN0NXo1dngiPjU0
NjQ8L2tleT48L2ZvcmVpZ24ta2V5cz48cmVmLXR5cGUgbmFtZT0iSm91cm5hbCBBcnRpY2xlIj4x
NzwvcmVmLXR5cGU+PGNvbnRyaWJ1dG9ycz48YXV0aG9ycz48YXV0aG9yPk8mYXBvcztTdWxsaXZh
biwgQS4gSy48L2F1dGhvcj48YXV0aG9yPlJ1YmluLCBKLjwvYXV0aG9yPjxhdXRob3I+TnlhbWJv
c2UsIEouPC9hdXRob3I+PGF1dGhvcj5LdXpuaWssIEEuPC9hdXRob3I+PGF1dGhvcj5Db2hlbiwg
RC4gSi48L2F1dGhvcj48YXV0aG9yPlRob21wc29uLCBELjwvYXV0aG9yPjwvYXV0aG9ycz48L2Nv
bnRyaWJ1dG9ycz48YXV0aC1hZGRyZXNzPmkzIElubm92dXMsIE1lZGZvcmQsIE1hc3NhY2h1c2V0
dHMsIFVTQS4gYW15Lm9zdWxsaXZhbkBpM2lubm92dXMuY29tPC9hdXRoLWFkZHJlc3M+PHRpdGxl
cz48dGl0bGU+Q29zdCBlc3RpbWF0aW9uIG9mIGNhcmRpb3Zhc2N1bGFyIGRpc2Vhc2UgZXZlbnRz
IGluIHRoZSBVUzwvdGl0bGU+PHNlY29uZGFyeS10aXRsZT5QaGFybWFjb2Vjb25vbWljczwvc2Vj
b25kYXJ5LXRpdGxlPjxhbHQtdGl0bGU+UGhhcm1hY29FY29ub21pY3M8L2FsdC10aXRsZT48L3Rp
dGxlcz48cGVyaW9kaWNhbD48ZnVsbC10aXRsZT5QaGFybWFjb2Vjb25vbWljczwvZnVsbC10aXRs
ZT48YWJici0xPlBoYXJtYWNvRWNvbm9taWNzPC9hYmJyLTE+PC9wZXJpb2RpY2FsPjxhbHQtcGVy
aW9kaWNhbD48ZnVsbC10aXRsZT5QaGFybWFjb2Vjb25vbWljczwvZnVsbC10aXRsZT48YWJici0x
PlBoYXJtYWNvRWNvbm9taWNzPC9hYmJyLTE+PC9hbHQtcGVyaW9kaWNhbD48cGFnZXM+NjkzLTcw
NDwvcGFnZXM+PHZvbHVtZT4yOTwvdm9sdW1lPjxudW1iZXI+ODwvbnVtYmVyPjxlZGl0aW9uPjIw
MTEvMDUvMTk8L2VkaXRpb24+PGtleXdvcmRzPjxrZXl3b3JkPkFnZWQ8L2tleXdvcmQ+PGtleXdv
cmQ+Q2FyZGlvdmFzY3VsYXIgRGlzZWFzZXMvKmVjb25vbWljcy9waHlzaW9wYXRob2xvZ3k8L2tl
eXdvcmQ+PGtleXdvcmQ+KkNvc3Qgb2YgSWxsbmVzczwva2V5d29yZD48a2V5d29yZD5Dcm9zcy1T
ZWN0aW9uYWwgU3R1ZGllczwva2V5d29yZD48a2V5d29yZD5EYXRhYmFzZXMsIEZhY3R1YWw8L2tl
eXdvcmQ+PGtleXdvcmQ+RmVtYWxlPC9rZXl3b3JkPjxrZXl3b3JkPkhlYWx0aCBDYXJlIENvc3Rz
LypzdGF0aXN0aWNzICZhbXA7IG51bWVyaWNhbCBkYXRhPC9rZXl3b3JkPjxrZXl3b3JkPkhvc3Bp
dGFsIENvc3RzL3N0YXRpc3RpY3MgJmFtcDsgbnVtZXJpY2FsIGRhdGE8L2tleXdvcmQ+PGtleXdv
cmQ+SHVtYW5zPC9rZXl3b3JkPjxrZXl3b3JkPkxpbmVhciBNb2RlbHM8L2tleXdvcmQ+PGtleXdv
cmQ+TWFsZTwva2V5d29yZD48a2V5d29yZD5NYW5hZ2VkIENhcmUgUHJvZ3JhbXMvZWNvbm9taWNz
PC9rZXl3b3JkPjxrZXl3b3JkPk1pZGRsZSBBZ2VkPC9rZXl3b3JkPjxrZXl3b3JkPlByb3BlbnNp
dHkgU2NvcmU8L2tleXdvcmQ+PGtleXdvcmQ+UmVncmVzc2lvbiBBbmFseXNpczwva2V5d29yZD48
a2V5d29yZD5SZXRyb3NwZWN0aXZlIFN0dWRpZXM8L2tleXdvcmQ+PGtleXdvcmQ+VGltZSBGYWN0
b3JzPC9rZXl3b3JkPjxrZXl3b3JkPlVuaXRlZCBTdGF0ZXM8L2tleXdvcmQ+PC9rZXl3b3Jkcz48
ZGF0ZXM+PHllYXI+MjAxMTwveWVhcj48cHViLWRhdGVzPjxkYXRlPkF1ZzwvZGF0ZT48L3B1Yi1k
YXRlcz48L2RhdGVzPjxpc2JuPjExNzAtNzY5MDwvaXNibj48YWNjZXNzaW9uLW51bT4yMTU4NTIy
NjwvYWNjZXNzaW9uLW51bT48dXJscz48L3VybHM+PGVsZWN0cm9uaWMtcmVzb3VyY2UtbnVtPjEw
LjIxNjUvMTE1ODQ2MjAtMDAwMDAwMDAwLTAwMDAwPC9lbGVjdHJvbmljLXJlc291cmNlLW51bT48
cmVtb3RlLWRhdGFiYXNlLXByb3ZpZGVyPk5MTTwvcmVtb3RlLWRhdGFiYXNlLXByb3ZpZGVyPjxs
YW5ndWFnZT5lbmc8L2xhbmd1YWdlPjwvcmVjb3JkPjwvQ2l0ZT48L0VuZE5vdGU+AG==
</w:fldData>
              </w:fldChar>
            </w:r>
            <w:r w:rsidRPr="00B33378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instrText xml:space="preserve"> ADDIN EN.CITE.DATA </w:instrText>
            </w:r>
            <w:r w:rsidRPr="00B33378"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r>
            <w:r w:rsidRPr="00B33378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fldChar w:fldCharType="end"/>
            </w:r>
            <w:r w:rsidRPr="00B33378"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r>
            <w:r w:rsidRPr="00B33378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fldChar w:fldCharType="separate"/>
            </w:r>
            <w:r w:rsidRPr="00B33378">
              <w:rPr>
                <w:rFonts w:ascii="Times New Roman" w:hAnsi="Times New Roman" w:cs="Times New Roman"/>
                <w:noProof/>
                <w:color w:val="000000"/>
                <w:sz w:val="22"/>
                <w:szCs w:val="22"/>
              </w:rPr>
              <w:t>[</w:t>
            </w:r>
            <w:r w:rsidR="007216CF">
              <w:rPr>
                <w:rFonts w:ascii="Times New Roman" w:hAnsi="Times New Roman" w:cs="Times New Roman"/>
                <w:noProof/>
                <w:color w:val="000000"/>
                <w:sz w:val="22"/>
                <w:szCs w:val="22"/>
              </w:rPr>
              <w:t>11</w:t>
            </w:r>
            <w:r w:rsidRPr="00B33378">
              <w:rPr>
                <w:rFonts w:ascii="Times New Roman" w:hAnsi="Times New Roman" w:cs="Times New Roman"/>
                <w:noProof/>
                <w:color w:val="000000"/>
                <w:sz w:val="22"/>
                <w:szCs w:val="22"/>
              </w:rPr>
              <w:t>]</w:t>
            </w:r>
            <w:r w:rsidRPr="00B33378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fldChar w:fldCharType="end"/>
            </w:r>
          </w:p>
        </w:tc>
      </w:tr>
      <w:tr w:rsidR="00DB1D56" w:rsidRPr="00B33378" w:rsidTr="00772338">
        <w:trPr>
          <w:trHeight w:val="356"/>
        </w:trPr>
        <w:tc>
          <w:tcPr>
            <w:tcW w:w="3753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DB1D56" w:rsidRPr="00B33378" w:rsidRDefault="00DB1D56" w:rsidP="00772338">
            <w:pPr>
              <w:spacing w:after="40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B33378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 xml:space="preserve">     Nonfatal stroke</w:t>
            </w:r>
          </w:p>
        </w:tc>
        <w:tc>
          <w:tcPr>
            <w:tcW w:w="2586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DB1D56" w:rsidRPr="00B33378" w:rsidRDefault="00DB1D56" w:rsidP="00772338">
            <w:pPr>
              <w:spacing w:after="40"/>
              <w:jc w:val="center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B33378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21,542 (1,025.45)</w:t>
            </w:r>
          </w:p>
        </w:tc>
        <w:tc>
          <w:tcPr>
            <w:tcW w:w="1509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DB1D56" w:rsidRPr="00B33378" w:rsidRDefault="00DB1D56" w:rsidP="00772338">
            <w:pPr>
              <w:spacing w:after="40"/>
              <w:jc w:val="center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B33378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Gamma</w:t>
            </w:r>
          </w:p>
        </w:tc>
        <w:tc>
          <w:tcPr>
            <w:tcW w:w="2610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DB1D56" w:rsidRPr="00B33378" w:rsidRDefault="00DB1D56" w:rsidP="00772338">
            <w:pPr>
              <w:spacing w:after="40"/>
              <w:jc w:val="center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B33378">
              <w:rPr>
                <w:rFonts w:ascii="Times New Roman" w:hAnsi="Times New Roman" w:cs="Times New Roman"/>
                <w:color w:val="141215"/>
                <w:sz w:val="22"/>
                <w:szCs w:val="22"/>
              </w:rPr>
              <w:t>O’Sullivan et al.</w:t>
            </w:r>
            <w:r w:rsidRPr="00B33378">
              <w:rPr>
                <w:rFonts w:ascii="Times New Roman" w:hAnsi="Times New Roman" w:cs="Times New Roman"/>
                <w:color w:val="141215"/>
                <w:position w:val="8"/>
                <w:sz w:val="22"/>
                <w:szCs w:val="22"/>
              </w:rPr>
              <w:t xml:space="preserve"> </w:t>
            </w:r>
            <w:r w:rsidRPr="00B33378">
              <w:rPr>
                <w:rFonts w:ascii="Times New Roman" w:hAnsi="Times New Roman" w:cs="Times New Roman"/>
                <w:color w:val="141215"/>
                <w:sz w:val="22"/>
                <w:szCs w:val="22"/>
              </w:rPr>
              <w:t>2011</w:t>
            </w:r>
            <w:r w:rsidRPr="00B33378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fldChar w:fldCharType="begin">
                <w:fldData xml:space="preserve">PEVuZE5vdGU+PENpdGU+PEF1dGhvcj5PJmFwb3M7U3VsbGl2YW48L0F1dGhvcj48WWVhcj4yMDEx
PC9ZZWFyPjxSZWNOdW0+NTQ2NDwvUmVjTnVtPjxEaXNwbGF5VGV4dD5bMzldPC9EaXNwbGF5VGV4
dD48cmVjb3JkPjxyZWMtbnVtYmVyPjU0NjQ8L3JlYy1udW1iZXI+PGZvcmVpZ24ta2V5cz48a2V5
IGFwcD0iRU4iIGRiLWlkPSJ4dDJmYTVwZjF2dnB0aWV4cHZueHR3empzYTVmZXN0NXo1dngiPjU0
NjQ8L2tleT48L2ZvcmVpZ24ta2V5cz48cmVmLXR5cGUgbmFtZT0iSm91cm5hbCBBcnRpY2xlIj4x
NzwvcmVmLXR5cGU+PGNvbnRyaWJ1dG9ycz48YXV0aG9ycz48YXV0aG9yPk8mYXBvcztTdWxsaXZh
biwgQS4gSy48L2F1dGhvcj48YXV0aG9yPlJ1YmluLCBKLjwvYXV0aG9yPjxhdXRob3I+TnlhbWJv
c2UsIEouPC9hdXRob3I+PGF1dGhvcj5LdXpuaWssIEEuPC9hdXRob3I+PGF1dGhvcj5Db2hlbiwg
RC4gSi48L2F1dGhvcj48YXV0aG9yPlRob21wc29uLCBELjwvYXV0aG9yPjwvYXV0aG9ycz48L2Nv
bnRyaWJ1dG9ycz48YXV0aC1hZGRyZXNzPmkzIElubm92dXMsIE1lZGZvcmQsIE1hc3NhY2h1c2V0
dHMsIFVTQS4gYW15Lm9zdWxsaXZhbkBpM2lubm92dXMuY29tPC9hdXRoLWFkZHJlc3M+PHRpdGxl
cz48dGl0bGU+Q29zdCBlc3RpbWF0aW9uIG9mIGNhcmRpb3Zhc2N1bGFyIGRpc2Vhc2UgZXZlbnRz
IGluIHRoZSBVUzwvdGl0bGU+PHNlY29uZGFyeS10aXRsZT5QaGFybWFjb2Vjb25vbWljczwvc2Vj
b25kYXJ5LXRpdGxlPjxhbHQtdGl0bGU+UGhhcm1hY29FY29ub21pY3M8L2FsdC10aXRsZT48L3Rp
dGxlcz48cGVyaW9kaWNhbD48ZnVsbC10aXRsZT5QaGFybWFjb2Vjb25vbWljczwvZnVsbC10aXRs
ZT48YWJici0xPlBoYXJtYWNvRWNvbm9taWNzPC9hYmJyLTE+PC9wZXJpb2RpY2FsPjxhbHQtcGVy
aW9kaWNhbD48ZnVsbC10aXRsZT5QaGFybWFjb2Vjb25vbWljczwvZnVsbC10aXRsZT48YWJici0x
PlBoYXJtYWNvRWNvbm9taWNzPC9hYmJyLTE+PC9hbHQtcGVyaW9kaWNhbD48cGFnZXM+NjkzLTcw
NDwvcGFnZXM+PHZvbHVtZT4yOTwvdm9sdW1lPjxudW1iZXI+ODwvbnVtYmVyPjxlZGl0aW9uPjIw
MTEvMDUvMTk8L2VkaXRpb24+PGtleXdvcmRzPjxrZXl3b3JkPkFnZWQ8L2tleXdvcmQ+PGtleXdv
cmQ+Q2FyZGlvdmFzY3VsYXIgRGlzZWFzZXMvKmVjb25vbWljcy9waHlzaW9wYXRob2xvZ3k8L2tl
eXdvcmQ+PGtleXdvcmQ+KkNvc3Qgb2YgSWxsbmVzczwva2V5d29yZD48a2V5d29yZD5Dcm9zcy1T
ZWN0aW9uYWwgU3R1ZGllczwva2V5d29yZD48a2V5d29yZD5EYXRhYmFzZXMsIEZhY3R1YWw8L2tl
eXdvcmQ+PGtleXdvcmQ+RmVtYWxlPC9rZXl3b3JkPjxrZXl3b3JkPkhlYWx0aCBDYXJlIENvc3Rz
LypzdGF0aXN0aWNzICZhbXA7IG51bWVyaWNhbCBkYXRhPC9rZXl3b3JkPjxrZXl3b3JkPkhvc3Bp
dGFsIENvc3RzL3N0YXRpc3RpY3MgJmFtcDsgbnVtZXJpY2FsIGRhdGE8L2tleXdvcmQ+PGtleXdv
cmQ+SHVtYW5zPC9rZXl3b3JkPjxrZXl3b3JkPkxpbmVhciBNb2RlbHM8L2tleXdvcmQ+PGtleXdv
cmQ+TWFsZTwva2V5d29yZD48a2V5d29yZD5NYW5hZ2VkIENhcmUgUHJvZ3JhbXMvZWNvbm9taWNz
PC9rZXl3b3JkPjxrZXl3b3JkPk1pZGRsZSBBZ2VkPC9rZXl3b3JkPjxrZXl3b3JkPlByb3BlbnNp
dHkgU2NvcmU8L2tleXdvcmQ+PGtleXdvcmQ+UmVncmVzc2lvbiBBbmFseXNpczwva2V5d29yZD48
a2V5d29yZD5SZXRyb3NwZWN0aXZlIFN0dWRpZXM8L2tleXdvcmQ+PGtleXdvcmQ+VGltZSBGYWN0
b3JzPC9rZXl3b3JkPjxrZXl3b3JkPlVuaXRlZCBTdGF0ZXM8L2tleXdvcmQ+PC9rZXl3b3Jkcz48
ZGF0ZXM+PHllYXI+MjAxMTwveWVhcj48cHViLWRhdGVzPjxkYXRlPkF1ZzwvZGF0ZT48L3B1Yi1k
YXRlcz48L2RhdGVzPjxpc2JuPjExNzAtNzY5MDwvaXNibj48YWNjZXNzaW9uLW51bT4yMTU4NTIy
NjwvYWNjZXNzaW9uLW51bT48dXJscz48L3VybHM+PGVsZWN0cm9uaWMtcmVzb3VyY2UtbnVtPjEw
LjIxNjUvMTE1ODQ2MjAtMDAwMDAwMDAwLTAwMDAwPC9lbGVjdHJvbmljLXJlc291cmNlLW51bT48
cmVtb3RlLWRhdGFiYXNlLXByb3ZpZGVyPk5MTTwvcmVtb3RlLWRhdGFiYXNlLXByb3ZpZGVyPjxs
YW5ndWFnZT5lbmc8L2xhbmd1YWdlPjwvcmVjb3JkPjwvQ2l0ZT48L0VuZE5vdGU+AG==
</w:fldData>
              </w:fldChar>
            </w:r>
            <w:r w:rsidRPr="00B33378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instrText xml:space="preserve"> ADDIN EN.CITE </w:instrText>
            </w:r>
            <w:r w:rsidRPr="00B33378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fldChar w:fldCharType="begin">
                <w:fldData xml:space="preserve">PEVuZE5vdGU+PENpdGU+PEF1dGhvcj5PJmFwb3M7U3VsbGl2YW48L0F1dGhvcj48WWVhcj4yMDEx
PC9ZZWFyPjxSZWNOdW0+NTQ2NDwvUmVjTnVtPjxEaXNwbGF5VGV4dD5bMzldPC9EaXNwbGF5VGV4
dD48cmVjb3JkPjxyZWMtbnVtYmVyPjU0NjQ8L3JlYy1udW1iZXI+PGZvcmVpZ24ta2V5cz48a2V5
IGFwcD0iRU4iIGRiLWlkPSJ4dDJmYTVwZjF2dnB0aWV4cHZueHR3empzYTVmZXN0NXo1dngiPjU0
NjQ8L2tleT48L2ZvcmVpZ24ta2V5cz48cmVmLXR5cGUgbmFtZT0iSm91cm5hbCBBcnRpY2xlIj4x
NzwvcmVmLXR5cGU+PGNvbnRyaWJ1dG9ycz48YXV0aG9ycz48YXV0aG9yPk8mYXBvcztTdWxsaXZh
biwgQS4gSy48L2F1dGhvcj48YXV0aG9yPlJ1YmluLCBKLjwvYXV0aG9yPjxhdXRob3I+TnlhbWJv
c2UsIEouPC9hdXRob3I+PGF1dGhvcj5LdXpuaWssIEEuPC9hdXRob3I+PGF1dGhvcj5Db2hlbiwg
RC4gSi48L2F1dGhvcj48YXV0aG9yPlRob21wc29uLCBELjwvYXV0aG9yPjwvYXV0aG9ycz48L2Nv
bnRyaWJ1dG9ycz48YXV0aC1hZGRyZXNzPmkzIElubm92dXMsIE1lZGZvcmQsIE1hc3NhY2h1c2V0
dHMsIFVTQS4gYW15Lm9zdWxsaXZhbkBpM2lubm92dXMuY29tPC9hdXRoLWFkZHJlc3M+PHRpdGxl
cz48dGl0bGU+Q29zdCBlc3RpbWF0aW9uIG9mIGNhcmRpb3Zhc2N1bGFyIGRpc2Vhc2UgZXZlbnRz
IGluIHRoZSBVUzwvdGl0bGU+PHNlY29uZGFyeS10aXRsZT5QaGFybWFjb2Vjb25vbWljczwvc2Vj
b25kYXJ5LXRpdGxlPjxhbHQtdGl0bGU+UGhhcm1hY29FY29ub21pY3M8L2FsdC10aXRsZT48L3Rp
dGxlcz48cGVyaW9kaWNhbD48ZnVsbC10aXRsZT5QaGFybWFjb2Vjb25vbWljczwvZnVsbC10aXRs
ZT48YWJici0xPlBoYXJtYWNvRWNvbm9taWNzPC9hYmJyLTE+PC9wZXJpb2RpY2FsPjxhbHQtcGVy
aW9kaWNhbD48ZnVsbC10aXRsZT5QaGFybWFjb2Vjb25vbWljczwvZnVsbC10aXRsZT48YWJici0x
PlBoYXJtYWNvRWNvbm9taWNzPC9hYmJyLTE+PC9hbHQtcGVyaW9kaWNhbD48cGFnZXM+NjkzLTcw
NDwvcGFnZXM+PHZvbHVtZT4yOTwvdm9sdW1lPjxudW1iZXI+ODwvbnVtYmVyPjxlZGl0aW9uPjIw
MTEvMDUvMTk8L2VkaXRpb24+PGtleXdvcmRzPjxrZXl3b3JkPkFnZWQ8L2tleXdvcmQ+PGtleXdv
cmQ+Q2FyZGlvdmFzY3VsYXIgRGlzZWFzZXMvKmVjb25vbWljcy9waHlzaW9wYXRob2xvZ3k8L2tl
eXdvcmQ+PGtleXdvcmQ+KkNvc3Qgb2YgSWxsbmVzczwva2V5d29yZD48a2V5d29yZD5Dcm9zcy1T
ZWN0aW9uYWwgU3R1ZGllczwva2V5d29yZD48a2V5d29yZD5EYXRhYmFzZXMsIEZhY3R1YWw8L2tl
eXdvcmQ+PGtleXdvcmQ+RmVtYWxlPC9rZXl3b3JkPjxrZXl3b3JkPkhlYWx0aCBDYXJlIENvc3Rz
LypzdGF0aXN0aWNzICZhbXA7IG51bWVyaWNhbCBkYXRhPC9rZXl3b3JkPjxrZXl3b3JkPkhvc3Bp
dGFsIENvc3RzL3N0YXRpc3RpY3MgJmFtcDsgbnVtZXJpY2FsIGRhdGE8L2tleXdvcmQ+PGtleXdv
cmQ+SHVtYW5zPC9rZXl3b3JkPjxrZXl3b3JkPkxpbmVhciBNb2RlbHM8L2tleXdvcmQ+PGtleXdv
cmQ+TWFsZTwva2V5d29yZD48a2V5d29yZD5NYW5hZ2VkIENhcmUgUHJvZ3JhbXMvZWNvbm9taWNz
PC9rZXl3b3JkPjxrZXl3b3JkPk1pZGRsZSBBZ2VkPC9rZXl3b3JkPjxrZXl3b3JkPlByb3BlbnNp
dHkgU2NvcmU8L2tleXdvcmQ+PGtleXdvcmQ+UmVncmVzc2lvbiBBbmFseXNpczwva2V5d29yZD48
a2V5d29yZD5SZXRyb3NwZWN0aXZlIFN0dWRpZXM8L2tleXdvcmQ+PGtleXdvcmQ+VGltZSBGYWN0
b3JzPC9rZXl3b3JkPjxrZXl3b3JkPlVuaXRlZCBTdGF0ZXM8L2tleXdvcmQ+PC9rZXl3b3Jkcz48
ZGF0ZXM+PHllYXI+MjAxMTwveWVhcj48cHViLWRhdGVzPjxkYXRlPkF1ZzwvZGF0ZT48L3B1Yi1k
YXRlcz48L2RhdGVzPjxpc2JuPjExNzAtNzY5MDwvaXNibj48YWNjZXNzaW9uLW51bT4yMTU4NTIy
NjwvYWNjZXNzaW9uLW51bT48dXJscz48L3VybHM+PGVsZWN0cm9uaWMtcmVzb3VyY2UtbnVtPjEw
LjIxNjUvMTE1ODQ2MjAtMDAwMDAwMDAwLTAwMDAwPC9lbGVjdHJvbmljLXJlc291cmNlLW51bT48
cmVtb3RlLWRhdGFiYXNlLXByb3ZpZGVyPk5MTTwvcmVtb3RlLWRhdGFiYXNlLXByb3ZpZGVyPjxs
YW5ndWFnZT5lbmc8L2xhbmd1YWdlPjwvcmVjb3JkPjwvQ2l0ZT48L0VuZE5vdGU+AG==
</w:fldData>
              </w:fldChar>
            </w:r>
            <w:r w:rsidRPr="00B33378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instrText xml:space="preserve"> ADDIN EN.CITE.DATA </w:instrText>
            </w:r>
            <w:r w:rsidRPr="00B33378"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r>
            <w:r w:rsidRPr="00B33378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fldChar w:fldCharType="end"/>
            </w:r>
            <w:r w:rsidRPr="00B33378"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r>
            <w:r w:rsidRPr="00B33378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fldChar w:fldCharType="separate"/>
            </w:r>
            <w:r w:rsidRPr="00B33378">
              <w:rPr>
                <w:rFonts w:ascii="Times New Roman" w:hAnsi="Times New Roman" w:cs="Times New Roman"/>
                <w:noProof/>
                <w:color w:val="000000"/>
                <w:sz w:val="22"/>
                <w:szCs w:val="22"/>
              </w:rPr>
              <w:t>[</w:t>
            </w:r>
            <w:r w:rsidR="007216CF">
              <w:rPr>
                <w:rFonts w:ascii="Times New Roman" w:hAnsi="Times New Roman" w:cs="Times New Roman"/>
                <w:noProof/>
                <w:color w:val="000000"/>
                <w:sz w:val="22"/>
                <w:szCs w:val="22"/>
              </w:rPr>
              <w:t>11</w:t>
            </w:r>
            <w:r w:rsidRPr="00B33378">
              <w:rPr>
                <w:rFonts w:ascii="Times New Roman" w:hAnsi="Times New Roman" w:cs="Times New Roman"/>
                <w:noProof/>
                <w:color w:val="000000"/>
                <w:sz w:val="22"/>
                <w:szCs w:val="22"/>
              </w:rPr>
              <w:t>]</w:t>
            </w:r>
            <w:r w:rsidRPr="00B33378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fldChar w:fldCharType="end"/>
            </w:r>
          </w:p>
        </w:tc>
      </w:tr>
      <w:tr w:rsidR="00DB1D56" w:rsidRPr="00B33378" w:rsidTr="00772338">
        <w:trPr>
          <w:trHeight w:val="339"/>
        </w:trPr>
        <w:tc>
          <w:tcPr>
            <w:tcW w:w="3753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DB1D56" w:rsidRPr="00B33378" w:rsidRDefault="00DB1D56" w:rsidP="00772338">
            <w:pPr>
              <w:spacing w:after="40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B33378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 xml:space="preserve">  Coronary artery bypass grafting</w:t>
            </w:r>
          </w:p>
        </w:tc>
        <w:tc>
          <w:tcPr>
            <w:tcW w:w="2586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DB1D56" w:rsidRPr="00B33378" w:rsidRDefault="00DB1D56" w:rsidP="00772338">
            <w:pPr>
              <w:spacing w:after="40"/>
              <w:jc w:val="center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B33378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38,730 (1,843.6)</w:t>
            </w:r>
          </w:p>
        </w:tc>
        <w:tc>
          <w:tcPr>
            <w:tcW w:w="1509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DB1D56" w:rsidRPr="00B33378" w:rsidRDefault="00DB1D56" w:rsidP="00772338">
            <w:pPr>
              <w:spacing w:after="40"/>
              <w:jc w:val="center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B33378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Gamma</w:t>
            </w:r>
          </w:p>
        </w:tc>
        <w:tc>
          <w:tcPr>
            <w:tcW w:w="2610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DB1D56" w:rsidRPr="00B33378" w:rsidRDefault="00DB1D56" w:rsidP="00772338">
            <w:pPr>
              <w:spacing w:after="40"/>
              <w:jc w:val="center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B33378">
              <w:rPr>
                <w:rFonts w:ascii="Times New Roman" w:hAnsi="Times New Roman" w:cs="Times New Roman"/>
                <w:color w:val="141215"/>
                <w:sz w:val="22"/>
                <w:szCs w:val="22"/>
              </w:rPr>
              <w:t>O’Sullivan et al.</w:t>
            </w:r>
            <w:r w:rsidRPr="00B33378">
              <w:rPr>
                <w:rFonts w:ascii="Times New Roman" w:hAnsi="Times New Roman" w:cs="Times New Roman"/>
                <w:color w:val="141215"/>
                <w:position w:val="8"/>
                <w:sz w:val="22"/>
                <w:szCs w:val="22"/>
              </w:rPr>
              <w:t xml:space="preserve"> </w:t>
            </w:r>
            <w:r w:rsidRPr="00B33378">
              <w:rPr>
                <w:rFonts w:ascii="Times New Roman" w:hAnsi="Times New Roman" w:cs="Times New Roman"/>
                <w:color w:val="141215"/>
                <w:sz w:val="22"/>
                <w:szCs w:val="22"/>
              </w:rPr>
              <w:t>2011</w:t>
            </w:r>
            <w:r w:rsidRPr="00B33378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fldChar w:fldCharType="begin">
                <w:fldData xml:space="preserve">PEVuZE5vdGU+PENpdGU+PEF1dGhvcj5PJmFwb3M7U3VsbGl2YW48L0F1dGhvcj48WWVhcj4yMDEx
PC9ZZWFyPjxSZWNOdW0+NTQ2NDwvUmVjTnVtPjxEaXNwbGF5VGV4dD5bMzldPC9EaXNwbGF5VGV4
dD48cmVjb3JkPjxyZWMtbnVtYmVyPjU0NjQ8L3JlYy1udW1iZXI+PGZvcmVpZ24ta2V5cz48a2V5
IGFwcD0iRU4iIGRiLWlkPSJ4dDJmYTVwZjF2dnB0aWV4cHZueHR3empzYTVmZXN0NXo1dngiPjU0
NjQ8L2tleT48L2ZvcmVpZ24ta2V5cz48cmVmLXR5cGUgbmFtZT0iSm91cm5hbCBBcnRpY2xlIj4x
NzwvcmVmLXR5cGU+PGNvbnRyaWJ1dG9ycz48YXV0aG9ycz48YXV0aG9yPk8mYXBvcztTdWxsaXZh
biwgQS4gSy48L2F1dGhvcj48YXV0aG9yPlJ1YmluLCBKLjwvYXV0aG9yPjxhdXRob3I+TnlhbWJv
c2UsIEouPC9hdXRob3I+PGF1dGhvcj5LdXpuaWssIEEuPC9hdXRob3I+PGF1dGhvcj5Db2hlbiwg
RC4gSi48L2F1dGhvcj48YXV0aG9yPlRob21wc29uLCBELjwvYXV0aG9yPjwvYXV0aG9ycz48L2Nv
bnRyaWJ1dG9ycz48YXV0aC1hZGRyZXNzPmkzIElubm92dXMsIE1lZGZvcmQsIE1hc3NhY2h1c2V0
dHMsIFVTQS4gYW15Lm9zdWxsaXZhbkBpM2lubm92dXMuY29tPC9hdXRoLWFkZHJlc3M+PHRpdGxl
cz48dGl0bGU+Q29zdCBlc3RpbWF0aW9uIG9mIGNhcmRpb3Zhc2N1bGFyIGRpc2Vhc2UgZXZlbnRz
IGluIHRoZSBVUzwvdGl0bGU+PHNlY29uZGFyeS10aXRsZT5QaGFybWFjb2Vjb25vbWljczwvc2Vj
b25kYXJ5LXRpdGxlPjxhbHQtdGl0bGU+UGhhcm1hY29FY29ub21pY3M8L2FsdC10aXRsZT48L3Rp
dGxlcz48cGVyaW9kaWNhbD48ZnVsbC10aXRsZT5QaGFybWFjb2Vjb25vbWljczwvZnVsbC10aXRs
ZT48YWJici0xPlBoYXJtYWNvRWNvbm9taWNzPC9hYmJyLTE+PC9wZXJpb2RpY2FsPjxhbHQtcGVy
aW9kaWNhbD48ZnVsbC10aXRsZT5QaGFybWFjb2Vjb25vbWljczwvZnVsbC10aXRsZT48YWJici0x
PlBoYXJtYWNvRWNvbm9taWNzPC9hYmJyLTE+PC9hbHQtcGVyaW9kaWNhbD48cGFnZXM+NjkzLTcw
NDwvcGFnZXM+PHZvbHVtZT4yOTwvdm9sdW1lPjxudW1iZXI+ODwvbnVtYmVyPjxlZGl0aW9uPjIw
MTEvMDUvMTk8L2VkaXRpb24+PGtleXdvcmRzPjxrZXl3b3JkPkFnZWQ8L2tleXdvcmQ+PGtleXdv
cmQ+Q2FyZGlvdmFzY3VsYXIgRGlzZWFzZXMvKmVjb25vbWljcy9waHlzaW9wYXRob2xvZ3k8L2tl
eXdvcmQ+PGtleXdvcmQ+KkNvc3Qgb2YgSWxsbmVzczwva2V5d29yZD48a2V5d29yZD5Dcm9zcy1T
ZWN0aW9uYWwgU3R1ZGllczwva2V5d29yZD48a2V5d29yZD5EYXRhYmFzZXMsIEZhY3R1YWw8L2tl
eXdvcmQ+PGtleXdvcmQ+RmVtYWxlPC9rZXl3b3JkPjxrZXl3b3JkPkhlYWx0aCBDYXJlIENvc3Rz
LypzdGF0aXN0aWNzICZhbXA7IG51bWVyaWNhbCBkYXRhPC9rZXl3b3JkPjxrZXl3b3JkPkhvc3Bp
dGFsIENvc3RzL3N0YXRpc3RpY3MgJmFtcDsgbnVtZXJpY2FsIGRhdGE8L2tleXdvcmQ+PGtleXdv
cmQ+SHVtYW5zPC9rZXl3b3JkPjxrZXl3b3JkPkxpbmVhciBNb2RlbHM8L2tleXdvcmQ+PGtleXdv
cmQ+TWFsZTwva2V5d29yZD48a2V5d29yZD5NYW5hZ2VkIENhcmUgUHJvZ3JhbXMvZWNvbm9taWNz
PC9rZXl3b3JkPjxrZXl3b3JkPk1pZGRsZSBBZ2VkPC9rZXl3b3JkPjxrZXl3b3JkPlByb3BlbnNp
dHkgU2NvcmU8L2tleXdvcmQ+PGtleXdvcmQ+UmVncmVzc2lvbiBBbmFseXNpczwva2V5d29yZD48
a2V5d29yZD5SZXRyb3NwZWN0aXZlIFN0dWRpZXM8L2tleXdvcmQ+PGtleXdvcmQ+VGltZSBGYWN0
b3JzPC9rZXl3b3JkPjxrZXl3b3JkPlVuaXRlZCBTdGF0ZXM8L2tleXdvcmQ+PC9rZXl3b3Jkcz48
ZGF0ZXM+PHllYXI+MjAxMTwveWVhcj48cHViLWRhdGVzPjxkYXRlPkF1ZzwvZGF0ZT48L3B1Yi1k
YXRlcz48L2RhdGVzPjxpc2JuPjExNzAtNzY5MDwvaXNibj48YWNjZXNzaW9uLW51bT4yMTU4NTIy
NjwvYWNjZXNzaW9uLW51bT48dXJscz48L3VybHM+PGVsZWN0cm9uaWMtcmVzb3VyY2UtbnVtPjEw
LjIxNjUvMTE1ODQ2MjAtMDAwMDAwMDAwLTAwMDAwPC9lbGVjdHJvbmljLXJlc291cmNlLW51bT48
cmVtb3RlLWRhdGFiYXNlLXByb3ZpZGVyPk5MTTwvcmVtb3RlLWRhdGFiYXNlLXByb3ZpZGVyPjxs
YW5ndWFnZT5lbmc8L2xhbmd1YWdlPjwvcmVjb3JkPjwvQ2l0ZT48L0VuZE5vdGU+AG==
</w:fldData>
              </w:fldChar>
            </w:r>
            <w:r w:rsidRPr="00B33378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instrText xml:space="preserve"> ADDIN EN.CITE </w:instrText>
            </w:r>
            <w:r w:rsidRPr="00B33378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fldChar w:fldCharType="begin">
                <w:fldData xml:space="preserve">PEVuZE5vdGU+PENpdGU+PEF1dGhvcj5PJmFwb3M7U3VsbGl2YW48L0F1dGhvcj48WWVhcj4yMDEx
PC9ZZWFyPjxSZWNOdW0+NTQ2NDwvUmVjTnVtPjxEaXNwbGF5VGV4dD5bMzldPC9EaXNwbGF5VGV4
dD48cmVjb3JkPjxyZWMtbnVtYmVyPjU0NjQ8L3JlYy1udW1iZXI+PGZvcmVpZ24ta2V5cz48a2V5
IGFwcD0iRU4iIGRiLWlkPSJ4dDJmYTVwZjF2dnB0aWV4cHZueHR3empzYTVmZXN0NXo1dngiPjU0
NjQ8L2tleT48L2ZvcmVpZ24ta2V5cz48cmVmLXR5cGUgbmFtZT0iSm91cm5hbCBBcnRpY2xlIj4x
NzwvcmVmLXR5cGU+PGNvbnRyaWJ1dG9ycz48YXV0aG9ycz48YXV0aG9yPk8mYXBvcztTdWxsaXZh
biwgQS4gSy48L2F1dGhvcj48YXV0aG9yPlJ1YmluLCBKLjwvYXV0aG9yPjxhdXRob3I+TnlhbWJv
c2UsIEouPC9hdXRob3I+PGF1dGhvcj5LdXpuaWssIEEuPC9hdXRob3I+PGF1dGhvcj5Db2hlbiwg
RC4gSi48L2F1dGhvcj48YXV0aG9yPlRob21wc29uLCBELjwvYXV0aG9yPjwvYXV0aG9ycz48L2Nv
bnRyaWJ1dG9ycz48YXV0aC1hZGRyZXNzPmkzIElubm92dXMsIE1lZGZvcmQsIE1hc3NhY2h1c2V0
dHMsIFVTQS4gYW15Lm9zdWxsaXZhbkBpM2lubm92dXMuY29tPC9hdXRoLWFkZHJlc3M+PHRpdGxl
cz48dGl0bGU+Q29zdCBlc3RpbWF0aW9uIG9mIGNhcmRpb3Zhc2N1bGFyIGRpc2Vhc2UgZXZlbnRz
IGluIHRoZSBVUzwvdGl0bGU+PHNlY29uZGFyeS10aXRsZT5QaGFybWFjb2Vjb25vbWljczwvc2Vj
b25kYXJ5LXRpdGxlPjxhbHQtdGl0bGU+UGhhcm1hY29FY29ub21pY3M8L2FsdC10aXRsZT48L3Rp
dGxlcz48cGVyaW9kaWNhbD48ZnVsbC10aXRsZT5QaGFybWFjb2Vjb25vbWljczwvZnVsbC10aXRs
ZT48YWJici0xPlBoYXJtYWNvRWNvbm9taWNzPC9hYmJyLTE+PC9wZXJpb2RpY2FsPjxhbHQtcGVy
aW9kaWNhbD48ZnVsbC10aXRsZT5QaGFybWFjb2Vjb25vbWljczwvZnVsbC10aXRsZT48YWJici0x
PlBoYXJtYWNvRWNvbm9taWNzPC9hYmJyLTE+PC9hbHQtcGVyaW9kaWNhbD48cGFnZXM+NjkzLTcw
NDwvcGFnZXM+PHZvbHVtZT4yOTwvdm9sdW1lPjxudW1iZXI+ODwvbnVtYmVyPjxlZGl0aW9uPjIw
MTEvMDUvMTk8L2VkaXRpb24+PGtleXdvcmRzPjxrZXl3b3JkPkFnZWQ8L2tleXdvcmQ+PGtleXdv
cmQ+Q2FyZGlvdmFzY3VsYXIgRGlzZWFzZXMvKmVjb25vbWljcy9waHlzaW9wYXRob2xvZ3k8L2tl
eXdvcmQ+PGtleXdvcmQ+KkNvc3Qgb2YgSWxsbmVzczwva2V5d29yZD48a2V5d29yZD5Dcm9zcy1T
ZWN0aW9uYWwgU3R1ZGllczwva2V5d29yZD48a2V5d29yZD5EYXRhYmFzZXMsIEZhY3R1YWw8L2tl
eXdvcmQ+PGtleXdvcmQ+RmVtYWxlPC9rZXl3b3JkPjxrZXl3b3JkPkhlYWx0aCBDYXJlIENvc3Rz
LypzdGF0aXN0aWNzICZhbXA7IG51bWVyaWNhbCBkYXRhPC9rZXl3b3JkPjxrZXl3b3JkPkhvc3Bp
dGFsIENvc3RzL3N0YXRpc3RpY3MgJmFtcDsgbnVtZXJpY2FsIGRhdGE8L2tleXdvcmQ+PGtleXdv
cmQ+SHVtYW5zPC9rZXl3b3JkPjxrZXl3b3JkPkxpbmVhciBNb2RlbHM8L2tleXdvcmQ+PGtleXdv
cmQ+TWFsZTwva2V5d29yZD48a2V5d29yZD5NYW5hZ2VkIENhcmUgUHJvZ3JhbXMvZWNvbm9taWNz
PC9rZXl3b3JkPjxrZXl3b3JkPk1pZGRsZSBBZ2VkPC9rZXl3b3JkPjxrZXl3b3JkPlByb3BlbnNp
dHkgU2NvcmU8L2tleXdvcmQ+PGtleXdvcmQ+UmVncmVzc2lvbiBBbmFseXNpczwva2V5d29yZD48
a2V5d29yZD5SZXRyb3NwZWN0aXZlIFN0dWRpZXM8L2tleXdvcmQ+PGtleXdvcmQ+VGltZSBGYWN0
b3JzPC9rZXl3b3JkPjxrZXl3b3JkPlVuaXRlZCBTdGF0ZXM8L2tleXdvcmQ+PC9rZXl3b3Jkcz48
ZGF0ZXM+PHllYXI+MjAxMTwveWVhcj48cHViLWRhdGVzPjxkYXRlPkF1ZzwvZGF0ZT48L3B1Yi1k
YXRlcz48L2RhdGVzPjxpc2JuPjExNzAtNzY5MDwvaXNibj48YWNjZXNzaW9uLW51bT4yMTU4NTIy
NjwvYWNjZXNzaW9uLW51bT48dXJscz48L3VybHM+PGVsZWN0cm9uaWMtcmVzb3VyY2UtbnVtPjEw
LjIxNjUvMTE1ODQ2MjAtMDAwMDAwMDAwLTAwMDAwPC9lbGVjdHJvbmljLXJlc291cmNlLW51bT48
cmVtb3RlLWRhdGFiYXNlLXByb3ZpZGVyPk5MTTwvcmVtb3RlLWRhdGFiYXNlLXByb3ZpZGVyPjxs
YW5ndWFnZT5lbmc8L2xhbmd1YWdlPjwvcmVjb3JkPjwvQ2l0ZT48L0VuZE5vdGU+AG==
</w:fldData>
              </w:fldChar>
            </w:r>
            <w:r w:rsidRPr="00B33378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instrText xml:space="preserve"> ADDIN EN.CITE.DATA </w:instrText>
            </w:r>
            <w:r w:rsidRPr="00B33378"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r>
            <w:r w:rsidRPr="00B33378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fldChar w:fldCharType="end"/>
            </w:r>
            <w:r w:rsidRPr="00B33378"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r>
            <w:r w:rsidRPr="00B33378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fldChar w:fldCharType="separate"/>
            </w:r>
            <w:r w:rsidRPr="00B33378">
              <w:rPr>
                <w:rFonts w:ascii="Times New Roman" w:hAnsi="Times New Roman" w:cs="Times New Roman"/>
                <w:noProof/>
                <w:color w:val="000000"/>
                <w:sz w:val="22"/>
                <w:szCs w:val="22"/>
              </w:rPr>
              <w:t>[</w:t>
            </w:r>
            <w:r w:rsidR="007216CF">
              <w:rPr>
                <w:rFonts w:ascii="Times New Roman" w:hAnsi="Times New Roman" w:cs="Times New Roman"/>
                <w:noProof/>
                <w:color w:val="000000"/>
                <w:sz w:val="22"/>
                <w:szCs w:val="22"/>
              </w:rPr>
              <w:t>11</w:t>
            </w:r>
            <w:r w:rsidRPr="00B33378">
              <w:rPr>
                <w:rFonts w:ascii="Times New Roman" w:hAnsi="Times New Roman" w:cs="Times New Roman"/>
                <w:noProof/>
                <w:color w:val="000000"/>
                <w:sz w:val="22"/>
                <w:szCs w:val="22"/>
              </w:rPr>
              <w:t>]</w:t>
            </w:r>
            <w:r w:rsidRPr="00B33378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fldChar w:fldCharType="end"/>
            </w:r>
          </w:p>
        </w:tc>
      </w:tr>
      <w:tr w:rsidR="00DB1D56" w:rsidRPr="00B33378" w:rsidTr="00772338">
        <w:trPr>
          <w:trHeight w:val="527"/>
        </w:trPr>
        <w:tc>
          <w:tcPr>
            <w:tcW w:w="3753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DB1D56" w:rsidRPr="00B33378" w:rsidRDefault="00DB1D56" w:rsidP="00772338">
            <w:pPr>
              <w:spacing w:after="40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B33378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 xml:space="preserve">  Percutaneous coronary </w:t>
            </w:r>
          </w:p>
          <w:p w:rsidR="00DB1D56" w:rsidRPr="00B33378" w:rsidRDefault="00DB1D56" w:rsidP="00772338">
            <w:pPr>
              <w:spacing w:after="40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B33378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 xml:space="preserve">  angioplasty</w:t>
            </w:r>
          </w:p>
        </w:tc>
        <w:tc>
          <w:tcPr>
            <w:tcW w:w="2586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DB1D56" w:rsidRPr="00B33378" w:rsidRDefault="00DB1D56" w:rsidP="00772338">
            <w:pPr>
              <w:spacing w:after="40"/>
              <w:jc w:val="center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B33378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36,493 (1737.1)</w:t>
            </w:r>
          </w:p>
        </w:tc>
        <w:tc>
          <w:tcPr>
            <w:tcW w:w="1509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DB1D56" w:rsidRPr="00B33378" w:rsidRDefault="00DB1D56" w:rsidP="00772338">
            <w:pPr>
              <w:spacing w:after="40"/>
              <w:jc w:val="center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B33378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Gamma</w:t>
            </w:r>
          </w:p>
        </w:tc>
        <w:tc>
          <w:tcPr>
            <w:tcW w:w="2610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DB1D56" w:rsidRPr="00B33378" w:rsidRDefault="00DB1D56" w:rsidP="00772338">
            <w:pPr>
              <w:spacing w:after="40"/>
              <w:jc w:val="center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B33378">
              <w:rPr>
                <w:rFonts w:ascii="Times New Roman" w:hAnsi="Times New Roman" w:cs="Times New Roman"/>
                <w:color w:val="141215"/>
                <w:sz w:val="22"/>
                <w:szCs w:val="22"/>
              </w:rPr>
              <w:t>O’Sullivan et al.</w:t>
            </w:r>
            <w:r w:rsidRPr="00B33378">
              <w:rPr>
                <w:rFonts w:ascii="Times New Roman" w:hAnsi="Times New Roman" w:cs="Times New Roman"/>
                <w:color w:val="141215"/>
                <w:position w:val="8"/>
                <w:sz w:val="22"/>
                <w:szCs w:val="22"/>
              </w:rPr>
              <w:t xml:space="preserve"> </w:t>
            </w:r>
            <w:r w:rsidRPr="00B33378">
              <w:rPr>
                <w:rFonts w:ascii="Times New Roman" w:hAnsi="Times New Roman" w:cs="Times New Roman"/>
                <w:color w:val="141215"/>
                <w:sz w:val="22"/>
                <w:szCs w:val="22"/>
              </w:rPr>
              <w:t>2011</w:t>
            </w:r>
            <w:r w:rsidRPr="00B33378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fldChar w:fldCharType="begin">
                <w:fldData xml:space="preserve">PEVuZE5vdGU+PENpdGU+PEF1dGhvcj5PJmFwb3M7U3VsbGl2YW48L0F1dGhvcj48WWVhcj4yMDEx
PC9ZZWFyPjxSZWNOdW0+NTQ2NDwvUmVjTnVtPjxEaXNwbGF5VGV4dD5bMzldPC9EaXNwbGF5VGV4
dD48cmVjb3JkPjxyZWMtbnVtYmVyPjU0NjQ8L3JlYy1udW1iZXI+PGZvcmVpZ24ta2V5cz48a2V5
IGFwcD0iRU4iIGRiLWlkPSJ4dDJmYTVwZjF2dnB0aWV4cHZueHR3empzYTVmZXN0NXo1dngiPjU0
NjQ8L2tleT48L2ZvcmVpZ24ta2V5cz48cmVmLXR5cGUgbmFtZT0iSm91cm5hbCBBcnRpY2xlIj4x
NzwvcmVmLXR5cGU+PGNvbnRyaWJ1dG9ycz48YXV0aG9ycz48YXV0aG9yPk8mYXBvcztTdWxsaXZh
biwgQS4gSy48L2F1dGhvcj48YXV0aG9yPlJ1YmluLCBKLjwvYXV0aG9yPjxhdXRob3I+TnlhbWJv
c2UsIEouPC9hdXRob3I+PGF1dGhvcj5LdXpuaWssIEEuPC9hdXRob3I+PGF1dGhvcj5Db2hlbiwg
RC4gSi48L2F1dGhvcj48YXV0aG9yPlRob21wc29uLCBELjwvYXV0aG9yPjwvYXV0aG9ycz48L2Nv
bnRyaWJ1dG9ycz48YXV0aC1hZGRyZXNzPmkzIElubm92dXMsIE1lZGZvcmQsIE1hc3NhY2h1c2V0
dHMsIFVTQS4gYW15Lm9zdWxsaXZhbkBpM2lubm92dXMuY29tPC9hdXRoLWFkZHJlc3M+PHRpdGxl
cz48dGl0bGU+Q29zdCBlc3RpbWF0aW9uIG9mIGNhcmRpb3Zhc2N1bGFyIGRpc2Vhc2UgZXZlbnRz
IGluIHRoZSBVUzwvdGl0bGU+PHNlY29uZGFyeS10aXRsZT5QaGFybWFjb2Vjb25vbWljczwvc2Vj
b25kYXJ5LXRpdGxlPjxhbHQtdGl0bGU+UGhhcm1hY29FY29ub21pY3M8L2FsdC10aXRsZT48L3Rp
dGxlcz48cGVyaW9kaWNhbD48ZnVsbC10aXRsZT5QaGFybWFjb2Vjb25vbWljczwvZnVsbC10aXRs
ZT48YWJici0xPlBoYXJtYWNvRWNvbm9taWNzPC9hYmJyLTE+PC9wZXJpb2RpY2FsPjxhbHQtcGVy
aW9kaWNhbD48ZnVsbC10aXRsZT5QaGFybWFjb2Vjb25vbWljczwvZnVsbC10aXRsZT48YWJici0x
PlBoYXJtYWNvRWNvbm9taWNzPC9hYmJyLTE+PC9hbHQtcGVyaW9kaWNhbD48cGFnZXM+NjkzLTcw
NDwvcGFnZXM+PHZvbHVtZT4yOTwvdm9sdW1lPjxudW1iZXI+ODwvbnVtYmVyPjxlZGl0aW9uPjIw
MTEvMDUvMTk8L2VkaXRpb24+PGtleXdvcmRzPjxrZXl3b3JkPkFnZWQ8L2tleXdvcmQ+PGtleXdv
cmQ+Q2FyZGlvdmFzY3VsYXIgRGlzZWFzZXMvKmVjb25vbWljcy9waHlzaW9wYXRob2xvZ3k8L2tl
eXdvcmQ+PGtleXdvcmQ+KkNvc3Qgb2YgSWxsbmVzczwva2V5d29yZD48a2V5d29yZD5Dcm9zcy1T
ZWN0aW9uYWwgU3R1ZGllczwva2V5d29yZD48a2V5d29yZD5EYXRhYmFzZXMsIEZhY3R1YWw8L2tl
eXdvcmQ+PGtleXdvcmQ+RmVtYWxlPC9rZXl3b3JkPjxrZXl3b3JkPkhlYWx0aCBDYXJlIENvc3Rz
LypzdGF0aXN0aWNzICZhbXA7IG51bWVyaWNhbCBkYXRhPC9rZXl3b3JkPjxrZXl3b3JkPkhvc3Bp
dGFsIENvc3RzL3N0YXRpc3RpY3MgJmFtcDsgbnVtZXJpY2FsIGRhdGE8L2tleXdvcmQ+PGtleXdv
cmQ+SHVtYW5zPC9rZXl3b3JkPjxrZXl3b3JkPkxpbmVhciBNb2RlbHM8L2tleXdvcmQ+PGtleXdv
cmQ+TWFsZTwva2V5d29yZD48a2V5d29yZD5NYW5hZ2VkIENhcmUgUHJvZ3JhbXMvZWNvbm9taWNz
PC9rZXl3b3JkPjxrZXl3b3JkPk1pZGRsZSBBZ2VkPC9rZXl3b3JkPjxrZXl3b3JkPlByb3BlbnNp
dHkgU2NvcmU8L2tleXdvcmQ+PGtleXdvcmQ+UmVncmVzc2lvbiBBbmFseXNpczwva2V5d29yZD48
a2V5d29yZD5SZXRyb3NwZWN0aXZlIFN0dWRpZXM8L2tleXdvcmQ+PGtleXdvcmQ+VGltZSBGYWN0
b3JzPC9rZXl3b3JkPjxrZXl3b3JkPlVuaXRlZCBTdGF0ZXM8L2tleXdvcmQ+PC9rZXl3b3Jkcz48
ZGF0ZXM+PHllYXI+MjAxMTwveWVhcj48cHViLWRhdGVzPjxkYXRlPkF1ZzwvZGF0ZT48L3B1Yi1k
YXRlcz48L2RhdGVzPjxpc2JuPjExNzAtNzY5MDwvaXNibj48YWNjZXNzaW9uLW51bT4yMTU4NTIy
NjwvYWNjZXNzaW9uLW51bT48dXJscz48L3VybHM+PGVsZWN0cm9uaWMtcmVzb3VyY2UtbnVtPjEw
LjIxNjUvMTE1ODQ2MjAtMDAwMDAwMDAwLTAwMDAwPC9lbGVjdHJvbmljLXJlc291cmNlLW51bT48
cmVtb3RlLWRhdGFiYXNlLXByb3ZpZGVyPk5MTTwvcmVtb3RlLWRhdGFiYXNlLXByb3ZpZGVyPjxs
YW5ndWFnZT5lbmc8L2xhbmd1YWdlPjwvcmVjb3JkPjwvQ2l0ZT48L0VuZE5vdGU+AG==
</w:fldData>
              </w:fldChar>
            </w:r>
            <w:r w:rsidRPr="00B33378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instrText xml:space="preserve"> ADDIN EN.CITE </w:instrText>
            </w:r>
            <w:r w:rsidRPr="00B33378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fldChar w:fldCharType="begin">
                <w:fldData xml:space="preserve">PEVuZE5vdGU+PENpdGU+PEF1dGhvcj5PJmFwb3M7U3VsbGl2YW48L0F1dGhvcj48WWVhcj4yMDEx
PC9ZZWFyPjxSZWNOdW0+NTQ2NDwvUmVjTnVtPjxEaXNwbGF5VGV4dD5bMzldPC9EaXNwbGF5VGV4
dD48cmVjb3JkPjxyZWMtbnVtYmVyPjU0NjQ8L3JlYy1udW1iZXI+PGZvcmVpZ24ta2V5cz48a2V5
IGFwcD0iRU4iIGRiLWlkPSJ4dDJmYTVwZjF2dnB0aWV4cHZueHR3empzYTVmZXN0NXo1dngiPjU0
NjQ8L2tleT48L2ZvcmVpZ24ta2V5cz48cmVmLXR5cGUgbmFtZT0iSm91cm5hbCBBcnRpY2xlIj4x
NzwvcmVmLXR5cGU+PGNvbnRyaWJ1dG9ycz48YXV0aG9ycz48YXV0aG9yPk8mYXBvcztTdWxsaXZh
biwgQS4gSy48L2F1dGhvcj48YXV0aG9yPlJ1YmluLCBKLjwvYXV0aG9yPjxhdXRob3I+TnlhbWJv
c2UsIEouPC9hdXRob3I+PGF1dGhvcj5LdXpuaWssIEEuPC9hdXRob3I+PGF1dGhvcj5Db2hlbiwg
RC4gSi48L2F1dGhvcj48YXV0aG9yPlRob21wc29uLCBELjwvYXV0aG9yPjwvYXV0aG9ycz48L2Nv
bnRyaWJ1dG9ycz48YXV0aC1hZGRyZXNzPmkzIElubm92dXMsIE1lZGZvcmQsIE1hc3NhY2h1c2V0
dHMsIFVTQS4gYW15Lm9zdWxsaXZhbkBpM2lubm92dXMuY29tPC9hdXRoLWFkZHJlc3M+PHRpdGxl
cz48dGl0bGU+Q29zdCBlc3RpbWF0aW9uIG9mIGNhcmRpb3Zhc2N1bGFyIGRpc2Vhc2UgZXZlbnRz
IGluIHRoZSBVUzwvdGl0bGU+PHNlY29uZGFyeS10aXRsZT5QaGFybWFjb2Vjb25vbWljczwvc2Vj
b25kYXJ5LXRpdGxlPjxhbHQtdGl0bGU+UGhhcm1hY29FY29ub21pY3M8L2FsdC10aXRsZT48L3Rp
dGxlcz48cGVyaW9kaWNhbD48ZnVsbC10aXRsZT5QaGFybWFjb2Vjb25vbWljczwvZnVsbC10aXRs
ZT48YWJici0xPlBoYXJtYWNvRWNvbm9taWNzPC9hYmJyLTE+PC9wZXJpb2RpY2FsPjxhbHQtcGVy
aW9kaWNhbD48ZnVsbC10aXRsZT5QaGFybWFjb2Vjb25vbWljczwvZnVsbC10aXRsZT48YWJici0x
PlBoYXJtYWNvRWNvbm9taWNzPC9hYmJyLTE+PC9hbHQtcGVyaW9kaWNhbD48cGFnZXM+NjkzLTcw
NDwvcGFnZXM+PHZvbHVtZT4yOTwvdm9sdW1lPjxudW1iZXI+ODwvbnVtYmVyPjxlZGl0aW9uPjIw
MTEvMDUvMTk8L2VkaXRpb24+PGtleXdvcmRzPjxrZXl3b3JkPkFnZWQ8L2tleXdvcmQ+PGtleXdv
cmQ+Q2FyZGlvdmFzY3VsYXIgRGlzZWFzZXMvKmVjb25vbWljcy9waHlzaW9wYXRob2xvZ3k8L2tl
eXdvcmQ+PGtleXdvcmQ+KkNvc3Qgb2YgSWxsbmVzczwva2V5d29yZD48a2V5d29yZD5Dcm9zcy1T
ZWN0aW9uYWwgU3R1ZGllczwva2V5d29yZD48a2V5d29yZD5EYXRhYmFzZXMsIEZhY3R1YWw8L2tl
eXdvcmQ+PGtleXdvcmQ+RmVtYWxlPC9rZXl3b3JkPjxrZXl3b3JkPkhlYWx0aCBDYXJlIENvc3Rz
LypzdGF0aXN0aWNzICZhbXA7IG51bWVyaWNhbCBkYXRhPC9rZXl3b3JkPjxrZXl3b3JkPkhvc3Bp
dGFsIENvc3RzL3N0YXRpc3RpY3MgJmFtcDsgbnVtZXJpY2FsIGRhdGE8L2tleXdvcmQ+PGtleXdv
cmQ+SHVtYW5zPC9rZXl3b3JkPjxrZXl3b3JkPkxpbmVhciBNb2RlbHM8L2tleXdvcmQ+PGtleXdv
cmQ+TWFsZTwva2V5d29yZD48a2V5d29yZD5NYW5hZ2VkIENhcmUgUHJvZ3JhbXMvZWNvbm9taWNz
PC9rZXl3b3JkPjxrZXl3b3JkPk1pZGRsZSBBZ2VkPC9rZXl3b3JkPjxrZXl3b3JkPlByb3BlbnNp
dHkgU2NvcmU8L2tleXdvcmQ+PGtleXdvcmQ+UmVncmVzc2lvbiBBbmFseXNpczwva2V5d29yZD48
a2V5d29yZD5SZXRyb3NwZWN0aXZlIFN0dWRpZXM8L2tleXdvcmQ+PGtleXdvcmQ+VGltZSBGYWN0
b3JzPC9rZXl3b3JkPjxrZXl3b3JkPlVuaXRlZCBTdGF0ZXM8L2tleXdvcmQ+PC9rZXl3b3Jkcz48
ZGF0ZXM+PHllYXI+MjAxMTwveWVhcj48cHViLWRhdGVzPjxkYXRlPkF1ZzwvZGF0ZT48L3B1Yi1k
YXRlcz48L2RhdGVzPjxpc2JuPjExNzAtNzY5MDwvaXNibj48YWNjZXNzaW9uLW51bT4yMTU4NTIy
NjwvYWNjZXNzaW9uLW51bT48dXJscz48L3VybHM+PGVsZWN0cm9uaWMtcmVzb3VyY2UtbnVtPjEw
LjIxNjUvMTE1ODQ2MjAtMDAwMDAwMDAwLTAwMDAwPC9lbGVjdHJvbmljLXJlc291cmNlLW51bT48
cmVtb3RlLWRhdGFiYXNlLXByb3ZpZGVyPk5MTTwvcmVtb3RlLWRhdGFiYXNlLXByb3ZpZGVyPjxs
YW5ndWFnZT5lbmc8L2xhbmd1YWdlPjwvcmVjb3JkPjwvQ2l0ZT48L0VuZE5vdGU+AG==
</w:fldData>
              </w:fldChar>
            </w:r>
            <w:r w:rsidRPr="00B33378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instrText xml:space="preserve"> ADDIN EN.CITE.DATA </w:instrText>
            </w:r>
            <w:r w:rsidRPr="00B33378"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r>
            <w:r w:rsidRPr="00B33378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fldChar w:fldCharType="end"/>
            </w:r>
            <w:r w:rsidRPr="00B33378"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r>
            <w:r w:rsidRPr="00B33378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fldChar w:fldCharType="separate"/>
            </w:r>
            <w:r w:rsidRPr="00B33378">
              <w:rPr>
                <w:rFonts w:ascii="Times New Roman" w:hAnsi="Times New Roman" w:cs="Times New Roman"/>
                <w:noProof/>
                <w:color w:val="000000"/>
                <w:sz w:val="22"/>
                <w:szCs w:val="22"/>
              </w:rPr>
              <w:t>[</w:t>
            </w:r>
            <w:r w:rsidR="007216CF">
              <w:rPr>
                <w:rFonts w:ascii="Times New Roman" w:hAnsi="Times New Roman" w:cs="Times New Roman"/>
                <w:noProof/>
                <w:color w:val="000000"/>
                <w:sz w:val="22"/>
                <w:szCs w:val="22"/>
              </w:rPr>
              <w:t>11</w:t>
            </w:r>
            <w:r w:rsidRPr="00B33378">
              <w:rPr>
                <w:rFonts w:ascii="Times New Roman" w:hAnsi="Times New Roman" w:cs="Times New Roman"/>
                <w:noProof/>
                <w:color w:val="000000"/>
                <w:sz w:val="22"/>
                <w:szCs w:val="22"/>
              </w:rPr>
              <w:t>]</w:t>
            </w:r>
            <w:r w:rsidRPr="00B33378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fldChar w:fldCharType="end"/>
            </w:r>
          </w:p>
        </w:tc>
      </w:tr>
      <w:tr w:rsidR="00DB1D56" w:rsidRPr="00B33378" w:rsidTr="00772338">
        <w:trPr>
          <w:trHeight w:val="252"/>
        </w:trPr>
        <w:tc>
          <w:tcPr>
            <w:tcW w:w="10458" w:type="dxa"/>
            <w:gridSpan w:val="4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DB1D56" w:rsidRPr="00B33378" w:rsidRDefault="00DB1D56" w:rsidP="00772338">
            <w:pPr>
              <w:spacing w:after="40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B33378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 xml:space="preserve">  Post-first-year annual cost</w:t>
            </w:r>
          </w:p>
        </w:tc>
      </w:tr>
      <w:tr w:rsidR="00DB1D56" w:rsidRPr="00B33378" w:rsidTr="00772338">
        <w:trPr>
          <w:trHeight w:val="243"/>
        </w:trPr>
        <w:tc>
          <w:tcPr>
            <w:tcW w:w="3753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DB1D56" w:rsidRPr="00B33378" w:rsidRDefault="00DB1D56" w:rsidP="00772338">
            <w:pPr>
              <w:spacing w:after="40"/>
              <w:rPr>
                <w:rFonts w:ascii="Times New Roman" w:hAnsi="Times New Roman" w:cs="Times New Roman"/>
                <w:sz w:val="22"/>
                <w:szCs w:val="22"/>
              </w:rPr>
            </w:pPr>
            <w:r w:rsidRPr="00B33378">
              <w:rPr>
                <w:rFonts w:ascii="Times New Roman" w:hAnsi="Times New Roman" w:cs="Times New Roman"/>
                <w:sz w:val="22"/>
                <w:szCs w:val="22"/>
              </w:rPr>
              <w:t xml:space="preserve">     CHD</w:t>
            </w:r>
          </w:p>
        </w:tc>
        <w:tc>
          <w:tcPr>
            <w:tcW w:w="2586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DB1D56" w:rsidRPr="00B33378" w:rsidRDefault="00DB1D56" w:rsidP="00772338">
            <w:pPr>
              <w:spacing w:after="40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B33378">
              <w:rPr>
                <w:rFonts w:ascii="Times New Roman" w:hAnsi="Times New Roman" w:cs="Times New Roman"/>
                <w:sz w:val="22"/>
                <w:szCs w:val="22"/>
              </w:rPr>
              <w:t>3,362(533.67)</w:t>
            </w:r>
          </w:p>
        </w:tc>
        <w:tc>
          <w:tcPr>
            <w:tcW w:w="1509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DB1D56" w:rsidRPr="00B33378" w:rsidRDefault="00DB1D56" w:rsidP="00772338">
            <w:pPr>
              <w:spacing w:after="40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B33378">
              <w:rPr>
                <w:rFonts w:ascii="Times New Roman" w:hAnsi="Times New Roman" w:cs="Times New Roman"/>
                <w:sz w:val="22"/>
                <w:szCs w:val="22"/>
              </w:rPr>
              <w:t>Gamma</w:t>
            </w:r>
          </w:p>
        </w:tc>
        <w:tc>
          <w:tcPr>
            <w:tcW w:w="2610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DB1D56" w:rsidRPr="00B33378" w:rsidRDefault="00DB1D56" w:rsidP="00772338">
            <w:pPr>
              <w:spacing w:after="40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B33378">
              <w:rPr>
                <w:rFonts w:ascii="Times New Roman" w:hAnsi="Times New Roman" w:cs="Times New Roman"/>
                <w:sz w:val="22"/>
                <w:szCs w:val="22"/>
              </w:rPr>
              <w:t>Lee et al., 2010</w:t>
            </w:r>
            <w:r w:rsidRPr="00B33378">
              <w:rPr>
                <w:rFonts w:ascii="Times New Roman" w:hAnsi="Times New Roman" w:cs="Times New Roman"/>
                <w:sz w:val="22"/>
                <w:szCs w:val="22"/>
              </w:rPr>
              <w:fldChar w:fldCharType="begin">
                <w:fldData xml:space="preserve">PEVuZE5vdGU+PENpdGU+PEF1dGhvcj5MZWU8L0F1dGhvcj48WWVhcj4yMDEwPC9ZZWFyPjxSZWNO
dW0+NTQ2MjwvUmVjTnVtPjxEaXNwbGF5VGV4dD5bMzddPC9EaXNwbGF5VGV4dD48cmVjb3JkPjxy
ZWMtbnVtYmVyPjU0NjI8L3JlYy1udW1iZXI+PGZvcmVpZ24ta2V5cz48a2V5IGFwcD0iRU4iIGRi
LWlkPSJ4dDJmYTVwZjF2dnB0aWV4cHZueHR3empzYTVmZXN0NXo1dngiPjU0NjI8L2tleT48L2Zv
cmVpZ24ta2V5cz48cmVmLXR5cGUgbmFtZT0iSm91cm5hbCBBcnRpY2xlIj4xNzwvcmVmLXR5cGU+
PGNvbnRyaWJ1dG9ycz48YXV0aG9ycz48YXV0aG9yPkxlZSwgSy4gSy48L2F1dGhvcj48YXV0aG9y
PkNpcHJpYW5vLCBMLiBFLjwvYXV0aG9yPjxhdXRob3I+T3dlbnMsIEQuIEsuPC9hdXRob3I+PGF1
dGhvcj5HbywgQS4gUy48L2F1dGhvcj48YXV0aG9yPkhsYXRreSwgTS4gQS48L2F1dGhvcj48L2F1
dGhvcnM+PC9jb250cmlidXRvcnM+PGF1dGgtYWRkcmVzcz5TdGFuZm9yZCBVbml2ZXJzaXR5IFNj
aG9vbHMgb2YgTWVkaWNpbmUsIENBLCBVU0EuIEtlYW5lLksuTGVlQGtwLm9yZzwvYXV0aC1hZGRy
ZXNzPjx0aXRsZXM+PHRpdGxlPkNvc3QtZWZmZWN0aXZlbmVzcyBvZiB1c2luZyBoaWdoLXNlbnNp
dGl2aXR5IEMtcmVhY3RpdmUgcHJvdGVpbiB0byBpZGVudGlmeSBpbnRlcm1lZGlhdGUtIGFuZCBs
b3ctY2FyZGlvdmFzY3VsYXItcmlzayBpbmRpdmlkdWFscyBmb3Igc3RhdGluIHRoZXJhcHk8L3Rp
dGxlPjxzZWNvbmRhcnktdGl0bGU+Q2lyY3VsYXRpb248L3NlY29uZGFyeS10aXRsZT48YWx0LXRp
dGxlPkNpcmN1bGF0aW9uPC9hbHQtdGl0bGU+PC90aXRsZXM+PHBlcmlvZGljYWw+PGZ1bGwtdGl0
bGU+Q2lyY3VsYXRpb248L2Z1bGwtdGl0bGU+PGFiYnItMT5DaXJjdWxhdGlvbjwvYWJici0xPjwv
cGVyaW9kaWNhbD48YWx0LXBlcmlvZGljYWw+PGZ1bGwtdGl0bGU+Q2lyY3VsYXRpb248L2Z1bGwt
dGl0bGU+PGFiYnItMT5DaXJjdWxhdGlvbjwvYWJici0xPjwvYWx0LXBlcmlvZGljYWw+PHBhZ2Vz
PjE0NzgtODc8L3BhZ2VzPjx2b2x1bWU+MTIyPC92b2x1bWU+PG51bWJlcj4xNTwvbnVtYmVyPjxl
ZGl0aW9uPjIwMTAvMDkvMzA8L2VkaXRpb24+PGtleXdvcmRzPjxrZXl3b3JkPkFkdWx0PC9rZXl3
b3JkPjxrZXl3b3JkPkFnZWQ8L2tleXdvcmQ+PGtleXdvcmQ+Qy1SZWFjdGl2ZSBQcm90ZWluLypt
ZXRhYm9saXNtPC9rZXl3b3JkPjxrZXl3b3JkPkNvc3QtQmVuZWZpdCBBbmFseXNpczwva2V5d29y
ZD48a2V5d29yZD4qRGVjaXNpb24gU3VwcG9ydCBUZWNobmlxdWVzPC9rZXl3b3JkPjxrZXl3b3Jk
PkZlbWFsZTwva2V5d29yZD48a2V5d29yZD5IZWFsdGggUGxhbm5pbmcgR3VpZGVsaW5lczwva2V5
d29yZD48a2V5d29yZD5IdW1hbnM8L2tleXdvcmQ+PGtleXdvcmQ+SHlkcm94eW1ldGh5bGdsdXRh
cnlsLUNvQSBSZWR1Y3Rhc2UgSW5oaWJpdG9ycy8qZWNvbm9taWNzLyp0aGVyYXBldXRpYyB1c2U8
L2tleXdvcmQ+PGtleXdvcmQ+TGlwaWRzL2Jsb29kPC9rZXl3b3JkPjxrZXl3b3JkPk1hbGU8L2tl
eXdvcmQ+PGtleXdvcmQ+TWlkZGxlIEFnZWQ8L2tleXdvcmQ+PGtleXdvcmQ+TXlvY2FyZGlhbCBJ
bmZhcmN0aW9uLyplcGlkZW1pb2xvZ3kvcHJldmVudGlvbiAmYW1wOyBjb250cm9sPC9rZXl3b3Jk
PjxrZXl3b3JkPlBhdGllbnQgU2VsZWN0aW9uPC9rZXl3b3JkPjxrZXl3b3JkPlF1YWxpdHktQWRq
dXN0ZWQgTGlmZSBZZWFyczwva2V5d29yZD48a2V5d29yZD5SaXNrPC9rZXl3b3JkPjxrZXl3b3Jk
PlNlbnNpdGl2aXR5IGFuZCBTcGVjaWZpY2l0eTwva2V5d29yZD48a2V5d29yZD5TdHJva2UvKmVw
aWRlbWlvbG9neS9wcmV2ZW50aW9uICZhbXA7IGNvbnRyb2w8L2tleXdvcmQ+PC9rZXl3b3Jkcz48
ZGF0ZXM+PHllYXI+MjAxMDwveWVhcj48cHViLWRhdGVzPjxkYXRlPk9jdCAxMjwvZGF0ZT48L3B1
Yi1kYXRlcz48L2RhdGVzPjxpc2JuPjAwMDktNzMyMjwvaXNibj48YWNjZXNzaW9uLW51bT4yMDg3
NjQzNDwvYWNjZXNzaW9uLW51bT48dXJscz48L3VybHM+PGVsZWN0cm9uaWMtcmVzb3VyY2UtbnVt
PjEwLjExNjEvY2lyY3VsYXRpb25haGEuMTEwLjk0Nzk2MDwvZWxlY3Ryb25pYy1yZXNvdXJjZS1u
dW0+PHJlbW90ZS1kYXRhYmFzZS1wcm92aWRlcj5OTE08L3JlbW90ZS1kYXRhYmFzZS1wcm92aWRl
cj48bGFuZ3VhZ2U+ZW5nPC9sYW5ndWFnZT48L3JlY29yZD48L0NpdGU+PC9FbmROb3RlPn==
</w:fldData>
              </w:fldChar>
            </w:r>
            <w:r w:rsidRPr="00B33378">
              <w:rPr>
                <w:rFonts w:ascii="Times New Roman" w:hAnsi="Times New Roman" w:cs="Times New Roman"/>
                <w:sz w:val="22"/>
                <w:szCs w:val="22"/>
              </w:rPr>
              <w:instrText xml:space="preserve"> ADDIN EN.CITE </w:instrText>
            </w:r>
            <w:r w:rsidRPr="00B33378">
              <w:rPr>
                <w:rFonts w:ascii="Times New Roman" w:hAnsi="Times New Roman" w:cs="Times New Roman"/>
                <w:sz w:val="22"/>
                <w:szCs w:val="22"/>
              </w:rPr>
              <w:fldChar w:fldCharType="begin">
                <w:fldData xml:space="preserve">PEVuZE5vdGU+PENpdGU+PEF1dGhvcj5MZWU8L0F1dGhvcj48WWVhcj4yMDEwPC9ZZWFyPjxSZWNO
dW0+NTQ2MjwvUmVjTnVtPjxEaXNwbGF5VGV4dD5bMzddPC9EaXNwbGF5VGV4dD48cmVjb3JkPjxy
ZWMtbnVtYmVyPjU0NjI8L3JlYy1udW1iZXI+PGZvcmVpZ24ta2V5cz48a2V5IGFwcD0iRU4iIGRi
LWlkPSJ4dDJmYTVwZjF2dnB0aWV4cHZueHR3empzYTVmZXN0NXo1dngiPjU0NjI8L2tleT48L2Zv
cmVpZ24ta2V5cz48cmVmLXR5cGUgbmFtZT0iSm91cm5hbCBBcnRpY2xlIj4xNzwvcmVmLXR5cGU+
PGNvbnRyaWJ1dG9ycz48YXV0aG9ycz48YXV0aG9yPkxlZSwgSy4gSy48L2F1dGhvcj48YXV0aG9y
PkNpcHJpYW5vLCBMLiBFLjwvYXV0aG9yPjxhdXRob3I+T3dlbnMsIEQuIEsuPC9hdXRob3I+PGF1
dGhvcj5HbywgQS4gUy48L2F1dGhvcj48YXV0aG9yPkhsYXRreSwgTS4gQS48L2F1dGhvcj48L2F1
dGhvcnM+PC9jb250cmlidXRvcnM+PGF1dGgtYWRkcmVzcz5TdGFuZm9yZCBVbml2ZXJzaXR5IFNj
aG9vbHMgb2YgTWVkaWNpbmUsIENBLCBVU0EuIEtlYW5lLksuTGVlQGtwLm9yZzwvYXV0aC1hZGRy
ZXNzPjx0aXRsZXM+PHRpdGxlPkNvc3QtZWZmZWN0aXZlbmVzcyBvZiB1c2luZyBoaWdoLXNlbnNp
dGl2aXR5IEMtcmVhY3RpdmUgcHJvdGVpbiB0byBpZGVudGlmeSBpbnRlcm1lZGlhdGUtIGFuZCBs
b3ctY2FyZGlvdmFzY3VsYXItcmlzayBpbmRpdmlkdWFscyBmb3Igc3RhdGluIHRoZXJhcHk8L3Rp
dGxlPjxzZWNvbmRhcnktdGl0bGU+Q2lyY3VsYXRpb248L3NlY29uZGFyeS10aXRsZT48YWx0LXRp
dGxlPkNpcmN1bGF0aW9uPC9hbHQtdGl0bGU+PC90aXRsZXM+PHBlcmlvZGljYWw+PGZ1bGwtdGl0
bGU+Q2lyY3VsYXRpb248L2Z1bGwtdGl0bGU+PGFiYnItMT5DaXJjdWxhdGlvbjwvYWJici0xPjwv
cGVyaW9kaWNhbD48YWx0LXBlcmlvZGljYWw+PGZ1bGwtdGl0bGU+Q2lyY3VsYXRpb248L2Z1bGwt
dGl0bGU+PGFiYnItMT5DaXJjdWxhdGlvbjwvYWJici0xPjwvYWx0LXBlcmlvZGljYWw+PHBhZ2Vz
PjE0NzgtODc8L3BhZ2VzPjx2b2x1bWU+MTIyPC92b2x1bWU+PG51bWJlcj4xNTwvbnVtYmVyPjxl
ZGl0aW9uPjIwMTAvMDkvMzA8L2VkaXRpb24+PGtleXdvcmRzPjxrZXl3b3JkPkFkdWx0PC9rZXl3
b3JkPjxrZXl3b3JkPkFnZWQ8L2tleXdvcmQ+PGtleXdvcmQ+Qy1SZWFjdGl2ZSBQcm90ZWluLypt
ZXRhYm9saXNtPC9rZXl3b3JkPjxrZXl3b3JkPkNvc3QtQmVuZWZpdCBBbmFseXNpczwva2V5d29y
ZD48a2V5d29yZD4qRGVjaXNpb24gU3VwcG9ydCBUZWNobmlxdWVzPC9rZXl3b3JkPjxrZXl3b3Jk
PkZlbWFsZTwva2V5d29yZD48a2V5d29yZD5IZWFsdGggUGxhbm5pbmcgR3VpZGVsaW5lczwva2V5
d29yZD48a2V5d29yZD5IdW1hbnM8L2tleXdvcmQ+PGtleXdvcmQ+SHlkcm94eW1ldGh5bGdsdXRh
cnlsLUNvQSBSZWR1Y3Rhc2UgSW5oaWJpdG9ycy8qZWNvbm9taWNzLyp0aGVyYXBldXRpYyB1c2U8
L2tleXdvcmQ+PGtleXdvcmQ+TGlwaWRzL2Jsb29kPC9rZXl3b3JkPjxrZXl3b3JkPk1hbGU8L2tl
eXdvcmQ+PGtleXdvcmQ+TWlkZGxlIEFnZWQ8L2tleXdvcmQ+PGtleXdvcmQ+TXlvY2FyZGlhbCBJ
bmZhcmN0aW9uLyplcGlkZW1pb2xvZ3kvcHJldmVudGlvbiAmYW1wOyBjb250cm9sPC9rZXl3b3Jk
PjxrZXl3b3JkPlBhdGllbnQgU2VsZWN0aW9uPC9rZXl3b3JkPjxrZXl3b3JkPlF1YWxpdHktQWRq
dXN0ZWQgTGlmZSBZZWFyczwva2V5d29yZD48a2V5d29yZD5SaXNrPC9rZXl3b3JkPjxrZXl3b3Jk
PlNlbnNpdGl2aXR5IGFuZCBTcGVjaWZpY2l0eTwva2V5d29yZD48a2V5d29yZD5TdHJva2UvKmVw
aWRlbWlvbG9neS9wcmV2ZW50aW9uICZhbXA7IGNvbnRyb2w8L2tleXdvcmQ+PC9rZXl3b3Jkcz48
ZGF0ZXM+PHllYXI+MjAxMDwveWVhcj48cHViLWRhdGVzPjxkYXRlPk9jdCAxMjwvZGF0ZT48L3B1
Yi1kYXRlcz48L2RhdGVzPjxpc2JuPjAwMDktNzMyMjwvaXNibj48YWNjZXNzaW9uLW51bT4yMDg3
NjQzNDwvYWNjZXNzaW9uLW51bT48dXJscz48L3VybHM+PGVsZWN0cm9uaWMtcmVzb3VyY2UtbnVt
PjEwLjExNjEvY2lyY3VsYXRpb25haGEuMTEwLjk0Nzk2MDwvZWxlY3Ryb25pYy1yZXNvdXJjZS1u
dW0+PHJlbW90ZS1kYXRhYmFzZS1wcm92aWRlcj5OTE08L3JlbW90ZS1kYXRhYmFzZS1wcm92aWRl
cj48bGFuZ3VhZ2U+ZW5nPC9sYW5ndWFnZT48L3JlY29yZD48L0NpdGU+PC9FbmROb3RlPn==
</w:fldData>
              </w:fldChar>
            </w:r>
            <w:r w:rsidRPr="00B33378">
              <w:rPr>
                <w:rFonts w:ascii="Times New Roman" w:hAnsi="Times New Roman" w:cs="Times New Roman"/>
                <w:sz w:val="22"/>
                <w:szCs w:val="22"/>
              </w:rPr>
              <w:instrText xml:space="preserve"> ADDIN EN.CITE.DATA </w:instrText>
            </w:r>
            <w:r w:rsidRPr="00B33378">
              <w:rPr>
                <w:rFonts w:ascii="Times New Roman" w:hAnsi="Times New Roman" w:cs="Times New Roman"/>
                <w:sz w:val="22"/>
                <w:szCs w:val="22"/>
              </w:rPr>
            </w:r>
            <w:r w:rsidRPr="00B33378">
              <w:rPr>
                <w:rFonts w:ascii="Times New Roman" w:hAnsi="Times New Roman" w:cs="Times New Roman"/>
                <w:sz w:val="22"/>
                <w:szCs w:val="22"/>
              </w:rPr>
              <w:fldChar w:fldCharType="end"/>
            </w:r>
            <w:r w:rsidRPr="00B33378">
              <w:rPr>
                <w:rFonts w:ascii="Times New Roman" w:hAnsi="Times New Roman" w:cs="Times New Roman"/>
                <w:sz w:val="22"/>
                <w:szCs w:val="22"/>
              </w:rPr>
            </w:r>
            <w:r w:rsidRPr="00B33378">
              <w:rPr>
                <w:rFonts w:ascii="Times New Roman" w:hAnsi="Times New Roman" w:cs="Times New Roman"/>
                <w:sz w:val="22"/>
                <w:szCs w:val="22"/>
              </w:rPr>
              <w:fldChar w:fldCharType="separate"/>
            </w:r>
            <w:r w:rsidRPr="00B33378">
              <w:rPr>
                <w:rFonts w:ascii="Times New Roman" w:hAnsi="Times New Roman" w:cs="Times New Roman"/>
                <w:noProof/>
                <w:sz w:val="22"/>
                <w:szCs w:val="22"/>
              </w:rPr>
              <w:t>[</w:t>
            </w:r>
            <w:r w:rsidR="007216CF">
              <w:rPr>
                <w:rFonts w:ascii="Times New Roman" w:hAnsi="Times New Roman" w:cs="Times New Roman"/>
                <w:noProof/>
                <w:sz w:val="22"/>
                <w:szCs w:val="22"/>
              </w:rPr>
              <w:t>9</w:t>
            </w:r>
            <w:r w:rsidRPr="00B33378">
              <w:rPr>
                <w:rFonts w:ascii="Times New Roman" w:hAnsi="Times New Roman" w:cs="Times New Roman"/>
                <w:noProof/>
                <w:sz w:val="22"/>
                <w:szCs w:val="22"/>
              </w:rPr>
              <w:t>]</w:t>
            </w:r>
            <w:r w:rsidRPr="00B33378">
              <w:rPr>
                <w:rFonts w:ascii="Times New Roman" w:hAnsi="Times New Roman" w:cs="Times New Roman"/>
                <w:sz w:val="22"/>
                <w:szCs w:val="22"/>
              </w:rPr>
              <w:fldChar w:fldCharType="end"/>
            </w:r>
          </w:p>
        </w:tc>
      </w:tr>
      <w:tr w:rsidR="00DB1D56" w:rsidRPr="00B33378" w:rsidTr="00772338">
        <w:trPr>
          <w:trHeight w:val="365"/>
        </w:trPr>
        <w:tc>
          <w:tcPr>
            <w:tcW w:w="3753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DB1D56" w:rsidRPr="00B33378" w:rsidRDefault="00DB1D56" w:rsidP="00772338">
            <w:pPr>
              <w:spacing w:after="40"/>
              <w:rPr>
                <w:rFonts w:ascii="Times New Roman" w:hAnsi="Times New Roman" w:cs="Times New Roman"/>
                <w:sz w:val="22"/>
                <w:szCs w:val="22"/>
              </w:rPr>
            </w:pPr>
            <w:r w:rsidRPr="00B33378">
              <w:rPr>
                <w:rFonts w:ascii="Times New Roman" w:hAnsi="Times New Roman" w:cs="Times New Roman"/>
                <w:sz w:val="22"/>
                <w:szCs w:val="22"/>
              </w:rPr>
              <w:t xml:space="preserve">     Stroke</w:t>
            </w:r>
          </w:p>
        </w:tc>
        <w:tc>
          <w:tcPr>
            <w:tcW w:w="2586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DB1D56" w:rsidRPr="00B33378" w:rsidRDefault="00DB1D56" w:rsidP="00772338">
            <w:pPr>
              <w:spacing w:after="40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B33378">
              <w:rPr>
                <w:rFonts w:ascii="Times New Roman" w:hAnsi="Times New Roman" w:cs="Times New Roman"/>
                <w:sz w:val="22"/>
                <w:szCs w:val="22"/>
              </w:rPr>
              <w:t>2,222 (352.5)</w:t>
            </w:r>
          </w:p>
        </w:tc>
        <w:tc>
          <w:tcPr>
            <w:tcW w:w="1509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DB1D56" w:rsidRPr="00B33378" w:rsidRDefault="00DB1D56" w:rsidP="00772338">
            <w:pPr>
              <w:spacing w:after="40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B33378">
              <w:rPr>
                <w:rFonts w:ascii="Times New Roman" w:hAnsi="Times New Roman" w:cs="Times New Roman"/>
                <w:sz w:val="22"/>
                <w:szCs w:val="22"/>
              </w:rPr>
              <w:t>Gamma</w:t>
            </w:r>
          </w:p>
        </w:tc>
        <w:tc>
          <w:tcPr>
            <w:tcW w:w="2610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DB1D56" w:rsidRPr="00B33378" w:rsidRDefault="00DB1D56" w:rsidP="00772338">
            <w:pPr>
              <w:spacing w:after="40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proofErr w:type="spellStart"/>
            <w:r w:rsidRPr="00B33378">
              <w:rPr>
                <w:rFonts w:ascii="Times New Roman" w:hAnsi="Times New Roman" w:cs="Times New Roman"/>
                <w:sz w:val="22"/>
                <w:szCs w:val="22"/>
              </w:rPr>
              <w:t>Pignone</w:t>
            </w:r>
            <w:proofErr w:type="spellEnd"/>
            <w:r w:rsidRPr="00B33378">
              <w:rPr>
                <w:rFonts w:ascii="Times New Roman" w:hAnsi="Times New Roman" w:cs="Times New Roman"/>
                <w:sz w:val="22"/>
                <w:szCs w:val="22"/>
              </w:rPr>
              <w:t xml:space="preserve"> et al. 2006</w:t>
            </w:r>
            <w:r w:rsidRPr="00B33378">
              <w:rPr>
                <w:rFonts w:ascii="Times New Roman" w:hAnsi="Times New Roman" w:cs="Times New Roman"/>
                <w:sz w:val="22"/>
                <w:szCs w:val="22"/>
              </w:rPr>
              <w:fldChar w:fldCharType="begin">
                <w:fldData xml:space="preserve">PEVuZE5vdGU+PENpdGU+PEF1dGhvcj5QaWdub25lPC9BdXRob3I+PFllYXI+MjAwNjwvWWVhcj48
UmVjTnVtPjU0NjM8L1JlY051bT48RGlzcGxheVRleHQ+WzM4XTwvRGlzcGxheVRleHQ+PHJlY29y
ZD48cmVjLW51bWJlcj41NDYzPC9yZWMtbnVtYmVyPjxmb3JlaWduLWtleXM+PGtleSBhcHA9IkVO
IiBkYi1pZD0ieHQyZmE1cGYxdnZwdGlleHB2bnh0d3pqc2E1ZmVzdDV6NXZ4Ij41NDYzPC9rZXk+
PC9mb3JlaWduLWtleXM+PHJlZi10eXBlIG5hbWU9IkpvdXJuYWwgQXJ0aWNsZSI+MTc8L3JlZi10
eXBlPjxjb250cmlidXRvcnM+PGF1dGhvcnM+PGF1dGhvcj5QaWdub25lLCBNLjwvYXV0aG9yPjxh
dXRob3I+RWFybnNoYXcsIFMuPC9hdXRob3I+PGF1dGhvcj5UaWNlLCBKLiBBLjwvYXV0aG9yPjxh
dXRob3I+UGxldGNoZXIsIE0uIEouPC9hdXRob3I+PC9hdXRob3JzPjwvY29udHJpYnV0b3JzPjxh
dXRoLWFkZHJlc3M+VW5pdmVyc2l0eSBvZiBOb3J0aCBDYXJvbGluYSBEaXZpc2lvbiBvZiBHZW5l
cmFsIEludGVybmFsIE1lZGljaW5lLCBhbmQgUlRJLVVuaXZlcnNpdHkgb2YgTm9ydGggQ2Fyb2xp
bmEgQ2VudGVyIGZvciBIZWFsdGggUHJvbW90aW9uIEVjb25vbWljcywgQ2hhcGVsIEhpbGwsIE5v
cnRoIENhcm9saW5hIDI3NTk5LTcxMTAsIFVTQS4gcGlnbm9uZUBtZWQudW5jLmVkdTwvYXV0aC1h
ZGRyZXNzPjx0aXRsZXM+PHRpdGxlPkFzcGlyaW4sIHN0YXRpbnMsIG9yIGJvdGggZHJ1Z3MgZm9y
IHRoZSBwcmltYXJ5IHByZXZlbnRpb24gb2YgY29yb25hcnkgaGVhcnQgZGlzZWFzZSBldmVudHMg
aW4gbWVuOiBhIGNvc3QtdXRpbGl0eSBhbmFseXNpczwvdGl0bGU+PHNlY29uZGFyeS10aXRsZT5B
bm4gSW50ZXJuIE1lZDwvc2Vjb25kYXJ5LXRpdGxlPjxhbHQtdGl0bGU+QW5uYWxzIG9mIGludGVy
bmFsIG1lZGljaW5lPC9hbHQtdGl0bGU+PC90aXRsZXM+PHBlcmlvZGljYWw+PGZ1bGwtdGl0bGU+
QW5uYWxzIG9mIEludGVybmFsIE1lZGljaW5lPC9mdWxsLXRpdGxlPjxhYmJyLTE+QW5uIEludGVy
biBNZWQ8L2FiYnItMT48L3BlcmlvZGljYWw+PGFsdC1wZXJpb2RpY2FsPjxmdWxsLXRpdGxlPkFu
bmFscyBvZiBJbnRlcm5hbCBNZWRpY2luZTwvZnVsbC10aXRsZT48YWJici0xPkFubiBJbnRlcm4g
TWVkPC9hYmJyLTE+PC9hbHQtcGVyaW9kaWNhbD48cGFnZXM+MzI2LTM2PC9wYWdlcz48dm9sdW1l
PjE0NDwvdm9sdW1lPjxudW1iZXI+NTwvbnVtYmVyPjxlZGl0aW9uPjIwMDYvMDMvMDg8L2VkaXRp
b24+PGtleXdvcmRzPjxrZXl3b3JkPkFzcGlyaW4vYWR2ZXJzZSBlZmZlY3RzLyplY29ub21pY3Mv
KnRoZXJhcGV1dGljIHVzZTwva2V5d29yZD48a2V5d29yZD5Db21wdXRlciBTaW11bGF0aW9uPC9r
ZXl3b3JkPjxrZXl3b3JkPkNvcm9uYXJ5IERpc2Vhc2UvKnByZXZlbnRpb24gJmFtcDsgY29udHJv
bDwva2V5d29yZD48a2V5d29yZD5Db3N0LUJlbmVmaXQgQW5hbHlzaXM8L2tleXdvcmQ+PGtleXdv
cmQ+RHJ1ZyBDb3N0czwva2V5d29yZD48a2V5d29yZD5EcnVnIFRoZXJhcHksIENvbWJpbmF0aW9u
PC9rZXl3b3JkPjxrZXl3b3JkPkZpYnJpbm9seXRpYyBBZ2VudHMvYWR2ZXJzZSBlZmZlY3RzLypl
Y29ub21pY3MvKnRoZXJhcGV1dGljIHVzZTwva2V5d29yZD48a2V5d29yZD5HYXN0cm9pbnRlc3Rp
bmFsIEhlbW9ycmhhZ2UvY2hlbWljYWxseSBpbmR1Y2VkPC9rZXl3b3JkPjxrZXl3b3JkPkh1bWFu
czwva2V5d29yZD48a2V5d29yZD5IeWRyb3h5bWV0aHlsZ2x1dGFyeWwtQ29BIFJlZHVjdGFzZSBJ
bmhpYml0b3JzLyplY29ub21pY3MvKnRoZXJhcGV1dGljIHVzZTwva2V5d29yZD48a2V5d29yZD5N
YWxlPC9rZXl3b3JkPjxrZXl3b3JkPk1hcmtvdiBDaGFpbnM8L2tleXdvcmQ+PGtleXdvcmQ+TWlk
ZGxlIEFnZWQ8L2tleXdvcmQ+PGtleXdvcmQ+UHJpbWFyeSBQcmV2ZW50aW9uPC9rZXl3b3JkPjxr
ZXl3b3JkPlF1YWxpdHktQWRqdXN0ZWQgTGlmZSBZZWFyczwva2V5d29yZD48a2V5d29yZD5SaXNr
IEZhY3RvcnM8L2tleXdvcmQ+PGtleXdvcmQ+U2Vuc2l0aXZpdHkgYW5kIFNwZWNpZmljaXR5PC9r
ZXl3b3JkPjxrZXl3b3JkPlN0cm9rZS9jaGVtaWNhbGx5IGluZHVjZWQ8L2tleXdvcmQ+PC9rZXl3
b3Jkcz48ZGF0ZXM+PHllYXI+MjAwNjwveWVhcj48cHViLWRhdGVzPjxkYXRlPk1hciA3PC9kYXRl
PjwvcHViLWRhdGVzPjwvZGF0ZXM+PGlzYm4+MDAwMy00ODE5PC9pc2JuPjxhY2Nlc3Npb24tbnVt
PjE2NTIwNDczPC9hY2Nlc3Npb24tbnVtPjx1cmxzPjwvdXJscz48cmVtb3RlLWRhdGFiYXNlLXBy
b3ZpZGVyPk5MTTwvcmVtb3RlLWRhdGFiYXNlLXByb3ZpZGVyPjxsYW5ndWFnZT5lbmc8L2xhbmd1
YWdlPjwvcmVjb3JkPjwvQ2l0ZT48L0VuZE5vdGU+AG==
</w:fldData>
              </w:fldChar>
            </w:r>
            <w:r w:rsidRPr="00B33378">
              <w:rPr>
                <w:rFonts w:ascii="Times New Roman" w:hAnsi="Times New Roman" w:cs="Times New Roman"/>
                <w:sz w:val="22"/>
                <w:szCs w:val="22"/>
              </w:rPr>
              <w:instrText xml:space="preserve"> ADDIN EN.CITE </w:instrText>
            </w:r>
            <w:r w:rsidRPr="00B33378">
              <w:rPr>
                <w:rFonts w:ascii="Times New Roman" w:hAnsi="Times New Roman" w:cs="Times New Roman"/>
                <w:sz w:val="22"/>
                <w:szCs w:val="22"/>
              </w:rPr>
              <w:fldChar w:fldCharType="begin">
                <w:fldData xml:space="preserve">PEVuZE5vdGU+PENpdGU+PEF1dGhvcj5QaWdub25lPC9BdXRob3I+PFllYXI+MjAwNjwvWWVhcj48
UmVjTnVtPjU0NjM8L1JlY051bT48RGlzcGxheVRleHQ+WzM4XTwvRGlzcGxheVRleHQ+PHJlY29y
ZD48cmVjLW51bWJlcj41NDYzPC9yZWMtbnVtYmVyPjxmb3JlaWduLWtleXM+PGtleSBhcHA9IkVO
IiBkYi1pZD0ieHQyZmE1cGYxdnZwdGlleHB2bnh0d3pqc2E1ZmVzdDV6NXZ4Ij41NDYzPC9rZXk+
PC9mb3JlaWduLWtleXM+PHJlZi10eXBlIG5hbWU9IkpvdXJuYWwgQXJ0aWNsZSI+MTc8L3JlZi10
eXBlPjxjb250cmlidXRvcnM+PGF1dGhvcnM+PGF1dGhvcj5QaWdub25lLCBNLjwvYXV0aG9yPjxh
dXRob3I+RWFybnNoYXcsIFMuPC9hdXRob3I+PGF1dGhvcj5UaWNlLCBKLiBBLjwvYXV0aG9yPjxh
dXRob3I+UGxldGNoZXIsIE0uIEouPC9hdXRob3I+PC9hdXRob3JzPjwvY29udHJpYnV0b3JzPjxh
dXRoLWFkZHJlc3M+VW5pdmVyc2l0eSBvZiBOb3J0aCBDYXJvbGluYSBEaXZpc2lvbiBvZiBHZW5l
cmFsIEludGVybmFsIE1lZGljaW5lLCBhbmQgUlRJLVVuaXZlcnNpdHkgb2YgTm9ydGggQ2Fyb2xp
bmEgQ2VudGVyIGZvciBIZWFsdGggUHJvbW90aW9uIEVjb25vbWljcywgQ2hhcGVsIEhpbGwsIE5v
cnRoIENhcm9saW5hIDI3NTk5LTcxMTAsIFVTQS4gcGlnbm9uZUBtZWQudW5jLmVkdTwvYXV0aC1h
ZGRyZXNzPjx0aXRsZXM+PHRpdGxlPkFzcGlyaW4sIHN0YXRpbnMsIG9yIGJvdGggZHJ1Z3MgZm9y
IHRoZSBwcmltYXJ5IHByZXZlbnRpb24gb2YgY29yb25hcnkgaGVhcnQgZGlzZWFzZSBldmVudHMg
aW4gbWVuOiBhIGNvc3QtdXRpbGl0eSBhbmFseXNpczwvdGl0bGU+PHNlY29uZGFyeS10aXRsZT5B
bm4gSW50ZXJuIE1lZDwvc2Vjb25kYXJ5LXRpdGxlPjxhbHQtdGl0bGU+QW5uYWxzIG9mIGludGVy
bmFsIG1lZGljaW5lPC9hbHQtdGl0bGU+PC90aXRsZXM+PHBlcmlvZGljYWw+PGZ1bGwtdGl0bGU+
QW5uYWxzIG9mIEludGVybmFsIE1lZGljaW5lPC9mdWxsLXRpdGxlPjxhYmJyLTE+QW5uIEludGVy
biBNZWQ8L2FiYnItMT48L3BlcmlvZGljYWw+PGFsdC1wZXJpb2RpY2FsPjxmdWxsLXRpdGxlPkFu
bmFscyBvZiBJbnRlcm5hbCBNZWRpY2luZTwvZnVsbC10aXRsZT48YWJici0xPkFubiBJbnRlcm4g
TWVkPC9hYmJyLTE+PC9hbHQtcGVyaW9kaWNhbD48cGFnZXM+MzI2LTM2PC9wYWdlcz48dm9sdW1l
PjE0NDwvdm9sdW1lPjxudW1iZXI+NTwvbnVtYmVyPjxlZGl0aW9uPjIwMDYvMDMvMDg8L2VkaXRp
b24+PGtleXdvcmRzPjxrZXl3b3JkPkFzcGlyaW4vYWR2ZXJzZSBlZmZlY3RzLyplY29ub21pY3Mv
KnRoZXJhcGV1dGljIHVzZTwva2V5d29yZD48a2V5d29yZD5Db21wdXRlciBTaW11bGF0aW9uPC9r
ZXl3b3JkPjxrZXl3b3JkPkNvcm9uYXJ5IERpc2Vhc2UvKnByZXZlbnRpb24gJmFtcDsgY29udHJv
bDwva2V5d29yZD48a2V5d29yZD5Db3N0LUJlbmVmaXQgQW5hbHlzaXM8L2tleXdvcmQ+PGtleXdv
cmQ+RHJ1ZyBDb3N0czwva2V5d29yZD48a2V5d29yZD5EcnVnIFRoZXJhcHksIENvbWJpbmF0aW9u
PC9rZXl3b3JkPjxrZXl3b3JkPkZpYnJpbm9seXRpYyBBZ2VudHMvYWR2ZXJzZSBlZmZlY3RzLypl
Y29ub21pY3MvKnRoZXJhcGV1dGljIHVzZTwva2V5d29yZD48a2V5d29yZD5HYXN0cm9pbnRlc3Rp
bmFsIEhlbW9ycmhhZ2UvY2hlbWljYWxseSBpbmR1Y2VkPC9rZXl3b3JkPjxrZXl3b3JkPkh1bWFu
czwva2V5d29yZD48a2V5d29yZD5IeWRyb3h5bWV0aHlsZ2x1dGFyeWwtQ29BIFJlZHVjdGFzZSBJ
bmhpYml0b3JzLyplY29ub21pY3MvKnRoZXJhcGV1dGljIHVzZTwva2V5d29yZD48a2V5d29yZD5N
YWxlPC9rZXl3b3JkPjxrZXl3b3JkPk1hcmtvdiBDaGFpbnM8L2tleXdvcmQ+PGtleXdvcmQ+TWlk
ZGxlIEFnZWQ8L2tleXdvcmQ+PGtleXdvcmQ+UHJpbWFyeSBQcmV2ZW50aW9uPC9rZXl3b3JkPjxr
ZXl3b3JkPlF1YWxpdHktQWRqdXN0ZWQgTGlmZSBZZWFyczwva2V5d29yZD48a2V5d29yZD5SaXNr
IEZhY3RvcnM8L2tleXdvcmQ+PGtleXdvcmQ+U2Vuc2l0aXZpdHkgYW5kIFNwZWNpZmljaXR5PC9r
ZXl3b3JkPjxrZXl3b3JkPlN0cm9rZS9jaGVtaWNhbGx5IGluZHVjZWQ8L2tleXdvcmQ+PC9rZXl3
b3Jkcz48ZGF0ZXM+PHllYXI+MjAwNjwveWVhcj48cHViLWRhdGVzPjxkYXRlPk1hciA3PC9kYXRl
PjwvcHViLWRhdGVzPjwvZGF0ZXM+PGlzYm4+MDAwMy00ODE5PC9pc2JuPjxhY2Nlc3Npb24tbnVt
PjE2NTIwNDczPC9hY2Nlc3Npb24tbnVtPjx1cmxzPjwvdXJscz48cmVtb3RlLWRhdGFiYXNlLXBy
b3ZpZGVyPk5MTTwvcmVtb3RlLWRhdGFiYXNlLXByb3ZpZGVyPjxsYW5ndWFnZT5lbmc8L2xhbmd1
YWdlPjwvcmVjb3JkPjwvQ2l0ZT48L0VuZE5vdGU+AG==
</w:fldData>
              </w:fldChar>
            </w:r>
            <w:r w:rsidRPr="00B33378">
              <w:rPr>
                <w:rFonts w:ascii="Times New Roman" w:hAnsi="Times New Roman" w:cs="Times New Roman"/>
                <w:sz w:val="22"/>
                <w:szCs w:val="22"/>
              </w:rPr>
              <w:instrText xml:space="preserve"> ADDIN EN.CITE.DATA </w:instrText>
            </w:r>
            <w:r w:rsidRPr="00B33378">
              <w:rPr>
                <w:rFonts w:ascii="Times New Roman" w:hAnsi="Times New Roman" w:cs="Times New Roman"/>
                <w:sz w:val="22"/>
                <w:szCs w:val="22"/>
              </w:rPr>
            </w:r>
            <w:r w:rsidRPr="00B33378">
              <w:rPr>
                <w:rFonts w:ascii="Times New Roman" w:hAnsi="Times New Roman" w:cs="Times New Roman"/>
                <w:sz w:val="22"/>
                <w:szCs w:val="22"/>
              </w:rPr>
              <w:fldChar w:fldCharType="end"/>
            </w:r>
            <w:r w:rsidRPr="00B33378">
              <w:rPr>
                <w:rFonts w:ascii="Times New Roman" w:hAnsi="Times New Roman" w:cs="Times New Roman"/>
                <w:sz w:val="22"/>
                <w:szCs w:val="22"/>
              </w:rPr>
            </w:r>
            <w:r w:rsidRPr="00B33378">
              <w:rPr>
                <w:rFonts w:ascii="Times New Roman" w:hAnsi="Times New Roman" w:cs="Times New Roman"/>
                <w:sz w:val="22"/>
                <w:szCs w:val="22"/>
              </w:rPr>
              <w:fldChar w:fldCharType="separate"/>
            </w:r>
            <w:r w:rsidRPr="00B33378">
              <w:rPr>
                <w:rFonts w:ascii="Times New Roman" w:hAnsi="Times New Roman" w:cs="Times New Roman"/>
                <w:noProof/>
                <w:sz w:val="22"/>
                <w:szCs w:val="22"/>
              </w:rPr>
              <w:t>[</w:t>
            </w:r>
            <w:r w:rsidR="007216CF">
              <w:rPr>
                <w:rFonts w:ascii="Times New Roman" w:hAnsi="Times New Roman" w:cs="Times New Roman"/>
                <w:noProof/>
                <w:sz w:val="22"/>
                <w:szCs w:val="22"/>
              </w:rPr>
              <w:t>10</w:t>
            </w:r>
            <w:r w:rsidRPr="00B33378">
              <w:rPr>
                <w:rFonts w:ascii="Times New Roman" w:hAnsi="Times New Roman" w:cs="Times New Roman"/>
                <w:noProof/>
                <w:sz w:val="22"/>
                <w:szCs w:val="22"/>
              </w:rPr>
              <w:t>]</w:t>
            </w:r>
            <w:r w:rsidRPr="00B33378">
              <w:rPr>
                <w:rFonts w:ascii="Times New Roman" w:hAnsi="Times New Roman" w:cs="Times New Roman"/>
                <w:sz w:val="22"/>
                <w:szCs w:val="22"/>
              </w:rPr>
              <w:fldChar w:fldCharType="end"/>
            </w:r>
          </w:p>
        </w:tc>
      </w:tr>
      <w:tr w:rsidR="00DB1D56" w:rsidRPr="00B33378" w:rsidTr="00772338">
        <w:trPr>
          <w:trHeight w:val="243"/>
        </w:trPr>
        <w:tc>
          <w:tcPr>
            <w:tcW w:w="10458" w:type="dxa"/>
            <w:gridSpan w:val="4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DB1D56" w:rsidRPr="00B33378" w:rsidRDefault="00DB1D56" w:rsidP="00772338">
            <w:pPr>
              <w:spacing w:after="40"/>
              <w:rPr>
                <w:rFonts w:ascii="Times New Roman" w:hAnsi="Times New Roman" w:cs="Times New Roman"/>
                <w:b/>
                <w:color w:val="000000" w:themeColor="text1"/>
                <w:sz w:val="22"/>
                <w:szCs w:val="22"/>
              </w:rPr>
            </w:pPr>
            <w:r w:rsidRPr="00B33378">
              <w:rPr>
                <w:rFonts w:ascii="Times New Roman" w:hAnsi="Times New Roman" w:cs="Times New Roman"/>
                <w:b/>
                <w:color w:val="000000" w:themeColor="text1"/>
                <w:sz w:val="22"/>
                <w:szCs w:val="22"/>
              </w:rPr>
              <w:t>Informal healthcare costs</w:t>
            </w:r>
          </w:p>
        </w:tc>
      </w:tr>
      <w:tr w:rsidR="00DB1D56" w:rsidRPr="00B33378" w:rsidTr="00772338">
        <w:trPr>
          <w:trHeight w:val="356"/>
        </w:trPr>
        <w:tc>
          <w:tcPr>
            <w:tcW w:w="3753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DB1D56" w:rsidRPr="00B33378" w:rsidRDefault="00DB1D56" w:rsidP="00772338">
            <w:pPr>
              <w:spacing w:after="40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  <w:r w:rsidRPr="00B33378"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  <w:t xml:space="preserve">     Travel costs per outpatient visit </w:t>
            </w:r>
          </w:p>
        </w:tc>
        <w:tc>
          <w:tcPr>
            <w:tcW w:w="2586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DB1D56" w:rsidRPr="00B33378" w:rsidRDefault="00DB1D56" w:rsidP="00772338">
            <w:pPr>
              <w:spacing w:after="40"/>
              <w:jc w:val="center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  <w:r w:rsidRPr="00B33378"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  <w:t>8.8 (0.42)</w:t>
            </w:r>
          </w:p>
        </w:tc>
        <w:tc>
          <w:tcPr>
            <w:tcW w:w="1509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DB1D56" w:rsidRPr="00B33378" w:rsidRDefault="00DB1D56" w:rsidP="00772338">
            <w:pPr>
              <w:spacing w:after="40"/>
              <w:jc w:val="center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  <w:r w:rsidRPr="00B33378"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  <w:t>Gamma</w:t>
            </w:r>
          </w:p>
        </w:tc>
        <w:tc>
          <w:tcPr>
            <w:tcW w:w="2610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DB1D56" w:rsidRPr="00B33378" w:rsidRDefault="00DB1D56" w:rsidP="00772338">
            <w:pPr>
              <w:spacing w:after="40"/>
              <w:jc w:val="center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  <w:r w:rsidRPr="00B33378"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  <w:t>Russel et al. 2008</w:t>
            </w:r>
            <w:r w:rsidRPr="00B33378"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  <w:fldChar w:fldCharType="begin"/>
            </w:r>
            <w:r w:rsidRPr="00B33378"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  <w:instrText xml:space="preserve"> ADDIN EN.CITE &lt;EndNote&gt;&lt;Cite&gt;&lt;Author&gt;Russell&lt;/Author&gt;&lt;Year&gt;2008&lt;/Year&gt;&lt;RecNum&gt;1373&lt;/RecNum&gt;&lt;DisplayText&gt;[54]&lt;/DisplayText&gt;&lt;record&gt;&lt;rec-number&gt;1373&lt;/rec-number&gt;&lt;foreign-keys&gt;&lt;key app="EN" db-id="eaxaprxd7e2zv0eatz6pvw0s0t5e0twdvxe5" timestamp="1527788370"&gt;1373&lt;/key&gt;&lt;/foreign-keys&gt;&lt;ref-type name="Journal Article"&gt;17&lt;/ref-type&gt;&lt;contributors&gt;&lt;authors&gt;&lt;author&gt;Russell, L. B.&lt;/author&gt;&lt;author&gt;Ibuka, Y.&lt;/author&gt;&lt;author&gt;Carr, D.&lt;/author&gt;&lt;/authors&gt;&lt;/contributors&gt;&lt;auth-address&gt;1 Institute for Health, Health Care Policy, and Aging Research and Department of Economics, Rutgers University, New Brunswick, New Jersey, USA 2 Institute for Health, Health Care Policy, and Aging Research and Department of Sociology, Rutgers University, New Brunswick, New Jersey, USA.&lt;/auth-address&gt;&lt;titles&gt;&lt;title&gt;How Much Time Do Patients Spend on Outpatient Visits?: The American Time Use Survey&lt;/title&gt;&lt;secondary-title&gt;Patient&lt;/secondary-title&gt;&lt;alt-title&gt;The patient&lt;/alt-title&gt;&lt;/titles&gt;&lt;periodical&gt;&lt;full-title&gt;Patient&lt;/full-title&gt;&lt;abbr-1&gt;The patient&lt;/abbr-1&gt;&lt;/periodical&gt;&lt;alt-periodical&gt;&lt;full-title&gt;Patient&lt;/full-title&gt;&lt;abbr-1&gt;The patient&lt;/abbr-1&gt;&lt;/alt-periodical&gt;&lt;pages&gt;211-22&lt;/pages&gt;&lt;volume&gt;1&lt;/volume&gt;&lt;number&gt;3&lt;/number&gt;&lt;edition&gt;2008/07/01&lt;/edition&gt;&lt;dates&gt;&lt;year&gt;2008&lt;/year&gt;&lt;pub-dates&gt;&lt;date&gt;Jul 1&lt;/date&gt;&lt;/pub-dates&gt;&lt;/dates&gt;&lt;isbn&gt;1178-1653 (Print)&amp;#xD;1178-1653&lt;/isbn&gt;&lt;accession-num&gt;22272927&lt;/accession-num&gt;&lt;urls&gt;&lt;/urls&gt;&lt;electronic-resource-num&gt;10.2165/1312067-200801030-00008&lt;/electronic-resource-num&gt;&lt;remote-database-provider&gt;NLM&lt;/remote-database-provider&gt;&lt;language&gt;eng&lt;/language&gt;&lt;/record&gt;&lt;/Cite&gt;&lt;/EndNote&gt;</w:instrText>
            </w:r>
            <w:r w:rsidRPr="00B33378"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  <w:fldChar w:fldCharType="separate"/>
            </w:r>
            <w:r w:rsidRPr="00B33378">
              <w:rPr>
                <w:rFonts w:ascii="Times New Roman" w:hAnsi="Times New Roman" w:cs="Times New Roman"/>
                <w:noProof/>
                <w:color w:val="000000" w:themeColor="text1"/>
                <w:sz w:val="22"/>
                <w:szCs w:val="22"/>
              </w:rPr>
              <w:t>[</w:t>
            </w:r>
            <w:r w:rsidR="007216CF">
              <w:rPr>
                <w:rFonts w:ascii="Times New Roman" w:hAnsi="Times New Roman" w:cs="Times New Roman"/>
                <w:noProof/>
                <w:color w:val="000000" w:themeColor="text1"/>
                <w:sz w:val="22"/>
                <w:szCs w:val="22"/>
              </w:rPr>
              <w:t>18</w:t>
            </w:r>
            <w:r w:rsidRPr="00B33378">
              <w:rPr>
                <w:rFonts w:ascii="Times New Roman" w:hAnsi="Times New Roman" w:cs="Times New Roman"/>
                <w:noProof/>
                <w:color w:val="000000" w:themeColor="text1"/>
                <w:sz w:val="22"/>
                <w:szCs w:val="22"/>
              </w:rPr>
              <w:t>]</w:t>
            </w:r>
            <w:r w:rsidRPr="00B33378"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  <w:fldChar w:fldCharType="end"/>
            </w:r>
          </w:p>
        </w:tc>
      </w:tr>
      <w:tr w:rsidR="00DB1D56" w:rsidRPr="00B33378" w:rsidTr="00772338">
        <w:trPr>
          <w:trHeight w:val="339"/>
        </w:trPr>
        <w:tc>
          <w:tcPr>
            <w:tcW w:w="3753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DB1D56" w:rsidRPr="00B33378" w:rsidRDefault="00DB1D56" w:rsidP="00772338">
            <w:pPr>
              <w:spacing w:after="40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  <w:r w:rsidRPr="00B33378"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  <w:t xml:space="preserve">     Wait-time costs per outpatient visit</w:t>
            </w:r>
          </w:p>
        </w:tc>
        <w:tc>
          <w:tcPr>
            <w:tcW w:w="2586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DB1D56" w:rsidRPr="00B33378" w:rsidRDefault="00DB1D56" w:rsidP="00772338">
            <w:pPr>
              <w:spacing w:after="40"/>
              <w:jc w:val="center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  <w:r w:rsidRPr="00B33378"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  <w:t>10.6 (0.504)</w:t>
            </w:r>
          </w:p>
        </w:tc>
        <w:tc>
          <w:tcPr>
            <w:tcW w:w="1509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DB1D56" w:rsidRPr="00B33378" w:rsidRDefault="00DB1D56" w:rsidP="00772338">
            <w:pPr>
              <w:spacing w:after="40"/>
              <w:jc w:val="center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  <w:r w:rsidRPr="00B33378"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  <w:t>Gamma</w:t>
            </w:r>
          </w:p>
        </w:tc>
        <w:tc>
          <w:tcPr>
            <w:tcW w:w="2610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DB1D56" w:rsidRPr="00B33378" w:rsidRDefault="00DB1D56" w:rsidP="00772338">
            <w:pPr>
              <w:spacing w:after="40"/>
              <w:jc w:val="center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  <w:r w:rsidRPr="00B33378"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  <w:t>Russel et al. 2008</w:t>
            </w:r>
            <w:r w:rsidRPr="00B33378"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  <w:fldChar w:fldCharType="begin"/>
            </w:r>
            <w:r w:rsidRPr="00B33378"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  <w:instrText xml:space="preserve"> ADDIN EN.CITE &lt;EndNote&gt;&lt;Cite&gt;&lt;Author&gt;Russell&lt;/Author&gt;&lt;Year&gt;2008&lt;/Year&gt;&lt;RecNum&gt;1373&lt;/RecNum&gt;&lt;DisplayText&gt;[54]&lt;/DisplayText&gt;&lt;record&gt;&lt;rec-number&gt;1373&lt;/rec-number&gt;&lt;foreign-keys&gt;&lt;key app="EN" db-id="eaxaprxd7e2zv0eatz6pvw0s0t5e0twdvxe5" timestamp="1527788370"&gt;1373&lt;/key&gt;&lt;/foreign-keys&gt;&lt;ref-type name="Journal Article"&gt;17&lt;/ref-type&gt;&lt;contributors&gt;&lt;authors&gt;&lt;author&gt;Russell, L. B.&lt;/author&gt;&lt;author&gt;Ibuka, Y.&lt;/author&gt;&lt;author&gt;Carr, D.&lt;/author&gt;&lt;/authors&gt;&lt;/contributors&gt;&lt;auth-address&gt;1 Institute for Health, Health Care Policy, and Aging Research and Department of Economics, Rutgers University, New Brunswick, New Jersey, USA 2 Institute for Health, Health Care Policy, and Aging Research and Department of Sociology, Rutgers University, New Brunswick, New Jersey, USA.&lt;/auth-address&gt;&lt;titles&gt;&lt;title&gt;How Much Time Do Patients Spend on Outpatient Visits?: The American Time Use Survey&lt;/title&gt;&lt;secondary-title&gt;Patient&lt;/secondary-title&gt;&lt;alt-title&gt;The patient&lt;/alt-title&gt;&lt;/titles&gt;&lt;periodical&gt;&lt;full-title&gt;Patient&lt;/full-title&gt;&lt;abbr-1&gt;The patient&lt;/abbr-1&gt;&lt;/periodical&gt;&lt;alt-periodical&gt;&lt;full-title&gt;Patient&lt;/full-title&gt;&lt;abbr-1&gt;The patient&lt;/abbr-1&gt;&lt;/alt-periodical&gt;&lt;pages&gt;211-22&lt;/pages&gt;&lt;volume&gt;1&lt;/volume&gt;&lt;number&gt;3&lt;/number&gt;&lt;edition&gt;2008/07/01&lt;/edition&gt;&lt;dates&gt;&lt;year&gt;2008&lt;/year&gt;&lt;pub-dates&gt;&lt;date&gt;Jul 1&lt;/date&gt;&lt;/pub-dates&gt;&lt;/dates&gt;&lt;isbn&gt;1178-1653 (Print)&amp;#xD;1178-1653&lt;/isbn&gt;&lt;accession-num&gt;22272927&lt;/accession-num&gt;&lt;urls&gt;&lt;/urls&gt;&lt;electronic-resource-num&gt;10.2165/1312067-200801030-00008&lt;/electronic-resource-num&gt;&lt;remote-database-provider&gt;NLM&lt;/remote-database-provider&gt;&lt;language&gt;eng&lt;/language&gt;&lt;/record&gt;&lt;/Cite&gt;&lt;/EndNote&gt;</w:instrText>
            </w:r>
            <w:r w:rsidRPr="00B33378"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  <w:fldChar w:fldCharType="separate"/>
            </w:r>
            <w:r w:rsidRPr="00B33378">
              <w:rPr>
                <w:rFonts w:ascii="Times New Roman" w:hAnsi="Times New Roman" w:cs="Times New Roman"/>
                <w:noProof/>
                <w:color w:val="000000" w:themeColor="text1"/>
                <w:sz w:val="22"/>
                <w:szCs w:val="22"/>
              </w:rPr>
              <w:t>[</w:t>
            </w:r>
            <w:r w:rsidR="007216CF">
              <w:rPr>
                <w:rFonts w:ascii="Times New Roman" w:hAnsi="Times New Roman" w:cs="Times New Roman"/>
                <w:noProof/>
                <w:color w:val="000000" w:themeColor="text1"/>
                <w:sz w:val="22"/>
                <w:szCs w:val="22"/>
              </w:rPr>
              <w:t>18</w:t>
            </w:r>
            <w:r w:rsidRPr="00B33378">
              <w:rPr>
                <w:rFonts w:ascii="Times New Roman" w:hAnsi="Times New Roman" w:cs="Times New Roman"/>
                <w:noProof/>
                <w:color w:val="000000" w:themeColor="text1"/>
                <w:sz w:val="22"/>
                <w:szCs w:val="22"/>
              </w:rPr>
              <w:t>]</w:t>
            </w:r>
            <w:r w:rsidRPr="00B33378"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  <w:fldChar w:fldCharType="end"/>
            </w:r>
          </w:p>
        </w:tc>
      </w:tr>
      <w:tr w:rsidR="00DB1D56" w:rsidRPr="00B33378" w:rsidTr="00772338">
        <w:trPr>
          <w:trHeight w:val="252"/>
        </w:trPr>
        <w:tc>
          <w:tcPr>
            <w:tcW w:w="3753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DB1D56" w:rsidRPr="00B33378" w:rsidRDefault="00DB1D56" w:rsidP="00772338">
            <w:pPr>
              <w:spacing w:after="40"/>
              <w:rPr>
                <w:rFonts w:ascii="Times New Roman" w:hAnsi="Times New Roman" w:cs="Times New Roman"/>
                <w:b/>
                <w:color w:val="000000"/>
                <w:sz w:val="22"/>
                <w:szCs w:val="22"/>
              </w:rPr>
            </w:pPr>
            <w:r w:rsidRPr="00B33378">
              <w:rPr>
                <w:rFonts w:ascii="Times New Roman" w:hAnsi="Times New Roman" w:cs="Times New Roman"/>
                <w:b/>
                <w:color w:val="000000"/>
                <w:sz w:val="22"/>
                <w:szCs w:val="22"/>
              </w:rPr>
              <w:t>Utility weights</w:t>
            </w:r>
          </w:p>
        </w:tc>
        <w:tc>
          <w:tcPr>
            <w:tcW w:w="258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B1D56" w:rsidRPr="00B33378" w:rsidRDefault="00DB1D56" w:rsidP="00772338">
            <w:pPr>
              <w:spacing w:after="40"/>
              <w:jc w:val="center"/>
              <w:rPr>
                <w:rFonts w:ascii="Times New Roman" w:hAnsi="Times New Roman" w:cs="Times New Roman"/>
                <w:b/>
                <w:color w:val="000000"/>
                <w:sz w:val="22"/>
                <w:szCs w:val="22"/>
              </w:rPr>
            </w:pPr>
          </w:p>
        </w:tc>
        <w:tc>
          <w:tcPr>
            <w:tcW w:w="150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B1D56" w:rsidRPr="00B33378" w:rsidRDefault="00DB1D56" w:rsidP="00772338">
            <w:pPr>
              <w:spacing w:after="40"/>
              <w:jc w:val="center"/>
              <w:rPr>
                <w:rFonts w:ascii="Times New Roman" w:hAnsi="Times New Roman" w:cs="Times New Roman"/>
                <w:b/>
                <w:color w:val="000000"/>
                <w:sz w:val="22"/>
                <w:szCs w:val="22"/>
              </w:rPr>
            </w:pPr>
          </w:p>
        </w:tc>
        <w:tc>
          <w:tcPr>
            <w:tcW w:w="261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B1D56" w:rsidRPr="00B33378" w:rsidRDefault="00DB1D56" w:rsidP="00772338">
            <w:pPr>
              <w:spacing w:after="40"/>
              <w:rPr>
                <w:rFonts w:ascii="Times New Roman" w:hAnsi="Times New Roman" w:cs="Times New Roman"/>
                <w:b/>
                <w:color w:val="000000"/>
                <w:sz w:val="22"/>
                <w:szCs w:val="22"/>
              </w:rPr>
            </w:pPr>
          </w:p>
        </w:tc>
      </w:tr>
      <w:tr w:rsidR="00DB1D56" w:rsidRPr="00B33378" w:rsidTr="00772338">
        <w:trPr>
          <w:trHeight w:val="243"/>
        </w:trPr>
        <w:tc>
          <w:tcPr>
            <w:tcW w:w="3753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DB1D56" w:rsidRPr="00B33378" w:rsidRDefault="00DB1D56" w:rsidP="00772338">
            <w:pPr>
              <w:spacing w:after="40"/>
              <w:ind w:left="247"/>
              <w:rPr>
                <w:rFonts w:ascii="Times New Roman" w:hAnsi="Times New Roman" w:cs="Times New Roman"/>
                <w:sz w:val="22"/>
                <w:szCs w:val="22"/>
              </w:rPr>
            </w:pPr>
            <w:r w:rsidRPr="00B33378">
              <w:rPr>
                <w:rFonts w:ascii="Times New Roman" w:hAnsi="Times New Roman" w:cs="Times New Roman"/>
                <w:sz w:val="22"/>
                <w:szCs w:val="22"/>
              </w:rPr>
              <w:t>Disease free</w:t>
            </w:r>
          </w:p>
        </w:tc>
        <w:tc>
          <w:tcPr>
            <w:tcW w:w="2586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DB1D56" w:rsidRPr="00B33378" w:rsidRDefault="00DB1D56" w:rsidP="00772338">
            <w:pPr>
              <w:spacing w:after="40"/>
              <w:jc w:val="center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B33378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1</w:t>
            </w:r>
          </w:p>
        </w:tc>
        <w:tc>
          <w:tcPr>
            <w:tcW w:w="1509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DB1D56" w:rsidRPr="00B33378" w:rsidRDefault="00DB1D56" w:rsidP="00772338">
            <w:pPr>
              <w:spacing w:after="40"/>
              <w:jc w:val="center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B33378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Beta</w:t>
            </w:r>
          </w:p>
        </w:tc>
        <w:tc>
          <w:tcPr>
            <w:tcW w:w="2610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DB1D56" w:rsidRPr="00B33378" w:rsidRDefault="00DB1D56" w:rsidP="00772338">
            <w:pPr>
              <w:spacing w:after="40"/>
              <w:jc w:val="center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B33378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Assumption</w:t>
            </w:r>
          </w:p>
        </w:tc>
      </w:tr>
      <w:tr w:rsidR="00DB1D56" w:rsidRPr="00B33378" w:rsidTr="00772338">
        <w:trPr>
          <w:trHeight w:val="249"/>
        </w:trPr>
        <w:tc>
          <w:tcPr>
            <w:tcW w:w="3753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DB1D56" w:rsidRPr="00B33378" w:rsidRDefault="00DB1D56" w:rsidP="00772338">
            <w:pPr>
              <w:spacing w:after="40"/>
              <w:ind w:left="247"/>
              <w:rPr>
                <w:rFonts w:ascii="Times New Roman" w:hAnsi="Times New Roman" w:cs="Times New Roman"/>
                <w:sz w:val="22"/>
                <w:szCs w:val="22"/>
              </w:rPr>
            </w:pPr>
            <w:r w:rsidRPr="00B33378">
              <w:rPr>
                <w:rFonts w:ascii="Times New Roman" w:hAnsi="Times New Roman" w:cs="Times New Roman"/>
                <w:sz w:val="22"/>
                <w:szCs w:val="22"/>
              </w:rPr>
              <w:t>Cardiac arrest</w:t>
            </w:r>
          </w:p>
        </w:tc>
        <w:tc>
          <w:tcPr>
            <w:tcW w:w="2586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DB1D56" w:rsidRPr="00B33378" w:rsidRDefault="00DB1D56" w:rsidP="00772338">
            <w:pPr>
              <w:spacing w:after="40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B33378">
              <w:rPr>
                <w:rFonts w:ascii="Times New Roman" w:hAnsi="Times New Roman" w:cs="Times New Roman"/>
                <w:sz w:val="22"/>
                <w:szCs w:val="22"/>
              </w:rPr>
              <w:t>0.808 (0.0404)</w:t>
            </w:r>
          </w:p>
        </w:tc>
        <w:tc>
          <w:tcPr>
            <w:tcW w:w="1509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DB1D56" w:rsidRPr="00B33378" w:rsidRDefault="00DB1D56" w:rsidP="00772338">
            <w:pPr>
              <w:spacing w:after="40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B33378">
              <w:rPr>
                <w:rFonts w:ascii="Times New Roman" w:hAnsi="Times New Roman" w:cs="Times New Roman"/>
                <w:sz w:val="22"/>
                <w:szCs w:val="22"/>
              </w:rPr>
              <w:t>Beta</w:t>
            </w:r>
          </w:p>
        </w:tc>
        <w:tc>
          <w:tcPr>
            <w:tcW w:w="2610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DB1D56" w:rsidRPr="00B33378" w:rsidRDefault="00DB1D56" w:rsidP="00772338">
            <w:pPr>
              <w:spacing w:after="40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B33378">
              <w:rPr>
                <w:rFonts w:ascii="Times New Roman" w:hAnsi="Times New Roman" w:cs="Times New Roman"/>
                <w:sz w:val="22"/>
                <w:szCs w:val="22"/>
              </w:rPr>
              <w:t>Sullivan et al. 2006</w:t>
            </w:r>
            <w:r w:rsidRPr="00B33378">
              <w:rPr>
                <w:rFonts w:ascii="Times New Roman" w:hAnsi="Times New Roman" w:cs="Times New Roman"/>
                <w:sz w:val="22"/>
                <w:szCs w:val="22"/>
              </w:rPr>
              <w:fldChar w:fldCharType="begin"/>
            </w:r>
            <w:r w:rsidRPr="00B33378">
              <w:rPr>
                <w:rFonts w:ascii="Times New Roman" w:hAnsi="Times New Roman" w:cs="Times New Roman"/>
                <w:sz w:val="22"/>
                <w:szCs w:val="22"/>
              </w:rPr>
              <w:instrText xml:space="preserve"> ADDIN EN.CITE &lt;EndNote&gt;&lt;Cite&gt;&lt;Author&gt;Sullivan&lt;/Author&gt;&lt;Year&gt;2006&lt;/Year&gt;&lt;RecNum&gt;933&lt;/RecNum&gt;&lt;DisplayText&gt;[2]&lt;/DisplayText&gt;&lt;record&gt;&lt;rec-number&gt;933&lt;/rec-number&gt;&lt;foreign-keys&gt;&lt;key app="EN" db-id="eaxaprxd7e2zv0eatz6pvw0s0t5e0twdvxe5" timestamp="1525963560"&gt;933&lt;/key&gt;&lt;/foreign-keys&gt;&lt;ref-type name="Journal Article"&gt;17&lt;/ref-type&gt;&lt;contributors&gt;&lt;authors&gt;&lt;author&gt;Sullivan, Patrick W&lt;/author&gt;&lt;author&gt;Ghushchyan, Vahram&lt;/author&gt;&lt;/authors&gt;&lt;/contributors&gt;&lt;titles&gt;&lt;title&gt;Preference-based EQ-5D index scores for chronic conditions in the United States&lt;/title&gt;&lt;secondary-title&gt;Medical Decision Making&lt;/secondary-title&gt;&lt;/titles&gt;&lt;periodical&gt;&lt;full-title&gt;Medical Decision Making&lt;/full-title&gt;&lt;/periodical&gt;&lt;pages&gt;410-420&lt;/pages&gt;&lt;volume&gt;26&lt;/volume&gt;&lt;number&gt;4&lt;/number&gt;&lt;dates&gt;&lt;year&gt;2006&lt;/year&gt;&lt;/dates&gt;&lt;isbn&gt;0272-989X&lt;/isbn&gt;&lt;urls&gt;&lt;/urls&gt;&lt;/record&gt;&lt;/Cite&gt;&lt;/EndNote&gt;</w:instrText>
            </w:r>
            <w:r w:rsidRPr="00B33378">
              <w:rPr>
                <w:rFonts w:ascii="Times New Roman" w:hAnsi="Times New Roman" w:cs="Times New Roman"/>
                <w:sz w:val="22"/>
                <w:szCs w:val="22"/>
              </w:rPr>
              <w:fldChar w:fldCharType="separate"/>
            </w:r>
            <w:r w:rsidRPr="00B33378">
              <w:rPr>
                <w:rFonts w:ascii="Times New Roman" w:hAnsi="Times New Roman" w:cs="Times New Roman"/>
                <w:noProof/>
                <w:sz w:val="22"/>
                <w:szCs w:val="22"/>
              </w:rPr>
              <w:t>[</w:t>
            </w:r>
            <w:hyperlink w:anchor="_ENREF_2" w:tooltip="Sullivan, 2006 #933" w:history="1">
              <w:r w:rsidR="007216CF">
                <w:rPr>
                  <w:rFonts w:ascii="Times New Roman" w:hAnsi="Times New Roman" w:cs="Times New Roman"/>
                  <w:noProof/>
                  <w:sz w:val="22"/>
                  <w:szCs w:val="22"/>
                </w:rPr>
                <w:t>1</w:t>
              </w:r>
            </w:hyperlink>
            <w:r w:rsidRPr="00B33378">
              <w:rPr>
                <w:rFonts w:ascii="Times New Roman" w:hAnsi="Times New Roman" w:cs="Times New Roman"/>
                <w:noProof/>
                <w:sz w:val="22"/>
                <w:szCs w:val="22"/>
              </w:rPr>
              <w:t>]</w:t>
            </w:r>
            <w:r w:rsidRPr="00B33378">
              <w:rPr>
                <w:rFonts w:ascii="Times New Roman" w:hAnsi="Times New Roman" w:cs="Times New Roman"/>
                <w:sz w:val="22"/>
                <w:szCs w:val="22"/>
              </w:rPr>
              <w:fldChar w:fldCharType="end"/>
            </w:r>
          </w:p>
        </w:tc>
      </w:tr>
      <w:tr w:rsidR="00DB1D56" w:rsidRPr="00B33378" w:rsidTr="00772338">
        <w:trPr>
          <w:trHeight w:val="258"/>
        </w:trPr>
        <w:tc>
          <w:tcPr>
            <w:tcW w:w="3753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DB1D56" w:rsidRPr="00B33378" w:rsidRDefault="00DB1D56" w:rsidP="00772338">
            <w:pPr>
              <w:spacing w:after="40"/>
              <w:ind w:left="247"/>
              <w:rPr>
                <w:rFonts w:ascii="Times New Roman" w:hAnsi="Times New Roman" w:cs="Times New Roman"/>
                <w:sz w:val="22"/>
                <w:szCs w:val="22"/>
              </w:rPr>
            </w:pPr>
            <w:r w:rsidRPr="00B33378">
              <w:rPr>
                <w:rFonts w:ascii="Times New Roman" w:hAnsi="Times New Roman" w:cs="Times New Roman"/>
                <w:sz w:val="22"/>
                <w:szCs w:val="22"/>
              </w:rPr>
              <w:t>Myocardial infarction</w:t>
            </w:r>
          </w:p>
        </w:tc>
        <w:tc>
          <w:tcPr>
            <w:tcW w:w="2586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DB1D56" w:rsidRPr="00B33378" w:rsidRDefault="00DB1D56" w:rsidP="00772338">
            <w:pPr>
              <w:spacing w:after="40"/>
              <w:jc w:val="center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B33378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0.778(0.0389)</w:t>
            </w:r>
          </w:p>
        </w:tc>
        <w:tc>
          <w:tcPr>
            <w:tcW w:w="1509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DB1D56" w:rsidRPr="00B33378" w:rsidRDefault="00DB1D56" w:rsidP="00772338">
            <w:pPr>
              <w:spacing w:after="40"/>
              <w:jc w:val="center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B33378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Beta</w:t>
            </w:r>
          </w:p>
        </w:tc>
        <w:tc>
          <w:tcPr>
            <w:tcW w:w="2610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DB1D56" w:rsidRPr="00B33378" w:rsidRDefault="00DB1D56" w:rsidP="00772338">
            <w:pPr>
              <w:spacing w:after="40"/>
              <w:jc w:val="center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B33378">
              <w:rPr>
                <w:rFonts w:ascii="Times New Roman" w:hAnsi="Times New Roman" w:cs="Times New Roman"/>
                <w:sz w:val="22"/>
                <w:szCs w:val="22"/>
              </w:rPr>
              <w:t>Sullivan et al. 2006</w:t>
            </w:r>
            <w:r w:rsidRPr="00B33378">
              <w:rPr>
                <w:rFonts w:ascii="Times New Roman" w:hAnsi="Times New Roman" w:cs="Times New Roman"/>
                <w:sz w:val="22"/>
                <w:szCs w:val="22"/>
              </w:rPr>
              <w:fldChar w:fldCharType="begin"/>
            </w:r>
            <w:r w:rsidRPr="00B33378">
              <w:rPr>
                <w:rFonts w:ascii="Times New Roman" w:hAnsi="Times New Roman" w:cs="Times New Roman"/>
                <w:sz w:val="22"/>
                <w:szCs w:val="22"/>
              </w:rPr>
              <w:instrText xml:space="preserve"> ADDIN EN.CITE &lt;EndNote&gt;&lt;Cite&gt;&lt;Author&gt;Sullivan&lt;/Author&gt;&lt;Year&gt;2006&lt;/Year&gt;&lt;RecNum&gt;933&lt;/RecNum&gt;&lt;DisplayText&gt;[2]&lt;/DisplayText&gt;&lt;record&gt;&lt;rec-number&gt;933&lt;/rec-number&gt;&lt;foreign-keys&gt;&lt;key app="EN" db-id="eaxaprxd7e2zv0eatz6pvw0s0t5e0twdvxe5" timestamp="1525963560"&gt;933&lt;/key&gt;&lt;/foreign-keys&gt;&lt;ref-type name="Journal Article"&gt;17&lt;/ref-type&gt;&lt;contributors&gt;&lt;authors&gt;&lt;author&gt;Sullivan, Patrick W&lt;/author&gt;&lt;author&gt;Ghushchyan, Vahram&lt;/author&gt;&lt;/authors&gt;&lt;/contributors&gt;&lt;titles&gt;&lt;title&gt;Preference-based EQ-5D index scores for chronic conditions in the United States&lt;/title&gt;&lt;secondary-title&gt;Medical Decision Making&lt;/secondary-title&gt;&lt;/titles&gt;&lt;periodical&gt;&lt;full-title&gt;Medical Decision Making&lt;/full-title&gt;&lt;/periodical&gt;&lt;pages&gt;410-420&lt;/pages&gt;&lt;volume&gt;26&lt;/volume&gt;&lt;number&gt;4&lt;/number&gt;&lt;dates&gt;&lt;year&gt;2006&lt;/year&gt;&lt;/dates&gt;&lt;isbn&gt;0272-989X&lt;/isbn&gt;&lt;urls&gt;&lt;/urls&gt;&lt;/record&gt;&lt;/Cite&gt;&lt;/EndNote&gt;</w:instrText>
            </w:r>
            <w:r w:rsidRPr="00B33378">
              <w:rPr>
                <w:rFonts w:ascii="Times New Roman" w:hAnsi="Times New Roman" w:cs="Times New Roman"/>
                <w:sz w:val="22"/>
                <w:szCs w:val="22"/>
              </w:rPr>
              <w:fldChar w:fldCharType="separate"/>
            </w:r>
            <w:r w:rsidRPr="00B33378">
              <w:rPr>
                <w:rFonts w:ascii="Times New Roman" w:hAnsi="Times New Roman" w:cs="Times New Roman"/>
                <w:noProof/>
                <w:sz w:val="22"/>
                <w:szCs w:val="22"/>
              </w:rPr>
              <w:t>[</w:t>
            </w:r>
            <w:hyperlink w:anchor="_ENREF_2" w:tooltip="Sullivan, 2006 #933" w:history="1">
              <w:r w:rsidR="007216CF">
                <w:rPr>
                  <w:rFonts w:ascii="Times New Roman" w:hAnsi="Times New Roman" w:cs="Times New Roman"/>
                  <w:noProof/>
                  <w:sz w:val="22"/>
                  <w:szCs w:val="22"/>
                </w:rPr>
                <w:t>1</w:t>
              </w:r>
            </w:hyperlink>
            <w:r w:rsidRPr="00B33378">
              <w:rPr>
                <w:rFonts w:ascii="Times New Roman" w:hAnsi="Times New Roman" w:cs="Times New Roman"/>
                <w:noProof/>
                <w:sz w:val="22"/>
                <w:szCs w:val="22"/>
              </w:rPr>
              <w:t>]</w:t>
            </w:r>
            <w:r w:rsidRPr="00B33378">
              <w:rPr>
                <w:rFonts w:ascii="Times New Roman" w:hAnsi="Times New Roman" w:cs="Times New Roman"/>
                <w:sz w:val="22"/>
                <w:szCs w:val="22"/>
              </w:rPr>
              <w:fldChar w:fldCharType="end"/>
            </w:r>
          </w:p>
        </w:tc>
      </w:tr>
      <w:tr w:rsidR="00DB1D56" w:rsidRPr="00B33378" w:rsidTr="00772338">
        <w:trPr>
          <w:trHeight w:val="339"/>
        </w:trPr>
        <w:tc>
          <w:tcPr>
            <w:tcW w:w="3753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DB1D56" w:rsidRPr="00B33378" w:rsidRDefault="00DB1D56" w:rsidP="00772338">
            <w:pPr>
              <w:spacing w:after="40"/>
              <w:ind w:left="247"/>
              <w:rPr>
                <w:rFonts w:ascii="Times New Roman" w:hAnsi="Times New Roman" w:cs="Times New Roman"/>
                <w:sz w:val="22"/>
                <w:szCs w:val="22"/>
              </w:rPr>
            </w:pPr>
            <w:r w:rsidRPr="00B33378">
              <w:rPr>
                <w:rFonts w:ascii="Times New Roman" w:hAnsi="Times New Roman" w:cs="Times New Roman"/>
                <w:sz w:val="22"/>
                <w:szCs w:val="22"/>
              </w:rPr>
              <w:t>Angina</w:t>
            </w:r>
          </w:p>
        </w:tc>
        <w:tc>
          <w:tcPr>
            <w:tcW w:w="2586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DB1D56" w:rsidRPr="00B33378" w:rsidRDefault="00DB1D56" w:rsidP="00772338">
            <w:pPr>
              <w:spacing w:after="40"/>
              <w:jc w:val="center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B33378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0.768 (0.0384)</w:t>
            </w:r>
          </w:p>
        </w:tc>
        <w:tc>
          <w:tcPr>
            <w:tcW w:w="1509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DB1D56" w:rsidRPr="00B33378" w:rsidRDefault="00DB1D56" w:rsidP="00772338">
            <w:pPr>
              <w:spacing w:after="40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B33378">
              <w:rPr>
                <w:rFonts w:ascii="Times New Roman" w:hAnsi="Times New Roman" w:cs="Times New Roman"/>
                <w:sz w:val="22"/>
                <w:szCs w:val="22"/>
              </w:rPr>
              <w:t>Beta</w:t>
            </w:r>
          </w:p>
        </w:tc>
        <w:tc>
          <w:tcPr>
            <w:tcW w:w="2610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DB1D56" w:rsidRPr="00B33378" w:rsidRDefault="00DB1D56" w:rsidP="00772338">
            <w:pPr>
              <w:spacing w:after="40"/>
              <w:jc w:val="center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B33378">
              <w:rPr>
                <w:rFonts w:ascii="Times New Roman" w:hAnsi="Times New Roman" w:cs="Times New Roman"/>
                <w:sz w:val="22"/>
                <w:szCs w:val="22"/>
              </w:rPr>
              <w:t>Sullivan et al. 2006</w:t>
            </w:r>
            <w:r w:rsidRPr="00B33378">
              <w:rPr>
                <w:rFonts w:ascii="Times New Roman" w:hAnsi="Times New Roman" w:cs="Times New Roman"/>
                <w:sz w:val="22"/>
                <w:szCs w:val="22"/>
              </w:rPr>
              <w:fldChar w:fldCharType="begin"/>
            </w:r>
            <w:r w:rsidRPr="00B33378">
              <w:rPr>
                <w:rFonts w:ascii="Times New Roman" w:hAnsi="Times New Roman" w:cs="Times New Roman"/>
                <w:sz w:val="22"/>
                <w:szCs w:val="22"/>
              </w:rPr>
              <w:instrText xml:space="preserve"> ADDIN EN.CITE &lt;EndNote&gt;&lt;Cite&gt;&lt;Author&gt;Sullivan&lt;/Author&gt;&lt;Year&gt;2006&lt;/Year&gt;&lt;RecNum&gt;933&lt;/RecNum&gt;&lt;DisplayText&gt;[2]&lt;/DisplayText&gt;&lt;record&gt;&lt;rec-number&gt;933&lt;/rec-number&gt;&lt;foreign-keys&gt;&lt;key app="EN" db-id="eaxaprxd7e2zv0eatz6pvw0s0t5e0twdvxe5" timestamp="1525963560"&gt;933&lt;/key&gt;&lt;/foreign-keys&gt;&lt;ref-type name="Journal Article"&gt;17&lt;/ref-type&gt;&lt;contributors&gt;&lt;authors&gt;&lt;author&gt;Sullivan, Patrick W&lt;/author&gt;&lt;author&gt;Ghushchyan, Vahram&lt;/author&gt;&lt;/authors&gt;&lt;/contributors&gt;&lt;titles&gt;&lt;title&gt;Preference-based EQ-5D index scores for chronic conditions in the United States&lt;/title&gt;&lt;secondary-title&gt;Medical Decision Making&lt;/secondary-title&gt;&lt;/titles&gt;&lt;periodical&gt;&lt;full-title&gt;Medical Decision Making&lt;/full-title&gt;&lt;/periodical&gt;&lt;pages&gt;410-420&lt;/pages&gt;&lt;volume&gt;26&lt;/volume&gt;&lt;number&gt;4&lt;/number&gt;&lt;dates&gt;&lt;year&gt;2006&lt;/year&gt;&lt;/dates&gt;&lt;isbn&gt;0272-989X&lt;/isbn&gt;&lt;urls&gt;&lt;/urls&gt;&lt;/record&gt;&lt;/Cite&gt;&lt;/EndNote&gt;</w:instrText>
            </w:r>
            <w:r w:rsidRPr="00B33378">
              <w:rPr>
                <w:rFonts w:ascii="Times New Roman" w:hAnsi="Times New Roman" w:cs="Times New Roman"/>
                <w:sz w:val="22"/>
                <w:szCs w:val="22"/>
              </w:rPr>
              <w:fldChar w:fldCharType="separate"/>
            </w:r>
            <w:r w:rsidRPr="00B33378">
              <w:rPr>
                <w:rFonts w:ascii="Times New Roman" w:hAnsi="Times New Roman" w:cs="Times New Roman"/>
                <w:noProof/>
                <w:sz w:val="22"/>
                <w:szCs w:val="22"/>
              </w:rPr>
              <w:t>[</w:t>
            </w:r>
            <w:hyperlink w:anchor="_ENREF_2" w:tooltip="Sullivan, 2006 #933" w:history="1">
              <w:r w:rsidR="007216CF">
                <w:rPr>
                  <w:rFonts w:ascii="Times New Roman" w:hAnsi="Times New Roman" w:cs="Times New Roman"/>
                  <w:noProof/>
                  <w:sz w:val="22"/>
                  <w:szCs w:val="22"/>
                </w:rPr>
                <w:t>1</w:t>
              </w:r>
            </w:hyperlink>
            <w:r w:rsidRPr="00B33378">
              <w:rPr>
                <w:rFonts w:ascii="Times New Roman" w:hAnsi="Times New Roman" w:cs="Times New Roman"/>
                <w:noProof/>
                <w:sz w:val="22"/>
                <w:szCs w:val="22"/>
              </w:rPr>
              <w:t>]</w:t>
            </w:r>
            <w:r w:rsidRPr="00B33378">
              <w:rPr>
                <w:rFonts w:ascii="Times New Roman" w:hAnsi="Times New Roman" w:cs="Times New Roman"/>
                <w:sz w:val="22"/>
                <w:szCs w:val="22"/>
              </w:rPr>
              <w:fldChar w:fldCharType="end"/>
            </w:r>
          </w:p>
        </w:tc>
      </w:tr>
      <w:tr w:rsidR="00DB1D56" w:rsidRPr="00B33378" w:rsidTr="00772338">
        <w:trPr>
          <w:trHeight w:val="267"/>
        </w:trPr>
        <w:tc>
          <w:tcPr>
            <w:tcW w:w="3753" w:type="dxa"/>
            <w:tcBorders>
              <w:top w:val="nil"/>
              <w:left w:val="nil"/>
              <w:bottom w:val="single" w:sz="12" w:space="0" w:color="auto"/>
              <w:right w:val="nil"/>
            </w:tcBorders>
            <w:vAlign w:val="center"/>
            <w:hideMark/>
          </w:tcPr>
          <w:p w:rsidR="00DB1D56" w:rsidRPr="00B33378" w:rsidRDefault="00DB1D56" w:rsidP="00772338">
            <w:pPr>
              <w:spacing w:after="40"/>
              <w:ind w:left="247"/>
              <w:rPr>
                <w:rFonts w:ascii="Times New Roman" w:hAnsi="Times New Roman" w:cs="Times New Roman"/>
                <w:sz w:val="22"/>
                <w:szCs w:val="22"/>
              </w:rPr>
            </w:pPr>
            <w:r w:rsidRPr="00B33378">
              <w:rPr>
                <w:rFonts w:ascii="Times New Roman" w:hAnsi="Times New Roman" w:cs="Times New Roman"/>
                <w:sz w:val="22"/>
                <w:szCs w:val="22"/>
              </w:rPr>
              <w:t>Stroke</w:t>
            </w:r>
          </w:p>
        </w:tc>
        <w:tc>
          <w:tcPr>
            <w:tcW w:w="2586" w:type="dxa"/>
            <w:tcBorders>
              <w:top w:val="nil"/>
              <w:left w:val="nil"/>
              <w:bottom w:val="single" w:sz="12" w:space="0" w:color="auto"/>
              <w:right w:val="nil"/>
            </w:tcBorders>
            <w:vAlign w:val="center"/>
            <w:hideMark/>
          </w:tcPr>
          <w:p w:rsidR="00DB1D56" w:rsidRPr="00B33378" w:rsidRDefault="00DB1D56" w:rsidP="00772338">
            <w:pPr>
              <w:spacing w:after="40"/>
              <w:jc w:val="center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B33378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0.768 (0.0384)</w:t>
            </w:r>
          </w:p>
        </w:tc>
        <w:tc>
          <w:tcPr>
            <w:tcW w:w="1509" w:type="dxa"/>
            <w:tcBorders>
              <w:top w:val="nil"/>
              <w:left w:val="nil"/>
              <w:bottom w:val="single" w:sz="12" w:space="0" w:color="auto"/>
              <w:right w:val="nil"/>
            </w:tcBorders>
            <w:vAlign w:val="center"/>
            <w:hideMark/>
          </w:tcPr>
          <w:p w:rsidR="00DB1D56" w:rsidRPr="00B33378" w:rsidRDefault="00DB1D56" w:rsidP="00772338">
            <w:pPr>
              <w:spacing w:after="40"/>
              <w:jc w:val="center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B33378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Beta</w:t>
            </w:r>
          </w:p>
        </w:tc>
        <w:tc>
          <w:tcPr>
            <w:tcW w:w="2610" w:type="dxa"/>
            <w:tcBorders>
              <w:top w:val="nil"/>
              <w:left w:val="nil"/>
              <w:bottom w:val="single" w:sz="12" w:space="0" w:color="auto"/>
              <w:right w:val="nil"/>
            </w:tcBorders>
            <w:vAlign w:val="center"/>
            <w:hideMark/>
          </w:tcPr>
          <w:p w:rsidR="00DB1D56" w:rsidRPr="00B33378" w:rsidRDefault="00DB1D56" w:rsidP="00772338">
            <w:pPr>
              <w:spacing w:after="40"/>
              <w:jc w:val="center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B33378">
              <w:rPr>
                <w:rFonts w:ascii="Times New Roman" w:hAnsi="Times New Roman" w:cs="Times New Roman"/>
                <w:sz w:val="22"/>
                <w:szCs w:val="22"/>
              </w:rPr>
              <w:t>Sullivan et al. 2006</w:t>
            </w:r>
            <w:r w:rsidRPr="00B33378">
              <w:rPr>
                <w:rFonts w:ascii="Times New Roman" w:hAnsi="Times New Roman" w:cs="Times New Roman"/>
                <w:sz w:val="22"/>
                <w:szCs w:val="22"/>
              </w:rPr>
              <w:fldChar w:fldCharType="begin"/>
            </w:r>
            <w:r w:rsidRPr="00B33378">
              <w:rPr>
                <w:rFonts w:ascii="Times New Roman" w:hAnsi="Times New Roman" w:cs="Times New Roman"/>
                <w:sz w:val="22"/>
                <w:szCs w:val="22"/>
              </w:rPr>
              <w:instrText xml:space="preserve"> ADDIN EN.CITE &lt;EndNote&gt;&lt;Cite&gt;&lt;Author&gt;Sullivan&lt;/Author&gt;&lt;Year&gt;2006&lt;/Year&gt;&lt;RecNum&gt;933&lt;/RecNum&gt;&lt;DisplayText&gt;[2]&lt;/DisplayText&gt;&lt;record&gt;&lt;rec-number&gt;933&lt;/rec-number&gt;&lt;foreign-keys&gt;&lt;key app="EN" db-id="eaxaprxd7e2zv0eatz6pvw0s0t5e0twdvxe5" timestamp="1525963560"&gt;933&lt;/key&gt;&lt;/foreign-keys&gt;&lt;ref-type name="Journal Article"&gt;17&lt;/ref-type&gt;&lt;contributors&gt;&lt;authors&gt;&lt;author&gt;Sullivan, Patrick W&lt;/author&gt;&lt;author&gt;Ghushchyan, Vahram&lt;/author&gt;&lt;/authors&gt;&lt;/contributors&gt;&lt;titles&gt;&lt;title&gt;Preference-based EQ-5D index scores for chronic conditions in the United States&lt;/title&gt;&lt;secondary-title&gt;Medical Decision Making&lt;/secondary-title&gt;&lt;/titles&gt;&lt;periodical&gt;&lt;full-title&gt;Medical Decision Making&lt;/full-title&gt;&lt;/periodical&gt;&lt;pages&gt;410-420&lt;/pages&gt;&lt;volume&gt;26&lt;/volume&gt;&lt;number&gt;4&lt;/number&gt;&lt;dates&gt;&lt;year&gt;2006&lt;/year&gt;&lt;/dates&gt;&lt;isbn&gt;0272-989X&lt;/isbn&gt;&lt;urls&gt;&lt;/urls&gt;&lt;/record&gt;&lt;/Cite&gt;&lt;/EndNote&gt;</w:instrText>
            </w:r>
            <w:r w:rsidRPr="00B33378">
              <w:rPr>
                <w:rFonts w:ascii="Times New Roman" w:hAnsi="Times New Roman" w:cs="Times New Roman"/>
                <w:sz w:val="22"/>
                <w:szCs w:val="22"/>
              </w:rPr>
              <w:fldChar w:fldCharType="separate"/>
            </w:r>
            <w:r w:rsidRPr="00B33378">
              <w:rPr>
                <w:rFonts w:ascii="Times New Roman" w:hAnsi="Times New Roman" w:cs="Times New Roman"/>
                <w:noProof/>
                <w:sz w:val="22"/>
                <w:szCs w:val="22"/>
              </w:rPr>
              <w:t>[</w:t>
            </w:r>
            <w:hyperlink w:anchor="_ENREF_2" w:tooltip="Sullivan, 2006 #933" w:history="1">
              <w:r w:rsidR="007216CF">
                <w:rPr>
                  <w:rFonts w:ascii="Times New Roman" w:hAnsi="Times New Roman" w:cs="Times New Roman"/>
                  <w:noProof/>
                  <w:sz w:val="22"/>
                  <w:szCs w:val="22"/>
                </w:rPr>
                <w:t>1</w:t>
              </w:r>
            </w:hyperlink>
            <w:r w:rsidRPr="00B33378">
              <w:rPr>
                <w:rFonts w:ascii="Times New Roman" w:hAnsi="Times New Roman" w:cs="Times New Roman"/>
                <w:noProof/>
                <w:sz w:val="22"/>
                <w:szCs w:val="22"/>
              </w:rPr>
              <w:t>]</w:t>
            </w:r>
            <w:r w:rsidRPr="00B33378">
              <w:rPr>
                <w:rFonts w:ascii="Times New Roman" w:hAnsi="Times New Roman" w:cs="Times New Roman"/>
                <w:sz w:val="22"/>
                <w:szCs w:val="22"/>
              </w:rPr>
              <w:fldChar w:fldCharType="end"/>
            </w:r>
          </w:p>
        </w:tc>
      </w:tr>
    </w:tbl>
    <w:p w:rsidR="00DB1D56" w:rsidRPr="00B33378" w:rsidRDefault="00DB1D56" w:rsidP="00DB1D56">
      <w:pPr>
        <w:spacing w:before="120"/>
        <w:ind w:left="72"/>
        <w:rPr>
          <w:rFonts w:ascii="Times New Roman" w:hAnsi="Times New Roman" w:cs="Times New Roman"/>
          <w:sz w:val="22"/>
          <w:szCs w:val="22"/>
        </w:rPr>
      </w:pPr>
      <w:r w:rsidRPr="00B33378">
        <w:rPr>
          <w:rFonts w:ascii="Times New Roman" w:hAnsi="Times New Roman" w:cs="Times New Roman"/>
          <w:sz w:val="22"/>
          <w:szCs w:val="22"/>
        </w:rPr>
        <w:t>Abbreviations: SSB, sugar-sweetened beverages; CHD, coronary heart disease; CVD, cardiovascular disease; RBRVS, resource-based relative value scale.</w:t>
      </w:r>
    </w:p>
    <w:p w:rsidR="00DB1D56" w:rsidRPr="00B33378" w:rsidRDefault="00DB1D56" w:rsidP="00DB1D56">
      <w:pPr>
        <w:spacing w:before="120"/>
        <w:ind w:left="72"/>
        <w:rPr>
          <w:rFonts w:ascii="Times New Roman" w:hAnsi="Times New Roman" w:cs="Times New Roman"/>
          <w:bCs/>
          <w:color w:val="000000" w:themeColor="text1"/>
          <w:sz w:val="22"/>
          <w:szCs w:val="22"/>
        </w:rPr>
      </w:pPr>
      <w:r w:rsidRPr="00B33378">
        <w:rPr>
          <w:rFonts w:ascii="Times New Roman" w:eastAsia="Calibri" w:hAnsi="Times New Roman" w:cs="Times New Roman"/>
          <w:sz w:val="22"/>
          <w:szCs w:val="22"/>
          <w:vertAlign w:val="superscript"/>
        </w:rPr>
        <w:t>a</w:t>
      </w:r>
      <w:r w:rsidRPr="00B33378">
        <w:rPr>
          <w:rFonts w:ascii="Times New Roman" w:hAnsi="Times New Roman" w:cs="Times New Roman"/>
          <w:sz w:val="22"/>
          <w:szCs w:val="22"/>
          <w:vertAlign w:val="superscript"/>
        </w:rPr>
        <w:t xml:space="preserve"> </w:t>
      </w:r>
      <w:r w:rsidRPr="00B33378">
        <w:rPr>
          <w:rFonts w:ascii="Times New Roman" w:hAnsi="Times New Roman" w:cs="Times New Roman"/>
          <w:bCs/>
          <w:color w:val="000000" w:themeColor="text1"/>
          <w:sz w:val="22"/>
          <w:szCs w:val="22"/>
        </w:rPr>
        <w:t>Because the CVD-PREDICT model reports the average pooled population and stratum effects for each microsimulation, potential variation related to individual-level uncertainty in health state transitions was not incorporated and would have little influence on the pooled average findings.</w:t>
      </w:r>
    </w:p>
    <w:p w:rsidR="00DB1D56" w:rsidRPr="00B33378" w:rsidRDefault="00DB1D56" w:rsidP="00DB1D56">
      <w:pPr>
        <w:spacing w:before="120"/>
        <w:ind w:left="72"/>
        <w:rPr>
          <w:rFonts w:ascii="Times New Roman" w:hAnsi="Times New Roman" w:cs="Times New Roman"/>
          <w:sz w:val="22"/>
          <w:szCs w:val="22"/>
        </w:rPr>
      </w:pPr>
      <w:r w:rsidRPr="00B33378">
        <w:rPr>
          <w:rFonts w:ascii="Times New Roman" w:hAnsi="Times New Roman" w:cs="Times New Roman"/>
          <w:sz w:val="22"/>
          <w:szCs w:val="22"/>
          <w:vertAlign w:val="superscript"/>
        </w:rPr>
        <w:t>b</w:t>
      </w:r>
      <w:r w:rsidRPr="00B33378">
        <w:rPr>
          <w:rFonts w:ascii="Times New Roman" w:hAnsi="Times New Roman" w:cs="Times New Roman"/>
          <w:sz w:val="22"/>
          <w:szCs w:val="22"/>
        </w:rPr>
        <w:t xml:space="preserve"> SDs for costs were defined as 25% of the central cost estimate.</w:t>
      </w:r>
    </w:p>
    <w:p w:rsidR="00DB1D56" w:rsidRPr="00B33378" w:rsidRDefault="00DB1D56" w:rsidP="00DB1D56">
      <w:pPr>
        <w:spacing w:before="120"/>
        <w:ind w:firstLine="72"/>
        <w:rPr>
          <w:rFonts w:ascii="Times New Roman" w:hAnsi="Times New Roman" w:cs="Times New Roman"/>
          <w:sz w:val="22"/>
          <w:szCs w:val="22"/>
        </w:rPr>
      </w:pPr>
      <w:r w:rsidRPr="00B33378">
        <w:rPr>
          <w:rFonts w:ascii="Times New Roman" w:eastAsia="Calibri" w:hAnsi="Times New Roman" w:cs="Times New Roman"/>
          <w:sz w:val="22"/>
          <w:szCs w:val="22"/>
          <w:vertAlign w:val="superscript"/>
        </w:rPr>
        <w:t>c</w:t>
      </w:r>
      <w:r w:rsidRPr="00B33378">
        <w:rPr>
          <w:rFonts w:ascii="Times New Roman" w:hAnsi="Times New Roman" w:cs="Times New Roman"/>
          <w:sz w:val="22"/>
          <w:szCs w:val="22"/>
        </w:rPr>
        <w:t xml:space="preserve"> Based on the Healthy Incentives Pilot (HIP) intervention trial or meta-analysis of intervention and prospective observational studies.</w:t>
      </w:r>
    </w:p>
    <w:p w:rsidR="00DB1D56" w:rsidRPr="00B33378" w:rsidRDefault="00DB1D56" w:rsidP="00DB1D56">
      <w:pPr>
        <w:spacing w:before="120"/>
        <w:ind w:left="72"/>
        <w:rPr>
          <w:rFonts w:ascii="Times New Roman" w:hAnsi="Times New Roman" w:cs="Times New Roman"/>
          <w:sz w:val="22"/>
          <w:szCs w:val="22"/>
        </w:rPr>
      </w:pPr>
    </w:p>
    <w:p w:rsidR="006C5844" w:rsidRDefault="00DB1D56">
      <w:pPr>
        <w:rPr>
          <w:rFonts w:ascii="Times New Roman" w:hAnsi="Times New Roman" w:cs="Times New Roman"/>
          <w:b/>
        </w:rPr>
      </w:pPr>
      <w:bookmarkStart w:id="2" w:name="_Hlk523320227"/>
      <w:r w:rsidRPr="00B33378">
        <w:rPr>
          <w:rFonts w:ascii="Times New Roman" w:hAnsi="Times New Roman" w:cs="Times New Roman"/>
          <w:b/>
        </w:rPr>
        <w:t>References</w:t>
      </w:r>
      <w:bookmarkEnd w:id="2"/>
    </w:p>
    <w:p w:rsidR="00DB1D56" w:rsidRDefault="00DB1D56"/>
    <w:p w:rsidR="007216CF" w:rsidRPr="00B33378" w:rsidRDefault="007216CF" w:rsidP="007216CF">
      <w:pPr>
        <w:pStyle w:val="EndNoteBibliography"/>
        <w:rPr>
          <w:noProof/>
        </w:rPr>
      </w:pPr>
      <w:bookmarkStart w:id="3" w:name="_ENREF_48"/>
      <w:bookmarkStart w:id="4" w:name="_ENREF_25"/>
      <w:bookmarkStart w:id="5" w:name="_ENREF_2"/>
      <w:r>
        <w:rPr>
          <w:noProof/>
        </w:rPr>
        <w:t>1</w:t>
      </w:r>
      <w:r w:rsidRPr="00B33378">
        <w:rPr>
          <w:noProof/>
        </w:rPr>
        <w:t>.</w:t>
      </w:r>
      <w:r w:rsidRPr="00B33378">
        <w:rPr>
          <w:noProof/>
        </w:rPr>
        <w:tab/>
        <w:t>Sullivan PW, Ghushchyan V. Preference-based EQ-5D index scores for chronic conditions in the United States. Medical Decision Making. 2006;26(4):410-20.</w:t>
      </w:r>
      <w:bookmarkEnd w:id="5"/>
    </w:p>
    <w:p w:rsidR="00FC7412" w:rsidRPr="00B33378" w:rsidRDefault="00FC7412" w:rsidP="00FC7412">
      <w:pPr>
        <w:pStyle w:val="EndNoteBibliography"/>
        <w:rPr>
          <w:noProof/>
        </w:rPr>
      </w:pPr>
      <w:r w:rsidRPr="00B33378">
        <w:rPr>
          <w:noProof/>
        </w:rPr>
        <w:t>2.</w:t>
      </w:r>
      <w:r w:rsidRPr="00B33378">
        <w:rPr>
          <w:noProof/>
        </w:rPr>
        <w:tab/>
        <w:t xml:space="preserve">Bartlett S, Klerman J, Olsho L, Logan C, Blocklin M, Beauregard M, et al. Evaluation of the Healthy Incentives Pilot (HIP): Final Report Alexandria, VA: USDA Food and Nutrition Service; 2014 [cited 2015 September 30]. Available from: </w:t>
      </w:r>
      <w:hyperlink r:id="rId4" w:history="1">
        <w:r w:rsidRPr="00B33378">
          <w:rPr>
            <w:rStyle w:val="Hyperlink"/>
            <w:noProof/>
          </w:rPr>
          <w:t>http://www.fns.usda.gov/sites/default/files/HIP-Final.pdf</w:t>
        </w:r>
      </w:hyperlink>
      <w:r w:rsidRPr="00B33378">
        <w:rPr>
          <w:noProof/>
        </w:rPr>
        <w:t>.</w:t>
      </w:r>
      <w:bookmarkEnd w:id="4"/>
    </w:p>
    <w:p w:rsidR="007216CF" w:rsidRPr="00B33378" w:rsidRDefault="007216CF" w:rsidP="007216CF">
      <w:pPr>
        <w:pStyle w:val="EndNoteBibliography"/>
        <w:rPr>
          <w:noProof/>
        </w:rPr>
      </w:pPr>
      <w:bookmarkStart w:id="6" w:name="_ENREF_32"/>
      <w:bookmarkStart w:id="7" w:name="_ENREF_26"/>
      <w:r>
        <w:rPr>
          <w:noProof/>
        </w:rPr>
        <w:t>3</w:t>
      </w:r>
      <w:r w:rsidRPr="00B33378">
        <w:rPr>
          <w:noProof/>
        </w:rPr>
        <w:t>.</w:t>
      </w:r>
      <w:r w:rsidRPr="00B33378">
        <w:rPr>
          <w:noProof/>
        </w:rPr>
        <w:tab/>
        <w:t>Olsho LE, Klerman JA, Wilde PE, Bartlett S, Harnack L, Oakes JM, et al. Financial incentives increase fruit and vegetable intake among Supplemental Nutrition Assistance Program participants: a randomized controlled trial of the USDA Healthy Incentives Pilot. Am J Clin Nutr. 2016;104(2):423-35. Epub 2015/04/08</w:t>
      </w:r>
    </w:p>
    <w:p w:rsidR="007216CF" w:rsidRPr="00B33378" w:rsidRDefault="007216CF" w:rsidP="007216CF">
      <w:pPr>
        <w:pStyle w:val="EndNoteBibliography"/>
        <w:rPr>
          <w:noProof/>
        </w:rPr>
      </w:pPr>
      <w:r w:rsidRPr="00B33378">
        <w:rPr>
          <w:noProof/>
        </w:rPr>
        <w:t>2016/06/24</w:t>
      </w:r>
    </w:p>
    <w:p w:rsidR="007216CF" w:rsidRPr="00B33378" w:rsidRDefault="007216CF" w:rsidP="007216CF">
      <w:pPr>
        <w:pStyle w:val="EndNoteBibliography"/>
        <w:rPr>
          <w:noProof/>
        </w:rPr>
      </w:pPr>
      <w:r w:rsidRPr="00B33378">
        <w:rPr>
          <w:noProof/>
        </w:rPr>
        <w:t>2016/09/23. doi: 10.1016/j.ypmed.2015.03.019</w:t>
      </w:r>
    </w:p>
    <w:p w:rsidR="007216CF" w:rsidRPr="00B33378" w:rsidRDefault="007216CF" w:rsidP="007216CF">
      <w:pPr>
        <w:pStyle w:val="EndNoteBibliography"/>
        <w:rPr>
          <w:noProof/>
        </w:rPr>
      </w:pPr>
      <w:r w:rsidRPr="00B33378">
        <w:rPr>
          <w:noProof/>
        </w:rPr>
        <w:t>10.3945/ajcn.115.129320</w:t>
      </w:r>
    </w:p>
    <w:p w:rsidR="007216CF" w:rsidRPr="00B33378" w:rsidRDefault="007216CF" w:rsidP="007216CF">
      <w:pPr>
        <w:pStyle w:val="EndNoteBibliography"/>
        <w:rPr>
          <w:noProof/>
        </w:rPr>
      </w:pPr>
      <w:r w:rsidRPr="00B33378">
        <w:rPr>
          <w:noProof/>
        </w:rPr>
        <w:t>10.1001/jamainternmed.2016.5633. PubMed PMID: 27334234; PubMed Central PMCID: PMC4466151.</w:t>
      </w:r>
      <w:bookmarkEnd w:id="7"/>
    </w:p>
    <w:p w:rsidR="007216CF" w:rsidRPr="00B33378" w:rsidRDefault="007216CF" w:rsidP="007216CF">
      <w:pPr>
        <w:pStyle w:val="EndNoteBibliography"/>
        <w:rPr>
          <w:noProof/>
        </w:rPr>
      </w:pPr>
      <w:bookmarkStart w:id="8" w:name="_ENREF_27"/>
      <w:r>
        <w:rPr>
          <w:noProof/>
        </w:rPr>
        <w:t>4</w:t>
      </w:r>
      <w:r w:rsidRPr="00B33378">
        <w:rPr>
          <w:noProof/>
        </w:rPr>
        <w:t>.</w:t>
      </w:r>
      <w:r w:rsidRPr="00B33378">
        <w:rPr>
          <w:noProof/>
        </w:rPr>
        <w:tab/>
        <w:t>Afshin A, Penalvo JL, Del Gobbo L, Silva J, Michaelson M, O'Flaherty M, et al. The prospective impact of food pricing on improving dietary consumption: A systematic review and meta-analysis. PLoS One. 2017;12(3):e0172277. Epub 2017/03/02. doi: 10.1371/journal.pone.0172277. PubMed PMID: 28249003; PubMed Central PMCID: PMCPMC5332034.</w:t>
      </w:r>
      <w:bookmarkEnd w:id="8"/>
    </w:p>
    <w:p w:rsidR="007216CF" w:rsidRPr="00B33378" w:rsidRDefault="007216CF" w:rsidP="007216CF">
      <w:pPr>
        <w:pStyle w:val="EndNoteBibliography"/>
        <w:rPr>
          <w:noProof/>
        </w:rPr>
      </w:pPr>
      <w:r>
        <w:rPr>
          <w:noProof/>
        </w:rPr>
        <w:t>5</w:t>
      </w:r>
      <w:r w:rsidRPr="00B33378">
        <w:rPr>
          <w:noProof/>
        </w:rPr>
        <w:t>.</w:t>
      </w:r>
      <w:r w:rsidRPr="00B33378">
        <w:rPr>
          <w:noProof/>
        </w:rPr>
        <w:tab/>
        <w:t xml:space="preserve">U.S. Department of Agriculture, Economic Research Service. Quarterly Food-at-Home Price Database. Available from: </w:t>
      </w:r>
      <w:hyperlink r:id="rId5" w:history="1">
        <w:r w:rsidRPr="00B33378">
          <w:rPr>
            <w:rStyle w:val="Hyperlink"/>
            <w:noProof/>
          </w:rPr>
          <w:t>https://www.ers.usda.gov/data-products/quarterly-food-at-home-price-database/</w:t>
        </w:r>
      </w:hyperlink>
      <w:r w:rsidRPr="00B33378">
        <w:rPr>
          <w:noProof/>
        </w:rPr>
        <w:t>.</w:t>
      </w:r>
      <w:bookmarkEnd w:id="6"/>
    </w:p>
    <w:p w:rsidR="007216CF" w:rsidRPr="00B33378" w:rsidRDefault="007216CF" w:rsidP="007216CF">
      <w:pPr>
        <w:pStyle w:val="EndNoteBibliography"/>
        <w:rPr>
          <w:noProof/>
        </w:rPr>
      </w:pPr>
      <w:bookmarkStart w:id="9" w:name="_ENREF_33"/>
      <w:r>
        <w:rPr>
          <w:noProof/>
        </w:rPr>
        <w:lastRenderedPageBreak/>
        <w:t>6</w:t>
      </w:r>
      <w:r w:rsidRPr="00B33378">
        <w:rPr>
          <w:noProof/>
        </w:rPr>
        <w:t>.</w:t>
      </w:r>
      <w:r w:rsidRPr="00B33378">
        <w:rPr>
          <w:noProof/>
        </w:rPr>
        <w:tab/>
        <w:t>Powell L, Isgor Z, Rimkus L, Chaloupka F. Sugar-sweetened beverage prices: estimates from a national sample of food outlets. Bridging the Gap Program, Health Policy Center, Institute for Health Research and Policy, University of Illinois at Chicago, Chicago, IL. 2014.</w:t>
      </w:r>
      <w:bookmarkEnd w:id="9"/>
    </w:p>
    <w:p w:rsidR="007216CF" w:rsidRPr="00B33378" w:rsidRDefault="007216CF" w:rsidP="007216CF">
      <w:pPr>
        <w:pStyle w:val="EndNoteBibliography"/>
        <w:rPr>
          <w:noProof/>
        </w:rPr>
      </w:pPr>
      <w:bookmarkStart w:id="10" w:name="_ENREF_34"/>
      <w:r>
        <w:rPr>
          <w:noProof/>
        </w:rPr>
        <w:t>7</w:t>
      </w:r>
      <w:r w:rsidRPr="00B33378">
        <w:rPr>
          <w:noProof/>
        </w:rPr>
        <w:t>.</w:t>
      </w:r>
      <w:r w:rsidRPr="00B33378">
        <w:rPr>
          <w:noProof/>
        </w:rPr>
        <w:tab/>
        <w:t xml:space="preserve">Bureau of Labor Statistics, U.S. Department of Labor. Consumer Expenditure Survey2016 Jan 24, 2018. Available from: </w:t>
      </w:r>
      <w:hyperlink r:id="rId6" w:history="1">
        <w:r w:rsidRPr="00B33378">
          <w:rPr>
            <w:rStyle w:val="Hyperlink"/>
            <w:noProof/>
          </w:rPr>
          <w:t>https://www.bls.gov/cex/</w:t>
        </w:r>
      </w:hyperlink>
      <w:r w:rsidRPr="00B33378">
        <w:rPr>
          <w:noProof/>
        </w:rPr>
        <w:t>.</w:t>
      </w:r>
      <w:bookmarkEnd w:id="10"/>
    </w:p>
    <w:p w:rsidR="007216CF" w:rsidRPr="00B33378" w:rsidRDefault="007216CF" w:rsidP="007216CF">
      <w:pPr>
        <w:pStyle w:val="EndNoteBibliography"/>
        <w:rPr>
          <w:noProof/>
        </w:rPr>
      </w:pPr>
      <w:bookmarkStart w:id="11" w:name="_ENREF_35"/>
      <w:r>
        <w:rPr>
          <w:noProof/>
        </w:rPr>
        <w:t>8</w:t>
      </w:r>
      <w:r w:rsidRPr="00B33378">
        <w:rPr>
          <w:noProof/>
        </w:rPr>
        <w:t>.</w:t>
      </w:r>
      <w:r w:rsidRPr="00B33378">
        <w:rPr>
          <w:noProof/>
        </w:rPr>
        <w:tab/>
        <w:t xml:space="preserve">Garasky S, Mbwana K, Romualdo A, Tenaglio A, Roy M. Foods Typically Purchased by Supplemental Nutrition Assistance Program (SNAP) Households 2016. Available from: </w:t>
      </w:r>
      <w:hyperlink r:id="rId7" w:history="1">
        <w:r w:rsidRPr="00B33378">
          <w:rPr>
            <w:rStyle w:val="Hyperlink"/>
            <w:noProof/>
          </w:rPr>
          <w:t>https://fns-prod.azureedge.net/sites/default/files/ops/SNAPFoodsTypicallyPurchased.pdf</w:t>
        </w:r>
      </w:hyperlink>
      <w:r w:rsidRPr="00B33378">
        <w:rPr>
          <w:noProof/>
        </w:rPr>
        <w:t>.</w:t>
      </w:r>
      <w:bookmarkEnd w:id="11"/>
    </w:p>
    <w:p w:rsidR="007216CF" w:rsidRPr="00B33378" w:rsidRDefault="007216CF" w:rsidP="007216CF">
      <w:pPr>
        <w:pStyle w:val="EndNoteBibliography"/>
        <w:rPr>
          <w:noProof/>
        </w:rPr>
      </w:pPr>
      <w:bookmarkStart w:id="12" w:name="_ENREF_37"/>
      <w:r>
        <w:rPr>
          <w:noProof/>
        </w:rPr>
        <w:t>9</w:t>
      </w:r>
      <w:r w:rsidRPr="00B33378">
        <w:rPr>
          <w:noProof/>
        </w:rPr>
        <w:t>.</w:t>
      </w:r>
      <w:r w:rsidRPr="00B33378">
        <w:rPr>
          <w:noProof/>
        </w:rPr>
        <w:tab/>
        <w:t>Lee KK, Cipriano LE, Owens DK, Go AS, Hlatky MA. Cost-effectiveness of using high-sensitivity C-reactive protein to identify intermediate- and low-cardiovascular-risk individuals for statin therapy. Circulation. 2010;122(15):1478-87. Epub 2010/09/30. doi: 10.1161/circulationaha.110.947960. PubMed PMID: 20876434.</w:t>
      </w:r>
      <w:bookmarkEnd w:id="12"/>
    </w:p>
    <w:p w:rsidR="007216CF" w:rsidRPr="00B33378" w:rsidRDefault="007216CF" w:rsidP="007216CF">
      <w:pPr>
        <w:pStyle w:val="EndNoteBibliography"/>
        <w:rPr>
          <w:noProof/>
        </w:rPr>
      </w:pPr>
      <w:bookmarkStart w:id="13" w:name="_ENREF_38"/>
      <w:r>
        <w:rPr>
          <w:noProof/>
        </w:rPr>
        <w:t>10</w:t>
      </w:r>
      <w:r w:rsidRPr="00B33378">
        <w:rPr>
          <w:noProof/>
        </w:rPr>
        <w:t>.</w:t>
      </w:r>
      <w:r w:rsidRPr="00B33378">
        <w:rPr>
          <w:noProof/>
        </w:rPr>
        <w:tab/>
        <w:t>Pignone M, Earnshaw S, Tice JA, Pletcher MJ. Aspirin, statins, or both drugs for the primary prevention of coronary heart disease events in men: a cost-utility analysis. Ann Intern Med. 2006;144(5):326-36. Epub 2006/03/08. PubMed PMID: 16520473.</w:t>
      </w:r>
      <w:bookmarkEnd w:id="13"/>
    </w:p>
    <w:p w:rsidR="007216CF" w:rsidRPr="00B33378" w:rsidRDefault="007216CF" w:rsidP="007216CF">
      <w:pPr>
        <w:pStyle w:val="EndNoteBibliography"/>
        <w:rPr>
          <w:noProof/>
        </w:rPr>
      </w:pPr>
      <w:bookmarkStart w:id="14" w:name="_ENREF_39"/>
      <w:r>
        <w:rPr>
          <w:noProof/>
        </w:rPr>
        <w:t>11</w:t>
      </w:r>
      <w:r w:rsidRPr="00B33378">
        <w:rPr>
          <w:noProof/>
        </w:rPr>
        <w:t>.</w:t>
      </w:r>
      <w:r w:rsidRPr="00B33378">
        <w:rPr>
          <w:noProof/>
        </w:rPr>
        <w:tab/>
        <w:t>O'Sullivan AK, Rubin J, Nyambose J, Kuznik A, Cohen DJ, Thompson D. Cost estimation of cardiovascular disease events in the US. PharmacoEconomics. 2011;29(8):693-704. Epub 2011/05/19. doi: 10.2165/11584620-000000000-00000. PubMed PMID: 21585226.</w:t>
      </w:r>
      <w:bookmarkEnd w:id="14"/>
    </w:p>
    <w:p w:rsidR="00DB1D56" w:rsidRPr="00B33378" w:rsidRDefault="007216CF" w:rsidP="00DB1D56">
      <w:pPr>
        <w:pStyle w:val="EndNoteBibliography"/>
        <w:rPr>
          <w:noProof/>
        </w:rPr>
      </w:pPr>
      <w:r>
        <w:rPr>
          <w:noProof/>
        </w:rPr>
        <w:t>12</w:t>
      </w:r>
      <w:r w:rsidR="00DB1D56" w:rsidRPr="00B33378">
        <w:rPr>
          <w:noProof/>
        </w:rPr>
        <w:t>.</w:t>
      </w:r>
      <w:r w:rsidR="00DB1D56" w:rsidRPr="00B33378">
        <w:rPr>
          <w:noProof/>
        </w:rPr>
        <w:tab/>
        <w:t>Bartlett S KJ, Olsho L, et al. E. vaulation of the Healthy Incentives Pilot (HIP): Final Report. 2014; .</w:t>
      </w:r>
      <w:bookmarkEnd w:id="3"/>
    </w:p>
    <w:p w:rsidR="00DB1D56" w:rsidRPr="00B33378" w:rsidRDefault="007216CF" w:rsidP="00DB1D56">
      <w:pPr>
        <w:pStyle w:val="EndNoteBibliography"/>
        <w:rPr>
          <w:noProof/>
        </w:rPr>
      </w:pPr>
      <w:bookmarkStart w:id="15" w:name="_ENREF_49"/>
      <w:r>
        <w:rPr>
          <w:noProof/>
        </w:rPr>
        <w:t>13</w:t>
      </w:r>
      <w:r w:rsidR="00DB1D56" w:rsidRPr="00B33378">
        <w:rPr>
          <w:noProof/>
        </w:rPr>
        <w:t>.</w:t>
      </w:r>
      <w:r w:rsidR="00DB1D56" w:rsidRPr="00B33378">
        <w:rPr>
          <w:noProof/>
        </w:rPr>
        <w:tab/>
        <w:t>Micha R, Peñalvo JL, Cudhea F, Imamura F, Rehm CD, Mozaffarian D. Association Between Dietary Factors and Mortality From Heart Disease, Stroke, and Type 2 Diabetes in the United States. Jama. 2017;317(9):912-24.</w:t>
      </w:r>
      <w:bookmarkEnd w:id="15"/>
    </w:p>
    <w:p w:rsidR="00DB1D56" w:rsidRPr="00B33378" w:rsidRDefault="007216CF" w:rsidP="00DB1D56">
      <w:pPr>
        <w:pStyle w:val="EndNoteBibliography"/>
        <w:rPr>
          <w:noProof/>
        </w:rPr>
      </w:pPr>
      <w:bookmarkStart w:id="16" w:name="_ENREF_50"/>
      <w:r>
        <w:rPr>
          <w:noProof/>
        </w:rPr>
        <w:t>14</w:t>
      </w:r>
      <w:r w:rsidR="00DB1D56" w:rsidRPr="00B33378">
        <w:rPr>
          <w:noProof/>
        </w:rPr>
        <w:t>.</w:t>
      </w:r>
      <w:r w:rsidR="00DB1D56" w:rsidRPr="00B33378">
        <w:rPr>
          <w:noProof/>
        </w:rPr>
        <w:tab/>
        <w:t>Lu Y, Hajifathalian K, Ezzati M, Woodward M, Rimm EB, Danaei G. Metabolic mediators of the effects of body-mass index, overweight, and obesity on coronary heart disease and stroke: a pooled analysis of 97 prospective cohorts with 1· 8 million participants. Elsevier; 2014.</w:t>
      </w:r>
      <w:bookmarkEnd w:id="16"/>
    </w:p>
    <w:p w:rsidR="00DB1D56" w:rsidRPr="00B33378" w:rsidRDefault="007216CF" w:rsidP="00DB1D56">
      <w:pPr>
        <w:pStyle w:val="EndNoteBibliography"/>
        <w:rPr>
          <w:noProof/>
        </w:rPr>
      </w:pPr>
      <w:bookmarkStart w:id="17" w:name="_ENREF_51"/>
      <w:r>
        <w:rPr>
          <w:noProof/>
        </w:rPr>
        <w:t>15</w:t>
      </w:r>
      <w:r w:rsidR="00DB1D56" w:rsidRPr="00B33378">
        <w:rPr>
          <w:noProof/>
        </w:rPr>
        <w:t>.</w:t>
      </w:r>
      <w:r w:rsidR="00DB1D56" w:rsidRPr="00B33378">
        <w:rPr>
          <w:noProof/>
        </w:rPr>
        <w:tab/>
        <w:t>Zhang H, Plutzky J, Skentzos S, Morrison F, Mar P, Shubina M, et al. Discontinuation of statins in routine care settings: a cohort study. Ann Intern Med. 2013;158(7):526-34. Epub 2013/04/03. doi: 10.7326/0003-4819-158-7-201304020-00004. PubMed PMID: 23546564; PubMed Central PMCID: PMCPMC3692286.</w:t>
      </w:r>
      <w:bookmarkEnd w:id="17"/>
    </w:p>
    <w:p w:rsidR="00DB1D56" w:rsidRPr="00B33378" w:rsidRDefault="007216CF" w:rsidP="00DB1D56">
      <w:pPr>
        <w:pStyle w:val="EndNoteBibliography"/>
        <w:rPr>
          <w:noProof/>
        </w:rPr>
      </w:pPr>
      <w:bookmarkStart w:id="18" w:name="_ENREF_52"/>
      <w:r>
        <w:rPr>
          <w:noProof/>
        </w:rPr>
        <w:t>16</w:t>
      </w:r>
      <w:r w:rsidR="00DB1D56" w:rsidRPr="00B33378">
        <w:rPr>
          <w:noProof/>
        </w:rPr>
        <w:t>.</w:t>
      </w:r>
      <w:r w:rsidR="00DB1D56" w:rsidRPr="00B33378">
        <w:rPr>
          <w:noProof/>
        </w:rPr>
        <w:tab/>
        <w:t>Alsheikh-Ali AA, Ambrose MS, Kuvin JT, Karas RH. The safety of rosuvastatin as used in common clinical practice: a postmarketing analysis. Circulation. 2005;111(23):3051-7. Epub 2005/05/25. doi: 10.1161/circulationaha.105.555482. PubMed PMID: 15911706.</w:t>
      </w:r>
      <w:bookmarkEnd w:id="18"/>
    </w:p>
    <w:p w:rsidR="00DB1D56" w:rsidRPr="00B33378" w:rsidRDefault="007216CF" w:rsidP="00DB1D56">
      <w:pPr>
        <w:pStyle w:val="EndNoteBibliography"/>
        <w:rPr>
          <w:noProof/>
        </w:rPr>
      </w:pPr>
      <w:bookmarkStart w:id="19" w:name="_ENREF_53"/>
      <w:r>
        <w:rPr>
          <w:noProof/>
        </w:rPr>
        <w:t>17</w:t>
      </w:r>
      <w:r w:rsidR="00DB1D56" w:rsidRPr="00B33378">
        <w:rPr>
          <w:noProof/>
        </w:rPr>
        <w:t>.</w:t>
      </w:r>
      <w:r w:rsidR="00DB1D56" w:rsidRPr="00B33378">
        <w:rPr>
          <w:noProof/>
        </w:rPr>
        <w:tab/>
        <w:t>Smith SL, Fischoff R, Klemp T. Medicare RBRVS 2011: The Physician's Guide. Chicago, IL: American Medical Association; 2011.</w:t>
      </w:r>
      <w:bookmarkEnd w:id="19"/>
    </w:p>
    <w:p w:rsidR="00DB1D56" w:rsidRPr="00B33378" w:rsidRDefault="007216CF" w:rsidP="00DB1D56">
      <w:pPr>
        <w:pStyle w:val="EndNoteBibliography"/>
        <w:rPr>
          <w:noProof/>
        </w:rPr>
      </w:pPr>
      <w:bookmarkStart w:id="20" w:name="_ENREF_54"/>
      <w:r>
        <w:rPr>
          <w:noProof/>
        </w:rPr>
        <w:t>18</w:t>
      </w:r>
      <w:r w:rsidR="00DB1D56" w:rsidRPr="00B33378">
        <w:rPr>
          <w:noProof/>
        </w:rPr>
        <w:t>.</w:t>
      </w:r>
      <w:r w:rsidR="00DB1D56" w:rsidRPr="00B33378">
        <w:rPr>
          <w:noProof/>
        </w:rPr>
        <w:tab/>
        <w:t>Russell LB, Ibuka Y, Carr D. How Much Time Do Patients Spend on Outpatient Visits?: The American Time Use Survey. The patient. 2008;1(3):211-22. Epub 2008/07/01. doi: 10.2165/1312067-200801030-00008. PubMed PMID: 22272927.</w:t>
      </w:r>
      <w:bookmarkEnd w:id="20"/>
    </w:p>
    <w:p w:rsidR="00DB1D56" w:rsidRDefault="00DB1D56"/>
    <w:sectPr w:rsidR="00DB1D56" w:rsidSect="00FC7412">
      <w:pgSz w:w="12240" w:h="15840"/>
      <w:pgMar w:top="720" w:right="720" w:bottom="720" w:left="72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2AEF" w:usb1="4000207B" w:usb2="00000000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DB1D56"/>
    <w:rsid w:val="006C5844"/>
    <w:rsid w:val="007216CF"/>
    <w:rsid w:val="00DB1D56"/>
    <w:rsid w:val="00FC741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52E96053"/>
  <w15:chartTrackingRefBased/>
  <w15:docId w15:val="{0AE18ED8-8032-471B-8434-172B11F3E20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DB1D56"/>
    <w:pPr>
      <w:spacing w:after="0" w:line="240" w:lineRule="auto"/>
    </w:pPr>
    <w:rPr>
      <w:rFonts w:eastAsiaTheme="minorEastAsia"/>
      <w:sz w:val="24"/>
      <w:szCs w:val="24"/>
    </w:rPr>
  </w:style>
  <w:style w:type="paragraph" w:styleId="Heading1">
    <w:name w:val="heading 1"/>
    <w:basedOn w:val="Normal"/>
    <w:next w:val="Normal"/>
    <w:link w:val="Heading1Char"/>
    <w:uiPriority w:val="9"/>
    <w:qFormat/>
    <w:rsid w:val="00DB1D56"/>
    <w:pPr>
      <w:keepNext/>
      <w:keepLines/>
      <w:spacing w:before="24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DB1D56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table" w:styleId="TableGrid">
    <w:name w:val="Table Grid"/>
    <w:basedOn w:val="TableNormal"/>
    <w:uiPriority w:val="39"/>
    <w:rsid w:val="00DB1D56"/>
    <w:pPr>
      <w:spacing w:after="0" w:line="240" w:lineRule="auto"/>
    </w:pPr>
    <w:rPr>
      <w:rFonts w:eastAsiaTheme="minorEastAsia"/>
      <w:sz w:val="24"/>
      <w:szCs w:val="24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">
    <w:name w:val="EndNote Bibliography"/>
    <w:basedOn w:val="Normal"/>
    <w:link w:val="EndNoteBibliographyChar"/>
    <w:rsid w:val="00DB1D56"/>
    <w:rPr>
      <w:rFonts w:ascii="Times New Roman" w:hAnsi="Times New Roman" w:cs="Times New Roman"/>
      <w:sz w:val="22"/>
    </w:rPr>
  </w:style>
  <w:style w:type="character" w:customStyle="1" w:styleId="EndNoteBibliographyChar">
    <w:name w:val="EndNote Bibliography Char"/>
    <w:basedOn w:val="DefaultParagraphFont"/>
    <w:link w:val="EndNoteBibliography"/>
    <w:rsid w:val="00DB1D56"/>
    <w:rPr>
      <w:rFonts w:ascii="Times New Roman" w:eastAsiaTheme="minorEastAsia" w:hAnsi="Times New Roman" w:cs="Times New Roman"/>
      <w:szCs w:val="24"/>
    </w:rPr>
  </w:style>
  <w:style w:type="character" w:styleId="Hyperlink">
    <w:name w:val="Hyperlink"/>
    <w:basedOn w:val="DefaultParagraphFont"/>
    <w:uiPriority w:val="99"/>
    <w:unhideWhenUsed/>
    <w:rsid w:val="00FC7412"/>
    <w:rPr>
      <w:color w:val="0563C1" w:themeColor="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webSettings" Target="webSettings.xml"/><Relationship Id="rId7" Type="http://schemas.openxmlformats.org/officeDocument/2006/relationships/hyperlink" Target="https://fns-prod.azureedge.net/sites/default/files/ops/SNAPFoodsTypicallyPurchased.pdf" TargetMode="Externa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hyperlink" Target="https://www.bls.gov/cex/" TargetMode="External"/><Relationship Id="rId5" Type="http://schemas.openxmlformats.org/officeDocument/2006/relationships/hyperlink" Target="https://www.ers.usda.gov/data-products/quarterly-food-at-home-price-database/" TargetMode="External"/><Relationship Id="rId4" Type="http://schemas.openxmlformats.org/officeDocument/2006/relationships/hyperlink" Target="http://www.fns.usda.gov/sites/default/files/HIP-Final.pdf" TargetMode="Externa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9</TotalTime>
  <Pages>3</Pages>
  <Words>4164</Words>
  <Characters>23736</Characters>
  <Application>Microsoft Office Word</Application>
  <DocSecurity>0</DocSecurity>
  <Lines>197</Lines>
  <Paragraphs>5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784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Charlie Burd</dc:creator>
  <cp:keywords/>
  <dc:description/>
  <cp:lastModifiedBy>Charlie Burd</cp:lastModifiedBy>
  <cp:revision>2</cp:revision>
  <dcterms:created xsi:type="dcterms:W3CDTF">2018-08-29T23:03:00Z</dcterms:created>
  <dcterms:modified xsi:type="dcterms:W3CDTF">2018-08-29T23:47:00Z</dcterms:modified>
</cp:coreProperties>
</file>